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BFC189" w14:textId="61F4552F" w:rsidR="007D0A1A" w:rsidRDefault="00FA66BB" w:rsidP="00327F33">
      <w:pPr>
        <w:pStyle w:val="Heading1"/>
      </w:pPr>
      <w:bookmarkStart w:id="0" w:name="_Hlk180178077"/>
      <w:bookmarkStart w:id="1" w:name="_Hlk180737771"/>
      <w:bookmarkStart w:id="2" w:name="_Hlk172583673"/>
      <w:bookmarkStart w:id="3" w:name="_Hlk173786168"/>
      <w:bookmarkStart w:id="4" w:name="_Hlk170566240"/>
      <w:bookmarkStart w:id="5" w:name="_Hlk167524196"/>
      <w:bookmarkStart w:id="6" w:name="_Hlk170571860"/>
      <w:bookmarkStart w:id="7" w:name="_Toc171067215"/>
      <w:bookmarkStart w:id="8" w:name="_Hlk218415576"/>
      <w:r w:rsidRPr="00FA66BB">
        <w:t>Biopolymers</w:t>
      </w:r>
    </w:p>
    <w:p w14:paraId="2D5B618E" w14:textId="2F96DDC8" w:rsidR="00F76188" w:rsidRPr="00870029" w:rsidRDefault="00F10CD7" w:rsidP="00D42134">
      <w:r w:rsidRPr="00870029">
        <w:rPr>
          <w:rFonts w:eastAsiaTheme="minorEastAsia"/>
          <w:lang w:bidi="he-IL"/>
        </w:rPr>
        <w:t>Biopolymer s</w:t>
      </w:r>
      <w:r w:rsidR="00F76188" w:rsidRPr="00870029">
        <w:rPr>
          <w:rFonts w:eastAsiaTheme="minorEastAsia"/>
          <w:lang w:bidi="he-IL"/>
        </w:rPr>
        <w:t xml:space="preserve">equence evolution occurs by </w:t>
      </w:r>
      <w:r w:rsidR="001C13AB">
        <w:rPr>
          <w:rFonts w:eastAsiaTheme="minorEastAsia"/>
          <w:lang w:bidi="he-IL"/>
        </w:rPr>
        <w:t xml:space="preserve">reasonably </w:t>
      </w:r>
      <w:r w:rsidR="00F76188" w:rsidRPr="00870029">
        <w:rPr>
          <w:rFonts w:eastAsiaTheme="minorEastAsia"/>
          <w:lang w:bidi="he-IL"/>
        </w:rPr>
        <w:t xml:space="preserve">well-understood Darwinian processes. Here we address a different </w:t>
      </w:r>
      <w:r w:rsidRPr="00870029">
        <w:rPr>
          <w:rFonts w:eastAsiaTheme="minorEastAsia"/>
          <w:lang w:bidi="he-IL"/>
        </w:rPr>
        <w:t>issue</w:t>
      </w:r>
      <w:r w:rsidR="00F76188" w:rsidRPr="00870029">
        <w:rPr>
          <w:rFonts w:eastAsiaTheme="minorEastAsia"/>
          <w:lang w:bidi="he-IL"/>
        </w:rPr>
        <w:t xml:space="preserve">, </w:t>
      </w:r>
      <w:r w:rsidR="00FE0A96" w:rsidRPr="00870029">
        <w:rPr>
          <w:rFonts w:eastAsiaTheme="minorEastAsia"/>
          <w:lang w:bidi="he-IL"/>
        </w:rPr>
        <w:t xml:space="preserve">which is the </w:t>
      </w:r>
      <w:bookmarkStart w:id="9" w:name="_Hlk181784658"/>
      <w:r w:rsidR="00F76188" w:rsidRPr="00870029">
        <w:rPr>
          <w:rFonts w:eastAsiaTheme="minorEastAsia"/>
          <w:lang w:bidi="he-IL"/>
        </w:rPr>
        <w:t xml:space="preserve">evolution </w:t>
      </w:r>
      <w:bookmarkEnd w:id="9"/>
      <w:r w:rsidR="00F76188" w:rsidRPr="00870029">
        <w:rPr>
          <w:rFonts w:eastAsiaTheme="minorEastAsia"/>
          <w:lang w:bidi="he-IL"/>
        </w:rPr>
        <w:t xml:space="preserve">of </w:t>
      </w:r>
      <w:bookmarkStart w:id="10" w:name="_Hlk180738264"/>
      <w:r w:rsidR="00067437" w:rsidRPr="00870029">
        <w:rPr>
          <w:rFonts w:eastAsiaTheme="minorEastAsia"/>
          <w:lang w:bidi="he-IL"/>
        </w:rPr>
        <w:t xml:space="preserve">backbones of </w:t>
      </w:r>
      <w:r w:rsidR="007F5BAB" w:rsidRPr="00870029">
        <w:rPr>
          <w:rFonts w:eastAsiaTheme="minorEastAsia"/>
          <w:lang w:bidi="he-IL"/>
        </w:rPr>
        <w:t>p</w:t>
      </w:r>
      <w:r w:rsidR="00426E30" w:rsidRPr="00870029">
        <w:rPr>
          <w:rFonts w:eastAsiaTheme="minorEastAsia"/>
          <w:lang w:bidi="he-IL"/>
        </w:rPr>
        <w:t>olypeptide, polynucleotide</w:t>
      </w:r>
      <w:r w:rsidR="00DD7AA6" w:rsidRPr="00870029">
        <w:rPr>
          <w:rFonts w:eastAsiaTheme="minorEastAsia"/>
          <w:lang w:bidi="he-IL"/>
        </w:rPr>
        <w:t>,</w:t>
      </w:r>
      <w:r w:rsidR="00426E30" w:rsidRPr="00870029">
        <w:rPr>
          <w:rFonts w:eastAsiaTheme="minorEastAsia"/>
          <w:lang w:bidi="he-IL"/>
        </w:rPr>
        <w:t xml:space="preserve"> and </w:t>
      </w:r>
      <w:proofErr w:type="spellStart"/>
      <w:r w:rsidR="00080FE0">
        <w:rPr>
          <w:rFonts w:eastAsiaTheme="minorEastAsia"/>
          <w:lang w:bidi="he-IL"/>
        </w:rPr>
        <w:t>poly</w:t>
      </w:r>
      <w:r w:rsidR="00426E30" w:rsidRPr="00870029">
        <w:rPr>
          <w:rFonts w:eastAsiaTheme="minorEastAsia"/>
          <w:lang w:bidi="he-IL"/>
        </w:rPr>
        <w:t>glycan</w:t>
      </w:r>
      <w:proofErr w:type="spellEnd"/>
      <w:r w:rsidR="00426E30" w:rsidRPr="00870029">
        <w:rPr>
          <w:rFonts w:eastAsiaTheme="minorEastAsia"/>
          <w:lang w:bidi="he-IL"/>
        </w:rPr>
        <w:t xml:space="preserve">. </w:t>
      </w:r>
      <w:r w:rsidR="00F76188" w:rsidRPr="00870029">
        <w:t xml:space="preserve">We separate the big question of </w:t>
      </w:r>
      <w:r w:rsidR="00EB09E3" w:rsidRPr="00870029">
        <w:t xml:space="preserve">biopolymer </w:t>
      </w:r>
      <w:r w:rsidR="00F76188" w:rsidRPr="00870029">
        <w:t xml:space="preserve">backbone </w:t>
      </w:r>
      <w:r w:rsidR="00FE0A96" w:rsidRPr="00870029">
        <w:rPr>
          <w:rFonts w:eastAsiaTheme="minorEastAsia"/>
          <w:lang w:bidi="he-IL"/>
        </w:rPr>
        <w:t xml:space="preserve">evolution </w:t>
      </w:r>
      <w:r w:rsidR="00F76188" w:rsidRPr="00870029">
        <w:t xml:space="preserve">into two distinct sub-questions. </w:t>
      </w:r>
      <w:bookmarkStart w:id="11" w:name="_Hlk180738738"/>
      <w:r w:rsidR="00F76188" w:rsidRPr="00870029">
        <w:t>(</w:t>
      </w:r>
      <w:proofErr w:type="spellStart"/>
      <w:r w:rsidR="00F76188" w:rsidRPr="00870029">
        <w:t>i</w:t>
      </w:r>
      <w:proofErr w:type="spellEnd"/>
      <w:r w:rsidR="00F76188" w:rsidRPr="00870029">
        <w:t xml:space="preserve">) </w:t>
      </w:r>
      <w:r w:rsidR="00EB09E3" w:rsidRPr="00870029">
        <w:t>Do the</w:t>
      </w:r>
      <w:r w:rsidR="0041665F" w:rsidRPr="00870029">
        <w:t xml:space="preserve"> </w:t>
      </w:r>
      <w:r w:rsidR="00EB09E3" w:rsidRPr="00870029">
        <w:t>properties and behaviors of backbones suggest</w:t>
      </w:r>
      <w:r w:rsidR="0041665F" w:rsidRPr="00870029">
        <w:t xml:space="preserve"> </w:t>
      </w:r>
      <w:r w:rsidR="00EB09E3" w:rsidRPr="00870029">
        <w:t xml:space="preserve">they were created by </w:t>
      </w:r>
      <w:r w:rsidR="00F76188" w:rsidRPr="00870029">
        <w:t>evolutionary processes</w:t>
      </w:r>
      <w:r w:rsidR="00EB09E3" w:rsidRPr="00870029">
        <w:t>?</w:t>
      </w:r>
      <w:r w:rsidR="00426E30" w:rsidRPr="00870029">
        <w:t xml:space="preserve"> </w:t>
      </w:r>
      <w:r w:rsidR="00F76188" w:rsidRPr="00870029">
        <w:t xml:space="preserve">(ii) </w:t>
      </w:r>
      <w:r w:rsidR="00EB09E3" w:rsidRPr="00870029">
        <w:t>Are there</w:t>
      </w:r>
      <w:r w:rsidR="00F76188" w:rsidRPr="00870029">
        <w:t xml:space="preserve"> </w:t>
      </w:r>
      <w:r w:rsidR="0041665F" w:rsidRPr="00870029">
        <w:t>reasonable</w:t>
      </w:r>
      <w:r w:rsidR="00EB09E3" w:rsidRPr="00870029">
        <w:t xml:space="preserve"> and defensible</w:t>
      </w:r>
      <w:r w:rsidR="00DE22C3" w:rsidRPr="00870029">
        <w:t xml:space="preserve"> </w:t>
      </w:r>
      <w:r w:rsidR="00610426" w:rsidRPr="00870029">
        <w:t xml:space="preserve">mechanistic </w:t>
      </w:r>
      <w:r w:rsidR="0041665F" w:rsidRPr="00870029">
        <w:t xml:space="preserve">models </w:t>
      </w:r>
      <w:r w:rsidR="00F76188" w:rsidRPr="00870029">
        <w:t xml:space="preserve">of </w:t>
      </w:r>
      <w:r w:rsidR="00404EFA" w:rsidRPr="00870029">
        <w:t>those</w:t>
      </w:r>
      <w:r w:rsidR="00F76188" w:rsidRPr="00870029">
        <w:t xml:space="preserve"> evolution</w:t>
      </w:r>
      <w:r w:rsidR="00404EFA" w:rsidRPr="00870029">
        <w:t>ary processes</w:t>
      </w:r>
      <w:r w:rsidR="00F76188" w:rsidRPr="00870029">
        <w:t xml:space="preserve">? </w:t>
      </w:r>
      <w:bookmarkEnd w:id="0"/>
      <w:bookmarkEnd w:id="10"/>
      <w:bookmarkEnd w:id="11"/>
      <w:r w:rsidR="00F76188" w:rsidRPr="00870029">
        <w:t>Over some years we and others</w:t>
      </w:r>
      <w:r w:rsidR="007D0A1A">
        <w:t xml:space="preserve"> </w:t>
      </w:r>
      <w:r w:rsidR="00F76188" w:rsidRPr="00870029">
        <w:fldChar w:fldCharType="begin">
          <w:fldData xml:space="preserve">PEVuZE5vdGU+PENpdGU+PEF1dGhvcj5Xb25nPC9BdXRob3I+PFllYXI+MjAyMzwvWWVhcj48UmVj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==
</w:fldData>
        </w:fldChar>
      </w:r>
      <w:r w:rsidR="007D0A1A">
        <w:instrText xml:space="preserve"> ADDIN EN.CITE </w:instrText>
      </w:r>
      <w:r w:rsidR="007D0A1A">
        <w:fldChar w:fldCharType="begin">
          <w:fldData xml:space="preserve">PEVuZE5vdGU+PENpdGU+PEF1dGhvcj5Xb25nPC9BdXRob3I+PFllYXI+MjAyMzwvWWVhcj48UmVj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==
</w:fldData>
        </w:fldChar>
      </w:r>
      <w:r w:rsidR="007D0A1A">
        <w:instrText xml:space="preserve"> ADDIN EN.CITE.DATA </w:instrText>
      </w:r>
      <w:r w:rsidR="007D0A1A">
        <w:fldChar w:fldCharType="end"/>
      </w:r>
      <w:r w:rsidR="00F76188" w:rsidRPr="00870029">
        <w:fldChar w:fldCharType="separate"/>
      </w:r>
      <w:r w:rsidR="007D0A1A">
        <w:rPr>
          <w:noProof/>
        </w:rPr>
        <w:t>(1-3)</w:t>
      </w:r>
      <w:r w:rsidR="00F76188" w:rsidRPr="00870029">
        <w:fldChar w:fldCharType="end"/>
      </w:r>
      <w:r w:rsidR="00F76188" w:rsidRPr="00870029">
        <w:t xml:space="preserve"> have worked to understand the possibilities and potential of evolutionary creation of biopolymer backbones.</w:t>
      </w:r>
      <w:bookmarkEnd w:id="1"/>
      <w:r w:rsidR="00F76188" w:rsidRPr="00870029">
        <w:t xml:space="preserve"> </w:t>
      </w:r>
    </w:p>
    <w:p w14:paraId="3D5F8E59" w14:textId="6F82AD88" w:rsidR="008D2991" w:rsidRPr="00870029" w:rsidRDefault="00321EE5" w:rsidP="00D42134">
      <w:bookmarkStart w:id="12" w:name="_Hlk187224218"/>
      <w:r>
        <w:t>P</w:t>
      </w:r>
      <w:r w:rsidR="00FE0A96" w:rsidRPr="00870029">
        <w:t xml:space="preserve">roducts of evolution have distinctive </w:t>
      </w:r>
      <w:r w:rsidR="00610426" w:rsidRPr="00870029">
        <w:t xml:space="preserve">and recognizable </w:t>
      </w:r>
      <w:r w:rsidR="00FE0A96" w:rsidRPr="00870029">
        <w:t>properties and behaviors</w:t>
      </w:r>
      <w:bookmarkEnd w:id="12"/>
      <w:r w:rsidR="007E5F3A" w:rsidRPr="00870029">
        <w:t>, which we call footprints of evolution</w:t>
      </w:r>
      <w:r w:rsidR="00FE0A96" w:rsidRPr="00870029">
        <w:t xml:space="preserve">. </w:t>
      </w:r>
      <w:r w:rsidR="00057671" w:rsidRPr="00870029">
        <w:t>D</w:t>
      </w:r>
      <w:r w:rsidR="00B91919" w:rsidRPr="00870029">
        <w:t>istinction</w:t>
      </w:r>
      <w:r w:rsidR="00057671" w:rsidRPr="00870029">
        <w:t>s</w:t>
      </w:r>
      <w:r w:rsidR="00B91919" w:rsidRPr="00870029">
        <w:t xml:space="preserve"> </w:t>
      </w:r>
      <w:bookmarkStart w:id="13" w:name="_Hlk187224392"/>
      <w:r w:rsidR="00B91919" w:rsidRPr="00870029">
        <w:t>between evolutionary and non-evolutionary products</w:t>
      </w:r>
      <w:bookmarkEnd w:id="13"/>
      <w:r w:rsidR="00B91919" w:rsidRPr="00870029">
        <w:t xml:space="preserve"> </w:t>
      </w:r>
      <w:r w:rsidR="00057671" w:rsidRPr="00870029">
        <w:t>apply</w:t>
      </w:r>
      <w:r w:rsidR="00AF72B4" w:rsidRPr="00870029">
        <w:t xml:space="preserve"> across scale</w:t>
      </w:r>
      <w:r w:rsidR="00610426" w:rsidRPr="00870029">
        <w:t>. O</w:t>
      </w:r>
      <w:r w:rsidR="00FE0A96" w:rsidRPr="00870029">
        <w:t>rganisms, organs, organelles, molecular assemblies</w:t>
      </w:r>
      <w:r w:rsidR="000416BD" w:rsidRPr="00870029">
        <w:t>,</w:t>
      </w:r>
      <w:r w:rsidR="00FE0A96" w:rsidRPr="00870029">
        <w:t xml:space="preserve"> and biological molecules are distinguishable </w:t>
      </w:r>
      <w:bookmarkStart w:id="14" w:name="_Hlk187224448"/>
      <w:r w:rsidR="00FE0A96" w:rsidRPr="00870029">
        <w:t>from products of non-evolutionary physical, chemical, or geological processes</w:t>
      </w:r>
      <w:bookmarkEnd w:id="14"/>
      <w:r w:rsidR="00FE0A96" w:rsidRPr="00870029">
        <w:t>. R</w:t>
      </w:r>
      <w:r w:rsidR="00DE22C3" w:rsidRPr="00870029">
        <w:t xml:space="preserve">ecognizing </w:t>
      </w:r>
      <w:r w:rsidR="00FE0A96" w:rsidRPr="00870029">
        <w:t xml:space="preserve">biopolymer backbones as </w:t>
      </w:r>
      <w:r w:rsidR="00DE22C3" w:rsidRPr="00870029">
        <w:t xml:space="preserve">products of evolution </w:t>
      </w:r>
      <w:r w:rsidR="00FE0A96" w:rsidRPr="00870029">
        <w:t xml:space="preserve">provides a basis for </w:t>
      </w:r>
      <w:r w:rsidR="00AB0EA2" w:rsidRPr="00870029">
        <w:t xml:space="preserve">understanding </w:t>
      </w:r>
      <w:r w:rsidR="00FE0A96" w:rsidRPr="00870029">
        <w:t xml:space="preserve">their </w:t>
      </w:r>
      <w:r w:rsidR="00610426" w:rsidRPr="00870029">
        <w:t xml:space="preserve">current </w:t>
      </w:r>
      <w:r w:rsidR="00DE22C3" w:rsidRPr="00870029">
        <w:t xml:space="preserve">behaviors and </w:t>
      </w:r>
      <w:r w:rsidR="00610426" w:rsidRPr="00870029">
        <w:t xml:space="preserve">their </w:t>
      </w:r>
      <w:r w:rsidR="00DE22C3" w:rsidRPr="00870029">
        <w:t>origins</w:t>
      </w:r>
      <w:r w:rsidR="005320F9" w:rsidRPr="00870029">
        <w:t>.</w:t>
      </w:r>
      <w:r w:rsidR="00152984" w:rsidRPr="00870029">
        <w:t xml:space="preserve"> </w:t>
      </w:r>
      <w:bookmarkStart w:id="15" w:name="_Hlk187195136"/>
      <w:r w:rsidR="00766EEB" w:rsidRPr="00870029">
        <w:t>The distinction</w:t>
      </w:r>
      <w:r w:rsidR="00610426" w:rsidRPr="00870029">
        <w:t xml:space="preserve"> between evolutionary and non-evolutionary molecular products</w:t>
      </w:r>
      <w:r w:rsidR="00766EEB" w:rsidRPr="00870029">
        <w:t xml:space="preserve"> </w:t>
      </w:r>
      <w:bookmarkEnd w:id="15"/>
      <w:r w:rsidR="008D6191" w:rsidRPr="00870029">
        <w:t xml:space="preserve">can </w:t>
      </w:r>
      <w:r w:rsidR="00E678D9" w:rsidRPr="00870029">
        <w:t>assist with</w:t>
      </w:r>
      <w:r w:rsidR="00AB0EA2" w:rsidRPr="00870029">
        <w:t xml:space="preserve"> NASA efforts to observe biosignatures beyond our planet. </w:t>
      </w:r>
      <w:bookmarkStart w:id="16" w:name="_Hlk170601251"/>
      <w:bookmarkEnd w:id="2"/>
      <w:bookmarkEnd w:id="3"/>
      <w:bookmarkEnd w:id="4"/>
      <w:bookmarkEnd w:id="5"/>
      <w:r w:rsidR="004A2B97" w:rsidRPr="00870029">
        <w:t xml:space="preserve">We start by </w:t>
      </w:r>
      <w:r w:rsidR="008D2991" w:rsidRPr="00870029">
        <w:t xml:space="preserve">enumerating the </w:t>
      </w:r>
      <w:bookmarkStart w:id="17" w:name="_Hlk181786365"/>
      <w:r w:rsidR="00FC3360" w:rsidRPr="00870029">
        <w:t xml:space="preserve">characteristics </w:t>
      </w:r>
      <w:bookmarkEnd w:id="17"/>
      <w:r w:rsidR="00FC3360" w:rsidRPr="00870029">
        <w:t xml:space="preserve">of </w:t>
      </w:r>
      <w:r w:rsidR="004A2B97" w:rsidRPr="00870029">
        <w:t>known products of evolution</w:t>
      </w:r>
      <w:r w:rsidR="005C1083" w:rsidRPr="00870029">
        <w:t>, the brain and the ribosome,</w:t>
      </w:r>
      <w:r w:rsidR="004A2B97" w:rsidRPr="00870029">
        <w:t xml:space="preserve"> </w:t>
      </w:r>
      <w:r w:rsidR="008D2991" w:rsidRPr="00870029">
        <w:t>and compar</w:t>
      </w:r>
      <w:r w:rsidR="00847A20" w:rsidRPr="00870029">
        <w:t>e</w:t>
      </w:r>
      <w:r w:rsidR="008D2991" w:rsidRPr="00870029">
        <w:t xml:space="preserve"> those characteristics </w:t>
      </w:r>
      <w:r w:rsidR="004A2B97" w:rsidRPr="00870029">
        <w:t xml:space="preserve">to </w:t>
      </w:r>
      <w:r w:rsidR="00FC3360" w:rsidRPr="00870029">
        <w:t xml:space="preserve">those </w:t>
      </w:r>
      <w:r w:rsidR="005D0FEA" w:rsidRPr="00870029">
        <w:t xml:space="preserve">of </w:t>
      </w:r>
      <w:r w:rsidR="004A2B97" w:rsidRPr="00870029">
        <w:t xml:space="preserve">biopolymer backbones. </w:t>
      </w:r>
    </w:p>
    <w:p w14:paraId="4BFFB0B1" w14:textId="04F1E72B" w:rsidR="00CA6B93" w:rsidRPr="00870029" w:rsidRDefault="00CA6B93" w:rsidP="00D42134">
      <w:r w:rsidRPr="00870029">
        <w:t>The brain</w:t>
      </w:r>
      <w:r w:rsidR="00307B03" w:rsidRPr="00870029">
        <w:t xml:space="preserve"> is a product of evolution. The brain</w:t>
      </w:r>
      <w:r w:rsidRPr="00870029">
        <w:t xml:space="preserve"> has function – to integrate and store information and </w:t>
      </w:r>
      <w:r w:rsidR="00E678D9" w:rsidRPr="00870029">
        <w:t xml:space="preserve">to organize </w:t>
      </w:r>
      <w:r w:rsidRPr="00870029">
        <w:t>organismal actions and responses</w:t>
      </w:r>
      <w:r w:rsidR="00942DAA" w:rsidRPr="00870029">
        <w:t xml:space="preserve"> through transmi</w:t>
      </w:r>
      <w:r w:rsidR="00AB5740" w:rsidRPr="00870029">
        <w:t>ssion</w:t>
      </w:r>
      <w:r w:rsidR="00942DAA" w:rsidRPr="00870029">
        <w:t xml:space="preserve"> of electrical and chemical signals</w:t>
      </w:r>
      <w:r w:rsidRPr="00870029">
        <w:t xml:space="preserve">. </w:t>
      </w:r>
      <w:r w:rsidR="002E606D" w:rsidRPr="00870029">
        <w:t xml:space="preserve">The brain is fragile. </w:t>
      </w:r>
      <w:r w:rsidR="00423453" w:rsidRPr="00870029">
        <w:t>The human brain is composed of nearly 90 billion neurons with precise spatial organization and functions.</w:t>
      </w:r>
      <w:r w:rsidR="00423453" w:rsidRPr="00870029">
        <w:fldChar w:fldCharType="begin"/>
      </w:r>
      <w:r w:rsidR="007D0A1A">
        <w:instrText xml:space="preserve"> ADDIN EN.CITE &lt;EndNote&gt;&lt;Cite&gt;&lt;Author&gt;Dunbar&lt;/Author&gt;&lt;Year&gt;2007&lt;/Year&gt;&lt;RecNum&gt;471&lt;/RecNum&gt;&lt;DisplayText&gt;(4)&lt;/DisplayText&gt;&lt;record&gt;&lt;rec-number&gt;471&lt;/rec-number&gt;&lt;foreign-keys&gt;&lt;key app="EN" db-id="5vx2w2xpseedtnef5svxdx00a0exaxxzptx5" timestamp="1719954545"&gt;471&lt;/key&gt;&lt;/foreign-keys&gt;&lt;ref-type name="Journal Article"&gt;17&lt;/ref-type&gt;&lt;contributors&gt;&lt;authors&gt;&lt;author&gt;Dunbar, Robin IM&lt;/author&gt;&lt;author&gt;Shultz, Susanne&lt;/author&gt;&lt;/authors&gt;&lt;/contributors&gt;&lt;titles&gt;&lt;title&gt;Evolution in the social brain&lt;/title&gt;&lt;secondary-title&gt;science&lt;/secondary-title&gt;&lt;/titles&gt;&lt;periodical&gt;&lt;full-title&gt;Science&lt;/full-title&gt;&lt;abbr-1&gt;Science&lt;/abbr-1&gt;&lt;/periodical&gt;&lt;pages&gt;1344-1347&lt;/pages&gt;&lt;volume&gt;317&lt;/volume&gt;&lt;number&gt;5843&lt;/number&gt;&lt;dates&gt;&lt;year&gt;2007&lt;/year&gt;&lt;/dates&gt;&lt;isbn&gt;0036-8075&lt;/isbn&gt;&lt;urls&gt;&lt;/urls&gt;&lt;/record&gt;&lt;/Cite&gt;&lt;/EndNote&gt;</w:instrText>
      </w:r>
      <w:r w:rsidR="00423453" w:rsidRPr="00870029">
        <w:fldChar w:fldCharType="separate"/>
      </w:r>
      <w:r w:rsidR="007D0A1A">
        <w:rPr>
          <w:noProof/>
        </w:rPr>
        <w:t>(4)</w:t>
      </w:r>
      <w:r w:rsidR="00423453" w:rsidRPr="00870029">
        <w:fldChar w:fldCharType="end"/>
      </w:r>
      <w:r w:rsidR="00423453" w:rsidRPr="00870029">
        <w:t xml:space="preserve"> </w:t>
      </w:r>
      <w:r w:rsidRPr="00870029">
        <w:t>The structure of the human brain is slowly being unraveled, allowing us to understand its functions.</w:t>
      </w:r>
      <w:r w:rsidR="009720F3" w:rsidRPr="00870029">
        <w:fldChar w:fldCharType="begin"/>
      </w:r>
      <w:r w:rsidR="007D0A1A">
        <w:instrText xml:space="preserve"> ADDIN EN.CITE &lt;EndNote&gt;&lt;Cite&gt;&lt;Author&gt;Moser&lt;/Author&gt;&lt;Year&gt;2015&lt;/Year&gt;&lt;RecNum&gt;388&lt;/RecNum&gt;&lt;DisplayText&gt;(5)&lt;/DisplayText&gt;&lt;record&gt;&lt;rec-number&gt;388&lt;/rec-number&gt;&lt;foreign-keys&gt;&lt;key app="EN" db-id="5vx2w2xpseedtnef5svxdx00a0exaxxzptx5" timestamp="1719804549"&gt;388&lt;/key&gt;&lt;/foreign-keys&gt;&lt;ref-type name="Journal Article"&gt;17&lt;/ref-type&gt;&lt;contributors&gt;&lt;authors&gt;&lt;author&gt;Moser, May-Britt&lt;/author&gt;&lt;author&gt;Rowland, David C&lt;/author&gt;&lt;author&gt;Moser, Edvard I&lt;/author&gt;&lt;/authors&gt;&lt;/contributors&gt;&lt;titles&gt;&lt;title&gt;Place cells, grid cells, and memory&lt;/title&gt;&lt;secondary-title&gt;Cold Spring Harbor perspectives in biology&lt;/secondary-title&gt;&lt;/titles&gt;&lt;periodical&gt;&lt;full-title&gt;Cold Spring Harbor Perspectives in Biology&lt;/full-title&gt;&lt;abbr-1&gt;Cold Spring Harb. Perspect. Biol.&lt;/abbr-1&gt;&lt;/periodical&gt;&lt;pages&gt;a021808&lt;/pages&gt;&lt;volume&gt;7&lt;/volume&gt;&lt;number&gt;2&lt;/number&gt;&lt;dates&gt;&lt;year&gt;2015&lt;/year&gt;&lt;/dates&gt;&lt;isbn&gt;1943-0264&lt;/isbn&gt;&lt;urls&gt;&lt;/urls&gt;&lt;/record&gt;&lt;/Cite&gt;&lt;/EndNote&gt;</w:instrText>
      </w:r>
      <w:r w:rsidR="009720F3" w:rsidRPr="00870029">
        <w:fldChar w:fldCharType="separate"/>
      </w:r>
      <w:r w:rsidR="007D0A1A">
        <w:rPr>
          <w:noProof/>
        </w:rPr>
        <w:t>(5)</w:t>
      </w:r>
      <w:r w:rsidR="009720F3" w:rsidRPr="00870029">
        <w:fldChar w:fldCharType="end"/>
      </w:r>
      <w:r w:rsidRPr="00870029">
        <w:t xml:space="preserve"> </w:t>
      </w:r>
    </w:p>
    <w:p w14:paraId="0DC6C3DB" w14:textId="5C742886" w:rsidR="00D42134" w:rsidRPr="00870029" w:rsidRDefault="00307B03" w:rsidP="00D42134">
      <w:r w:rsidRPr="00870029">
        <w:t xml:space="preserve">The ribosome is a product of evolution. </w:t>
      </w:r>
      <w:r w:rsidR="00CA6B93" w:rsidRPr="00870029">
        <w:t xml:space="preserve">The ribosome has function - to read mRNA and synthesize coded protein. </w:t>
      </w:r>
      <w:r w:rsidR="008A0E5E" w:rsidRPr="00870029">
        <w:t xml:space="preserve">The ribosome is fragile. </w:t>
      </w:r>
      <w:r w:rsidR="00CA6B93" w:rsidRPr="00870029">
        <w:t xml:space="preserve">The structure of the ribosome </w:t>
      </w:r>
      <w:r w:rsidR="00925B92" w:rsidRPr="00870029">
        <w:t xml:space="preserve">is directly related to </w:t>
      </w:r>
      <w:r w:rsidR="00CA6B93" w:rsidRPr="00870029">
        <w:t>its functions.</w:t>
      </w:r>
      <w:r w:rsidR="009720F3" w:rsidRPr="00870029">
        <w:fldChar w:fldCharType="begin">
          <w:fldData xml:space="preserve">PEVuZE5vdGU+PENpdGU+PEF1dGhvcj5CYXNoYW48L0F1dGhvcj48WWVhcj4yMDA4PC9ZZWFyPjxS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</w:fldData>
        </w:fldChar>
      </w:r>
      <w:r w:rsidR="007D0A1A">
        <w:instrText xml:space="preserve"> ADDIN EN.CITE </w:instrText>
      </w:r>
      <w:r w:rsidR="007D0A1A">
        <w:fldChar w:fldCharType="begin">
          <w:fldData xml:space="preserve">PEVuZE5vdGU+PENpdGU+PEF1dGhvcj5CYXNoYW48L0F1dGhvcj48WWVhcj4yMDA4PC9ZZWFyPjxS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</w:fldData>
        </w:fldChar>
      </w:r>
      <w:r w:rsidR="007D0A1A">
        <w:instrText xml:space="preserve"> ADDIN EN.CITE.DATA </w:instrText>
      </w:r>
      <w:r w:rsidR="007D0A1A">
        <w:fldChar w:fldCharType="end"/>
      </w:r>
      <w:r w:rsidR="009720F3" w:rsidRPr="00870029">
        <w:fldChar w:fldCharType="separate"/>
      </w:r>
      <w:r w:rsidR="007D0A1A">
        <w:rPr>
          <w:noProof/>
        </w:rPr>
        <w:t>(6-8)</w:t>
      </w:r>
      <w:r w:rsidR="009720F3" w:rsidRPr="00870029">
        <w:fldChar w:fldCharType="end"/>
      </w:r>
      <w:r w:rsidR="00CA6B93" w:rsidRPr="00870029">
        <w:t xml:space="preserve"> The ribosome is a molecular machine of hundreds of thousands of atoms in precise locations in 3D space,</w:t>
      </w:r>
      <w:r w:rsidR="009720F3" w:rsidRPr="00870029">
        <w:fldChar w:fldCharType="begin"/>
      </w:r>
      <w:r w:rsidR="007D0A1A">
        <w:instrText xml:space="preserve"> ADDIN EN.CITE &lt;EndNote&gt;&lt;Cite&gt;&lt;Author&gt;Bowman&lt;/Author&gt;&lt;Year&gt;2020&lt;/Year&gt;&lt;RecNum&gt;293&lt;/RecNum&gt;&lt;DisplayText&gt;(9)&lt;/DisplayText&gt;&lt;record&gt;&lt;rec-number&gt;293&lt;/rec-number&gt;&lt;foreign-keys&gt;&lt;key app="EN" db-id="5vx2w2xpseedtnef5svxdx00a0exaxxzptx5" timestamp="1625087089"&gt;293&lt;/key&gt;&lt;/foreign-keys&gt;&lt;ref-type name="Journal Article"&gt;17&lt;/ref-type&gt;&lt;contributors&gt;&lt;authors&gt;&lt;author&gt;Bowman, Jessica C&lt;/author&gt;&lt;author&gt;Petrov, Anton S&lt;/author&gt;&lt;author&gt;Frenkel-Pinter, Moran&lt;/author&gt;&lt;author&gt;Penev, Petar I&lt;/author&gt;&lt;author&gt;Williams, Loren Dean&lt;/author&gt;&lt;/authors&gt;&lt;/contributors&gt;&lt;titles&gt;&lt;title&gt;Root of the tree: the significance, evolution, and origins of the ribosome&lt;/title&gt;&lt;secondary-title&gt;Chemical reviews&lt;/secondary-title&gt;&lt;/titles&gt;&lt;periodical&gt;&lt;full-title&gt;Chemical Reviews&lt;/full-title&gt;&lt;abbr-1&gt;Chem. Rev.&lt;/abbr-1&gt;&lt;abbr-2&gt;Chem Rev&lt;/abbr-2&gt;&lt;/periodical&gt;&lt;pages&gt;4848-4878&lt;/pages&gt;&lt;volume&gt;120&lt;/volume&gt;&lt;number&gt;11&lt;/number&gt;&lt;dates&gt;&lt;year&gt;2020&lt;/year&gt;&lt;/dates&gt;&lt;isbn&gt;0009-2665&lt;/isbn&gt;&lt;urls&gt;&lt;/urls&gt;&lt;/record&gt;&lt;/Cite&gt;&lt;/EndNote&gt;</w:instrText>
      </w:r>
      <w:r w:rsidR="009720F3" w:rsidRPr="00870029">
        <w:fldChar w:fldCharType="separate"/>
      </w:r>
      <w:r w:rsidR="007D0A1A">
        <w:rPr>
          <w:noProof/>
        </w:rPr>
        <w:t>(9)</w:t>
      </w:r>
      <w:r w:rsidR="009720F3" w:rsidRPr="00870029">
        <w:fldChar w:fldCharType="end"/>
      </w:r>
      <w:r w:rsidR="00CA6B93" w:rsidRPr="00870029">
        <w:t xml:space="preserve"> </w:t>
      </w:r>
      <w:r w:rsidR="00392C34" w:rsidRPr="00870029">
        <w:t xml:space="preserve">comprising </w:t>
      </w:r>
      <w:r w:rsidR="00CA6B93" w:rsidRPr="00870029">
        <w:t>a peptidyl transferase center, a decoding center</w:t>
      </w:r>
      <w:r w:rsidR="00C22A70">
        <w:t>,</w:t>
      </w:r>
      <w:r w:rsidR="00CA6B93" w:rsidRPr="00870029">
        <w:t xml:space="preserve"> and a polypeptide exit tunnel. </w:t>
      </w:r>
      <w:r w:rsidR="00D42134" w:rsidRPr="00870029">
        <w:t xml:space="preserve"> </w:t>
      </w:r>
    </w:p>
    <w:p w14:paraId="239358C4" w14:textId="26A5A32F" w:rsidR="0010635A" w:rsidRPr="00870029" w:rsidRDefault="004A2B97" w:rsidP="008F712A">
      <w:pPr>
        <w:rPr>
          <w:rFonts w:cstheme="minorHAnsi"/>
        </w:rPr>
      </w:pPr>
      <w:bookmarkStart w:id="18" w:name="_Hlk173969121"/>
      <w:bookmarkStart w:id="19" w:name="_Hlk174021810"/>
      <w:bookmarkStart w:id="20" w:name="_Toc170746114"/>
      <w:bookmarkStart w:id="21" w:name="_Hlk170603665"/>
      <w:bookmarkEnd w:id="16"/>
      <w:r w:rsidRPr="00870029">
        <w:t xml:space="preserve">The brain and the ribosome </w:t>
      </w:r>
      <w:r w:rsidR="004E0B7A" w:rsidRPr="00870029">
        <w:t xml:space="preserve">are </w:t>
      </w:r>
      <w:r w:rsidR="008D762C">
        <w:t>imprinted with</w:t>
      </w:r>
      <w:r w:rsidR="008D762C" w:rsidRPr="00870029">
        <w:t xml:space="preserve"> </w:t>
      </w:r>
      <w:r w:rsidR="005C1083" w:rsidRPr="00870029">
        <w:t xml:space="preserve">footprints of </w:t>
      </w:r>
      <w:r w:rsidRPr="00870029">
        <w:t>e</w:t>
      </w:r>
      <w:r w:rsidR="008F712A" w:rsidRPr="00870029">
        <w:t xml:space="preserve">volution. </w:t>
      </w:r>
      <w:r w:rsidR="00AB5740" w:rsidRPr="00870029">
        <w:t>These footprints</w:t>
      </w:r>
      <w:r w:rsidR="00011086" w:rsidRPr="00870029">
        <w:t xml:space="preserve"> </w:t>
      </w:r>
      <w:r w:rsidR="00910581" w:rsidRPr="00870029">
        <w:t xml:space="preserve">provide </w:t>
      </w:r>
      <w:r w:rsidR="006125A3" w:rsidRPr="00870029">
        <w:t>evi</w:t>
      </w:r>
      <w:r w:rsidR="00F8295B">
        <w:t>d</w:t>
      </w:r>
      <w:r w:rsidR="006125A3" w:rsidRPr="00870029">
        <w:t xml:space="preserve">ence of evolutionary origins and </w:t>
      </w:r>
      <w:r w:rsidR="00910581" w:rsidRPr="00870029">
        <w:t>information on evolutionary</w:t>
      </w:r>
      <w:r w:rsidR="00910581" w:rsidRPr="00870029" w:rsidDel="00910581">
        <w:t xml:space="preserve"> </w:t>
      </w:r>
      <w:r w:rsidR="00AB5740" w:rsidRPr="00870029">
        <w:t>histories</w:t>
      </w:r>
      <w:r w:rsidR="008F712A" w:rsidRPr="00870029">
        <w:t xml:space="preserve">. </w:t>
      </w:r>
      <w:r w:rsidR="00650522" w:rsidRPr="00870029">
        <w:t xml:space="preserve">Although the scale is </w:t>
      </w:r>
      <w:r w:rsidR="004E0B7A" w:rsidRPr="00870029">
        <w:t>molecular</w:t>
      </w:r>
      <w:r w:rsidR="00650522" w:rsidRPr="00870029">
        <w:t xml:space="preserve">, we can ask if </w:t>
      </w:r>
      <w:r w:rsidR="00FE6577" w:rsidRPr="00870029">
        <w:t xml:space="preserve">analogous </w:t>
      </w:r>
      <w:r w:rsidR="00650522" w:rsidRPr="00870029">
        <w:t xml:space="preserve">information is available </w:t>
      </w:r>
      <w:r w:rsidR="00FE6577" w:rsidRPr="00870029">
        <w:t>with</w:t>
      </w:r>
      <w:r w:rsidR="00650522" w:rsidRPr="00870029">
        <w:t xml:space="preserve">in </w:t>
      </w:r>
      <w:r w:rsidR="008F712A" w:rsidRPr="00870029">
        <w:t>biopolymer</w:t>
      </w:r>
      <w:r w:rsidRPr="00870029">
        <w:t xml:space="preserve"> backbones</w:t>
      </w:r>
      <w:r w:rsidR="002A715B" w:rsidRPr="00870029">
        <w:t>.</w:t>
      </w:r>
      <w:r w:rsidR="008F712A" w:rsidRPr="00870029">
        <w:t xml:space="preserve"> </w:t>
      </w:r>
      <w:r w:rsidR="00BC182D" w:rsidRPr="00870029">
        <w:t>Do biopolymer</w:t>
      </w:r>
      <w:r w:rsidRPr="00870029">
        <w:t xml:space="preserve"> </w:t>
      </w:r>
      <w:bookmarkStart w:id="22" w:name="_Hlk180259900"/>
      <w:r w:rsidRPr="00870029">
        <w:t>backbones</w:t>
      </w:r>
      <w:r w:rsidR="00BC182D" w:rsidRPr="00870029">
        <w:t xml:space="preserve"> </w:t>
      </w:r>
      <w:bookmarkEnd w:id="22"/>
      <w:r w:rsidR="00EF75CA" w:rsidRPr="00870029">
        <w:t xml:space="preserve">display </w:t>
      </w:r>
      <w:r w:rsidR="00BC182D" w:rsidRPr="00870029">
        <w:t>footprints of evolution</w:t>
      </w:r>
      <w:r w:rsidR="00AE676E" w:rsidRPr="00870029">
        <w:t xml:space="preserve">? </w:t>
      </w:r>
      <w:r w:rsidR="00BC182D" w:rsidRPr="00870029">
        <w:t xml:space="preserve">Yes. </w:t>
      </w:r>
      <w:bookmarkStart w:id="23" w:name="_Hlk180260307"/>
      <w:r w:rsidR="00605103">
        <w:t>M</w:t>
      </w:r>
      <w:r w:rsidR="001C13AB">
        <w:t>olecular f</w:t>
      </w:r>
      <w:r w:rsidR="00F32284" w:rsidRPr="00870029">
        <w:t xml:space="preserve">ootprints of evolution </w:t>
      </w:r>
      <w:r w:rsidR="001C13AB">
        <w:t xml:space="preserve">are </w:t>
      </w:r>
      <w:r w:rsidR="00F32284" w:rsidRPr="00870029">
        <w:t>defined and explained in detail in the narrative below.</w:t>
      </w:r>
      <w:r w:rsidR="00F32284">
        <w:t xml:space="preserve"> </w:t>
      </w:r>
      <w:r w:rsidR="00F8295B" w:rsidRPr="00870029">
        <w:t xml:space="preserve">Non-evolutionary chemical and physical and geological processes do not leave evolutionary footprints. Interstellar polycyclic aromatic hydrocarbons are not fragile, do not have function, and are not </w:t>
      </w:r>
      <w:r w:rsidR="008D762C">
        <w:t>imprinted with</w:t>
      </w:r>
      <w:r w:rsidR="008D762C" w:rsidRPr="00870029">
        <w:t xml:space="preserve"> </w:t>
      </w:r>
      <w:r w:rsidR="00F8295B" w:rsidRPr="00870029">
        <w:t>footprints of evolution</w:t>
      </w:r>
      <w:r w:rsidR="00F8295B">
        <w:t xml:space="preserve">. </w:t>
      </w:r>
      <w:bookmarkEnd w:id="23"/>
    </w:p>
    <w:p w14:paraId="508B6636" w14:textId="37095671" w:rsidR="00DC1154" w:rsidRPr="00870029" w:rsidRDefault="007E5F3A" w:rsidP="00DC1154">
      <w:pPr>
        <w:pStyle w:val="Heading2"/>
        <w:rPr>
          <w:color w:val="auto"/>
        </w:rPr>
      </w:pPr>
      <w:bookmarkStart w:id="24" w:name="_Toc218398415"/>
      <w:bookmarkStart w:id="25" w:name="_Hlk187403385"/>
      <w:bookmarkEnd w:id="18"/>
      <w:bookmarkEnd w:id="19"/>
      <w:r w:rsidRPr="00870029">
        <w:rPr>
          <w:color w:val="auto"/>
        </w:rPr>
        <w:lastRenderedPageBreak/>
        <w:t xml:space="preserve">Molecular </w:t>
      </w:r>
      <w:r w:rsidR="00F81EAA" w:rsidRPr="00870029">
        <w:rPr>
          <w:color w:val="auto"/>
        </w:rPr>
        <w:t xml:space="preserve">Footprints of </w:t>
      </w:r>
      <w:r w:rsidR="00DC1154" w:rsidRPr="00870029">
        <w:rPr>
          <w:color w:val="auto"/>
        </w:rPr>
        <w:t>Evolution</w:t>
      </w:r>
      <w:bookmarkEnd w:id="24"/>
      <w:r w:rsidR="00DC1154" w:rsidRPr="00870029">
        <w:rPr>
          <w:color w:val="auto"/>
        </w:rPr>
        <w:t xml:space="preserve"> </w:t>
      </w:r>
      <w:bookmarkEnd w:id="20"/>
    </w:p>
    <w:bookmarkEnd w:id="6"/>
    <w:bookmarkEnd w:id="21"/>
    <w:p w14:paraId="2BE5534B" w14:textId="0FAA1808" w:rsidR="005A7353" w:rsidRPr="00870029" w:rsidRDefault="005A7353" w:rsidP="005A7353">
      <w:r w:rsidRPr="00870029">
        <w:rPr>
          <w:rFonts w:cstheme="minorHAnsi"/>
        </w:rPr>
        <w:t>A f</w:t>
      </w:r>
      <w:r w:rsidRPr="00870029">
        <w:t xml:space="preserve">unction is conventionally described as an activity that contributes to organismal fitness. To understand molecules, we extend that definition to say that molecular function contributes to molecular fitness, which directly or indirectly enables molecular persistence. </w:t>
      </w:r>
      <w:bookmarkStart w:id="26" w:name="_Hlk187341944"/>
      <w:r w:rsidRPr="00870029">
        <w:t>Biopolymer backbones</w:t>
      </w:r>
      <w:bookmarkEnd w:id="26"/>
      <w:r w:rsidRPr="00870029">
        <w:t xml:space="preserve"> </w:t>
      </w:r>
      <w:r w:rsidR="007E5F3A" w:rsidRPr="00870029">
        <w:t xml:space="preserve">are so intensely functional that they </w:t>
      </w:r>
      <w:r w:rsidR="003B330D" w:rsidRPr="00870029">
        <w:t xml:space="preserve">have </w:t>
      </w:r>
      <w:r w:rsidRPr="00870029">
        <w:t>persisted on Earth</w:t>
      </w:r>
      <w:r w:rsidR="001C13AB">
        <w:t>, unchanged,</w:t>
      </w:r>
      <w:r w:rsidRPr="00870029">
        <w:t xml:space="preserve"> for around 4 billion years. </w:t>
      </w:r>
    </w:p>
    <w:p w14:paraId="50AFAE0A" w14:textId="6161767A" w:rsidR="003B330D" w:rsidRPr="00870029" w:rsidRDefault="00BD5D80" w:rsidP="003B330D">
      <w:r w:rsidRPr="00870029">
        <w:t>B</w:t>
      </w:r>
      <w:r w:rsidR="00126853" w:rsidRPr="00870029">
        <w:t xml:space="preserve">iopolymers </w:t>
      </w:r>
      <w:r w:rsidR="00501F3E" w:rsidRPr="00870029">
        <w:t xml:space="preserve">are based on </w:t>
      </w:r>
      <w:r w:rsidR="00126853" w:rsidRPr="00870029">
        <w:t xml:space="preserve">long, organic </w:t>
      </w:r>
      <w:r w:rsidR="00501F3E" w:rsidRPr="00870029">
        <w:t>backbones</w:t>
      </w:r>
      <w:r w:rsidR="00126853" w:rsidRPr="00870029">
        <w:t xml:space="preserve"> synthesized by condensation-dehydration chemistry via phosphorylated intermediates.</w:t>
      </w:r>
      <w:r w:rsidR="009720F3" w:rsidRPr="00870029">
        <w:fldChar w:fldCharType="begin"/>
      </w:r>
      <w:r w:rsidR="007D0A1A">
        <w:instrText xml:space="preserve"> ADDIN EN.CITE &lt;EndNote&gt;&lt;Cite&gt;&lt;Author&gt;Runnels&lt;/Author&gt;&lt;Year&gt;2018&lt;/Year&gt;&lt;RecNum&gt;63&lt;/RecNum&gt;&lt;DisplayText&gt;(10)&lt;/DisplayText&gt;&lt;record&gt;&lt;rec-number&gt;63&lt;/rec-number&gt;&lt;foreign-keys&gt;&lt;key app="EN" db-id="5vx2w2xpseedtnef5svxdx00a0exaxxzptx5" timestamp="1548893777"&gt;63&lt;/key&gt;&lt;/foreign-keys&gt;&lt;ref-type name="Journal Article"&gt;17&lt;/ref-type&gt;&lt;contributors&gt;&lt;authors&gt;&lt;author&gt;Runnels, C. M.&lt;/author&gt;&lt;author&gt;Lanier, K. A.&lt;/author&gt;&lt;author&gt;Williams, J. K.&lt;/author&gt;&lt;author&gt;Bowman, J. C.&lt;/author&gt;&lt;author&gt;Petrov, A. S.&lt;/author&gt;&lt;author&gt;Hud, N. V.&lt;/author&gt;&lt;author&gt;Williams, L. D.&lt;/author&gt;&lt;/authors&gt;&lt;/contributors&gt;&lt;auth-address&gt;School of Chemistry and Biochemistry, Georgia Institute of Technology, Atlanta, GA, 30332, USA.&amp;#xD;School of Chemistry and Biochemistry, Georgia Institute of Technology, Atlanta, GA, 30332, USA. ldw@gatech.edu.&lt;/auth-address&gt;&lt;titles&gt;&lt;title&gt;Folding, assembly, and persistence: the essential nature and origins of biopolymers&lt;/title&gt;&lt;secondary-title&gt;J Mol Evol&lt;/secondary-title&gt;&lt;/titles&gt;&lt;periodical&gt;&lt;full-title&gt;Journal of Molecular Evolution&lt;/full-title&gt;&lt;abbr-1&gt;J. Mol. Evol.&lt;/abbr-1&gt;&lt;abbr-2&gt;J Mol Evol&lt;/abbr-2&gt;&lt;/periodical&gt;&lt;pages&gt;598-610&lt;/pages&gt;&lt;volume&gt;86&lt;/volume&gt;&lt;number&gt;9&lt;/number&gt;&lt;keywords&gt;&lt;keyword&gt;Assembly&lt;/keyword&gt;&lt;keyword&gt;Carbohydrate&lt;/keyword&gt;&lt;keyword&gt;Folding&lt;/keyword&gt;&lt;keyword&gt;Polynucleotide&lt;/keyword&gt;&lt;keyword&gt;Protein&lt;/keyword&gt;&lt;keyword&gt;Self-complementarity&lt;/keyword&gt;&lt;/keywords&gt;&lt;dates&gt;&lt;year&gt;2018&lt;/year&gt;&lt;pub-dates&gt;&lt;date&gt;Dec&lt;/date&gt;&lt;/pub-dates&gt;&lt;/dates&gt;&lt;isbn&gt;1432-1432 (Electronic)&amp;#xD;0022-2844 (Linking)&lt;/isbn&gt;&lt;accession-num&gt;30456440&lt;/accession-num&gt;&lt;urls&gt;&lt;related-urls&gt;&lt;url&gt;https://www.ncbi.nlm.nih.gov/pubmed/30456440&lt;/url&gt;&lt;url&gt;https://www.ncbi.nlm.nih.gov/pmc/articles/PMC6267704/pdf/239_2018_Article_9876.pdf&lt;/url&gt;&lt;/related-urls&gt;&lt;/urls&gt;&lt;custom2&gt;PMC6267704&lt;/custom2&gt;&lt;electronic-resource-num&gt;10.1007/s00239-018-9876-2&lt;/electronic-resource-num&gt;&lt;/record&gt;&lt;/Cite&gt;&lt;/EndNote&gt;</w:instrText>
      </w:r>
      <w:r w:rsidR="009720F3" w:rsidRPr="00870029">
        <w:fldChar w:fldCharType="separate"/>
      </w:r>
      <w:r w:rsidR="007D0A1A">
        <w:rPr>
          <w:noProof/>
        </w:rPr>
        <w:t>(10)</w:t>
      </w:r>
      <w:r w:rsidR="009720F3" w:rsidRPr="00870029">
        <w:fldChar w:fldCharType="end"/>
      </w:r>
      <w:r w:rsidR="003B330D" w:rsidRPr="00870029">
        <w:t xml:space="preserve"> Biopolymers are fragile</w:t>
      </w:r>
      <w:r w:rsidR="007E5F3A" w:rsidRPr="00870029">
        <w:t xml:space="preserve">, meaning that they are </w:t>
      </w:r>
      <w:r w:rsidR="003B330D" w:rsidRPr="00870029">
        <w:t>thermodynamically unstable and kinetically trapped.</w:t>
      </w:r>
    </w:p>
    <w:p w14:paraId="5A2DB8A4" w14:textId="0932457B" w:rsidR="00B91D57" w:rsidRPr="00870029" w:rsidRDefault="007E5F3A" w:rsidP="00D42134">
      <w:r w:rsidRPr="00870029">
        <w:t xml:space="preserve">Footprints of </w:t>
      </w:r>
      <w:r w:rsidR="003C7733" w:rsidRPr="00870029">
        <w:t xml:space="preserve">evolution </w:t>
      </w:r>
      <w:r w:rsidRPr="00870029">
        <w:t>are</w:t>
      </w:r>
      <w:r w:rsidR="003C7733" w:rsidRPr="00870029">
        <w:t xml:space="preserve"> </w:t>
      </w:r>
      <w:r w:rsidR="00D42134" w:rsidRPr="00870029">
        <w:t>found in</w:t>
      </w:r>
      <w:r w:rsidR="003246AF" w:rsidRPr="00870029">
        <w:t xml:space="preserve"> </w:t>
      </w:r>
      <w:r w:rsidR="00C53E6F" w:rsidRPr="00870029">
        <w:t>shared</w:t>
      </w:r>
      <w:r w:rsidR="00AB5740" w:rsidRPr="00870029">
        <w:t xml:space="preserve"> </w:t>
      </w:r>
      <w:r w:rsidR="00762B13" w:rsidRPr="00870029">
        <w:t xml:space="preserve">biopolymer </w:t>
      </w:r>
      <w:r w:rsidR="00AB5740" w:rsidRPr="00870029">
        <w:t xml:space="preserve">properties </w:t>
      </w:r>
      <w:proofErr w:type="gramStart"/>
      <w:r w:rsidR="00C53E6F" w:rsidRPr="00870029">
        <w:t>including</w:t>
      </w:r>
      <w:r w:rsidR="00D1063B" w:rsidRPr="00870029">
        <w:t>;</w:t>
      </w:r>
      <w:proofErr w:type="gramEnd"/>
      <w:r w:rsidR="003C7733" w:rsidRPr="00870029">
        <w:t xml:space="preserve"> </w:t>
      </w:r>
    </w:p>
    <w:p w14:paraId="75B0E214" w14:textId="7780D3C2" w:rsidR="005B4EE6" w:rsidRPr="00870029" w:rsidRDefault="00610426" w:rsidP="00483A96">
      <w:pPr>
        <w:pStyle w:val="ListParagraph"/>
        <w:numPr>
          <w:ilvl w:val="0"/>
          <w:numId w:val="11"/>
        </w:numPr>
      </w:pPr>
      <w:bookmarkStart w:id="27" w:name="_Hlk171948082"/>
      <w:r w:rsidRPr="00870029">
        <w:t>Poly-</w:t>
      </w:r>
      <w:r w:rsidR="005B4EE6" w:rsidRPr="00870029">
        <w:t>function</w:t>
      </w:r>
      <w:r w:rsidR="00E04EB8" w:rsidRPr="00870029">
        <w:t xml:space="preserve"> and </w:t>
      </w:r>
      <w:r w:rsidR="005B4EE6" w:rsidRPr="00870029">
        <w:t>Function Switching</w:t>
      </w:r>
      <w:r w:rsidR="00870029">
        <w:t>,</w:t>
      </w:r>
    </w:p>
    <w:p w14:paraId="1DDE143A" w14:textId="2448A227" w:rsidR="005B4EE6" w:rsidRPr="00870029" w:rsidRDefault="005B4EE6" w:rsidP="005B4EE6">
      <w:pPr>
        <w:pStyle w:val="ListParagraph"/>
        <w:numPr>
          <w:ilvl w:val="0"/>
          <w:numId w:val="11"/>
        </w:numPr>
      </w:pPr>
      <w:r w:rsidRPr="00870029">
        <w:t>Complementarity and Self-complementarity</w:t>
      </w:r>
      <w:r w:rsidR="00870029">
        <w:t>,</w:t>
      </w:r>
    </w:p>
    <w:p w14:paraId="6BBAAB64" w14:textId="11818292" w:rsidR="005B4EE6" w:rsidRPr="00870029" w:rsidRDefault="005B4EE6" w:rsidP="005B4EE6">
      <w:pPr>
        <w:pStyle w:val="ListParagraph"/>
        <w:numPr>
          <w:ilvl w:val="0"/>
          <w:numId w:val="11"/>
        </w:numPr>
      </w:pPr>
      <w:r w:rsidRPr="00870029">
        <w:t xml:space="preserve">Recalcitrance: Intrinsic and </w:t>
      </w:r>
      <w:r w:rsidR="00365C41" w:rsidRPr="00870029">
        <w:t>Ex</w:t>
      </w:r>
      <w:r w:rsidRPr="00870029">
        <w:t xml:space="preserve">trinsic Control of Chemical </w:t>
      </w:r>
      <w:r w:rsidR="00365C41" w:rsidRPr="00870029">
        <w:t>Fragility</w:t>
      </w:r>
      <w:r w:rsidR="00870029">
        <w:t>,</w:t>
      </w:r>
    </w:p>
    <w:p w14:paraId="20EB14E4" w14:textId="307ACAB2" w:rsidR="005B4EE6" w:rsidRPr="00870029" w:rsidRDefault="00655725" w:rsidP="005B4EE6">
      <w:pPr>
        <w:pStyle w:val="ListParagraph"/>
        <w:numPr>
          <w:ilvl w:val="0"/>
          <w:numId w:val="11"/>
        </w:numPr>
      </w:pPr>
      <w:r w:rsidRPr="00870029">
        <w:t xml:space="preserve">Molecular </w:t>
      </w:r>
      <w:r w:rsidR="005B4EE6" w:rsidRPr="00870029">
        <w:t>Mutualisms</w:t>
      </w:r>
      <w:r w:rsidR="00870029">
        <w:t>,</w:t>
      </w:r>
    </w:p>
    <w:p w14:paraId="2E53746C" w14:textId="71BED638" w:rsidR="00062B46" w:rsidRPr="00870029" w:rsidRDefault="005B4EE6" w:rsidP="005B4EE6">
      <w:pPr>
        <w:pStyle w:val="ListParagraph"/>
        <w:numPr>
          <w:ilvl w:val="0"/>
          <w:numId w:val="11"/>
        </w:numPr>
      </w:pPr>
      <w:r w:rsidRPr="00870029">
        <w:t>Emergenc</w:t>
      </w:r>
      <w:bookmarkEnd w:id="27"/>
      <w:r w:rsidRPr="00870029">
        <w:t>e</w:t>
      </w:r>
      <w:r w:rsidR="00870029">
        <w:t>.</w:t>
      </w:r>
      <w:r w:rsidR="005E0B10" w:rsidRPr="00870029">
        <w:t xml:space="preserve"> </w:t>
      </w:r>
    </w:p>
    <w:p w14:paraId="449D477D" w14:textId="53CA7A6A" w:rsidR="006125A3" w:rsidRPr="00870029" w:rsidRDefault="001C13AB" w:rsidP="00D30474">
      <w:bookmarkStart w:id="28" w:name="_Hlk180103319"/>
      <w:r>
        <w:t>We believe these concepts</w:t>
      </w:r>
      <w:r w:rsidR="00623A85">
        <w:t xml:space="preserve">, some of which we have invented or appropriated, and some of which are well-developed in the literature, </w:t>
      </w:r>
      <w:r>
        <w:t xml:space="preserve">have explanatory power for biochemistry and biophysics in general. </w:t>
      </w:r>
      <w:r w:rsidR="005A75C3" w:rsidRPr="00870029">
        <w:t xml:space="preserve">Each of these </w:t>
      </w:r>
      <w:bookmarkStart w:id="29" w:name="_Hlk187401755"/>
      <w:r>
        <w:t>terms</w:t>
      </w:r>
      <w:r w:rsidR="005A75C3" w:rsidRPr="00870029">
        <w:t xml:space="preserve"> </w:t>
      </w:r>
      <w:bookmarkEnd w:id="29"/>
      <w:r w:rsidR="005A75C3" w:rsidRPr="00870029">
        <w:t>is described in detail in the following narrative.</w:t>
      </w:r>
      <w:r w:rsidR="003B330D" w:rsidRPr="00870029">
        <w:t xml:space="preserve"> </w:t>
      </w:r>
    </w:p>
    <w:p w14:paraId="17D5CEDB" w14:textId="6FD458D6" w:rsidR="001755D2" w:rsidRPr="00870029" w:rsidRDefault="00610426" w:rsidP="001755D2">
      <w:pPr>
        <w:pStyle w:val="Heading3"/>
        <w:rPr>
          <w:color w:val="auto"/>
        </w:rPr>
      </w:pPr>
      <w:bookmarkStart w:id="30" w:name="_Toc218398416"/>
      <w:bookmarkStart w:id="31" w:name="_Hlk171960831"/>
      <w:bookmarkStart w:id="32" w:name="_Hlk170597749"/>
      <w:bookmarkStart w:id="33" w:name="_Hlk171177311"/>
      <w:bookmarkStart w:id="34" w:name="_Hlk171977527"/>
      <w:bookmarkEnd w:id="25"/>
      <w:bookmarkEnd w:id="28"/>
      <w:r w:rsidRPr="00870029">
        <w:rPr>
          <w:color w:val="auto"/>
        </w:rPr>
        <w:t>Poly-</w:t>
      </w:r>
      <w:r w:rsidR="001755D2" w:rsidRPr="00870029">
        <w:rPr>
          <w:color w:val="auto"/>
        </w:rPr>
        <w:t>function and Function Switching</w:t>
      </w:r>
      <w:bookmarkEnd w:id="30"/>
      <w:r w:rsidR="001755D2" w:rsidRPr="00870029">
        <w:rPr>
          <w:color w:val="auto"/>
        </w:rPr>
        <w:t xml:space="preserve"> </w:t>
      </w:r>
    </w:p>
    <w:p w14:paraId="0091DAB6" w14:textId="32F6CBCB" w:rsidR="00B03175" w:rsidRPr="00870029" w:rsidRDefault="001755D2" w:rsidP="001F69CF">
      <w:pPr>
        <w:rPr>
          <w:rFonts w:cstheme="minorHAnsi"/>
        </w:rPr>
      </w:pPr>
      <w:r w:rsidRPr="00870029">
        <w:rPr>
          <w:rFonts w:cstheme="minorHAnsi"/>
        </w:rPr>
        <w:t xml:space="preserve">What is </w:t>
      </w:r>
      <w:r w:rsidR="00610426" w:rsidRPr="00870029">
        <w:rPr>
          <w:rFonts w:cstheme="minorHAnsi"/>
        </w:rPr>
        <w:t>poly-</w:t>
      </w:r>
      <w:r w:rsidRPr="00870029">
        <w:rPr>
          <w:rFonts w:cstheme="minorHAnsi"/>
        </w:rPr>
        <w:t xml:space="preserve">function? </w:t>
      </w:r>
      <w:r w:rsidR="00610426" w:rsidRPr="00870029">
        <w:rPr>
          <w:rFonts w:cstheme="minorHAnsi"/>
        </w:rPr>
        <w:t>Poly-</w:t>
      </w:r>
      <w:r w:rsidR="00923ED3" w:rsidRPr="00870029">
        <w:rPr>
          <w:rFonts w:cstheme="minorHAnsi"/>
        </w:rPr>
        <w:t xml:space="preserve">function </w:t>
      </w:r>
      <w:r w:rsidR="00C62FB4" w:rsidRPr="00870029">
        <w:rPr>
          <w:rFonts w:cstheme="minorHAnsi"/>
        </w:rPr>
        <w:t xml:space="preserve">is </w:t>
      </w:r>
      <w:r w:rsidR="00595CE4" w:rsidRPr="00870029">
        <w:rPr>
          <w:rFonts w:cstheme="minorHAnsi"/>
        </w:rPr>
        <w:t xml:space="preserve">access to </w:t>
      </w:r>
      <w:r w:rsidR="00923ED3" w:rsidRPr="00870029">
        <w:rPr>
          <w:rFonts w:cstheme="minorHAnsi"/>
        </w:rPr>
        <w:t xml:space="preserve">broad </w:t>
      </w:r>
      <w:bookmarkStart w:id="35" w:name="_Hlk174175247"/>
      <w:r w:rsidR="00923ED3" w:rsidRPr="00870029">
        <w:rPr>
          <w:rFonts w:cstheme="minorHAnsi"/>
        </w:rPr>
        <w:t>landscapes of function</w:t>
      </w:r>
      <w:bookmarkEnd w:id="35"/>
      <w:r w:rsidR="00923ED3" w:rsidRPr="00870029">
        <w:rPr>
          <w:rFonts w:cstheme="minorHAnsi"/>
        </w:rPr>
        <w:t xml:space="preserve">. </w:t>
      </w:r>
      <w:r w:rsidR="00610426" w:rsidRPr="00870029">
        <w:rPr>
          <w:rFonts w:cstheme="minorHAnsi"/>
        </w:rPr>
        <w:t>Poly-</w:t>
      </w:r>
      <w:r w:rsidRPr="00870029">
        <w:rPr>
          <w:rFonts w:cstheme="minorHAnsi"/>
        </w:rPr>
        <w:t xml:space="preserve">function </w:t>
      </w:r>
      <w:r w:rsidRPr="00870029">
        <w:t>arises from</w:t>
      </w:r>
      <w:r w:rsidR="004B03EA" w:rsidRPr="00870029">
        <w:t xml:space="preserve"> untold</w:t>
      </w:r>
      <w:r w:rsidR="000B2E1C" w:rsidRPr="00870029">
        <w:t xml:space="preserve"> </w:t>
      </w:r>
      <w:r w:rsidRPr="00870029">
        <w:t xml:space="preserve">iterations of </w:t>
      </w:r>
      <w:r w:rsidR="00B03175" w:rsidRPr="00870029">
        <w:t xml:space="preserve">evolutionary </w:t>
      </w:r>
      <w:r w:rsidRPr="00870029">
        <w:rPr>
          <w:rFonts w:cstheme="minorHAnsi"/>
        </w:rPr>
        <w:t xml:space="preserve">selection, exaptation, reselection, and re-exaptation. For example, ancestors of human </w:t>
      </w:r>
      <w:r w:rsidRPr="00870029">
        <w:t xml:space="preserve">metacarpus and phalanges (hands) </w:t>
      </w:r>
      <w:r w:rsidRPr="00870029">
        <w:rPr>
          <w:rFonts w:cstheme="minorHAnsi"/>
        </w:rPr>
        <w:t xml:space="preserve">were </w:t>
      </w:r>
      <w:r w:rsidR="00011086" w:rsidRPr="00870029">
        <w:rPr>
          <w:rFonts w:cstheme="minorHAnsi"/>
        </w:rPr>
        <w:t xml:space="preserve">recursively </w:t>
      </w:r>
      <w:r w:rsidRPr="00870029">
        <w:rPr>
          <w:rFonts w:cstheme="minorHAnsi"/>
        </w:rPr>
        <w:t>selected</w:t>
      </w:r>
      <w:r w:rsidR="00C62FB4" w:rsidRPr="00870029">
        <w:rPr>
          <w:rFonts w:cstheme="minorHAnsi"/>
        </w:rPr>
        <w:t>/exapted</w:t>
      </w:r>
      <w:r w:rsidR="00B03175" w:rsidRPr="00870029">
        <w:rPr>
          <w:rFonts w:cstheme="minorHAnsi"/>
        </w:rPr>
        <w:t xml:space="preserve"> for a variety of functions before they were selected</w:t>
      </w:r>
      <w:r w:rsidRPr="00870029">
        <w:rPr>
          <w:rFonts w:cstheme="minorHAnsi"/>
        </w:rPr>
        <w:t xml:space="preserve"> for propulsion</w:t>
      </w:r>
      <w:r w:rsidR="00C62FB4" w:rsidRPr="00870029">
        <w:rPr>
          <w:rFonts w:cstheme="minorHAnsi"/>
        </w:rPr>
        <w:t xml:space="preserve"> and stability</w:t>
      </w:r>
      <w:r w:rsidRPr="00870029">
        <w:rPr>
          <w:rFonts w:cstheme="minorHAnsi"/>
        </w:rPr>
        <w:t xml:space="preserve"> in water</w:t>
      </w:r>
      <w:r w:rsidR="008E0BE8" w:rsidRPr="00870029">
        <w:rPr>
          <w:rFonts w:cstheme="minorHAnsi"/>
        </w:rPr>
        <w:t xml:space="preserve"> (as fish fins)</w:t>
      </w:r>
      <w:r w:rsidRPr="00870029">
        <w:rPr>
          <w:rFonts w:cstheme="minorHAnsi"/>
        </w:rPr>
        <w:t xml:space="preserve">, </w:t>
      </w:r>
      <w:r w:rsidR="00D12942">
        <w:rPr>
          <w:rFonts w:cstheme="minorHAnsi"/>
        </w:rPr>
        <w:t xml:space="preserve">after which they were selected for </w:t>
      </w:r>
      <w:r w:rsidRPr="00870029">
        <w:rPr>
          <w:rFonts w:cstheme="minorHAnsi"/>
        </w:rPr>
        <w:t xml:space="preserve">terrestrial </w:t>
      </w:r>
      <w:r w:rsidRPr="00870029">
        <w:t xml:space="preserve">quadrupedal </w:t>
      </w:r>
      <w:r w:rsidR="000B2E1C" w:rsidRPr="00870029">
        <w:t>locomotion</w:t>
      </w:r>
      <w:r w:rsidRPr="00870029">
        <w:rPr>
          <w:rFonts w:cstheme="minorHAnsi"/>
        </w:rPr>
        <w:t xml:space="preserve">, </w:t>
      </w:r>
      <w:r w:rsidR="00923ED3" w:rsidRPr="00870029">
        <w:rPr>
          <w:rFonts w:cstheme="minorHAnsi"/>
        </w:rPr>
        <w:t xml:space="preserve">then </w:t>
      </w:r>
      <w:r w:rsidR="00416663" w:rsidRPr="00870029">
        <w:rPr>
          <w:rFonts w:cstheme="minorHAnsi"/>
        </w:rPr>
        <w:t xml:space="preserve">for </w:t>
      </w:r>
      <w:r w:rsidR="00011086" w:rsidRPr="00870029">
        <w:rPr>
          <w:rFonts w:cstheme="minorHAnsi"/>
        </w:rPr>
        <w:t xml:space="preserve">climbing, </w:t>
      </w:r>
      <w:r w:rsidRPr="00870029">
        <w:t xml:space="preserve">grasping, </w:t>
      </w:r>
      <w:r w:rsidRPr="00870029">
        <w:rPr>
          <w:rFonts w:cstheme="minorHAnsi"/>
        </w:rPr>
        <w:t>communication</w:t>
      </w:r>
      <w:r w:rsidR="00A440DF" w:rsidRPr="00870029">
        <w:rPr>
          <w:rFonts w:cstheme="minorHAnsi"/>
        </w:rPr>
        <w:t xml:space="preserve">, </w:t>
      </w:r>
      <w:r w:rsidRPr="00870029">
        <w:t>tactile exploration</w:t>
      </w:r>
      <w:r w:rsidR="00A440DF" w:rsidRPr="00870029">
        <w:t>, etc</w:t>
      </w:r>
      <w:r w:rsidRPr="00870029">
        <w:rPr>
          <w:rFonts w:cstheme="minorHAnsi"/>
        </w:rPr>
        <w:t xml:space="preserve">. </w:t>
      </w:r>
      <w:bookmarkStart w:id="36" w:name="_Hlk175233140"/>
      <w:r w:rsidR="00C62FB4" w:rsidRPr="00870029">
        <w:rPr>
          <w:rFonts w:cstheme="minorHAnsi"/>
        </w:rPr>
        <w:t>T</w:t>
      </w:r>
      <w:r w:rsidRPr="00870029">
        <w:rPr>
          <w:rFonts w:cstheme="minorHAnsi"/>
        </w:rPr>
        <w:t xml:space="preserve">his </w:t>
      </w:r>
      <w:r w:rsidR="00B03175" w:rsidRPr="00870029">
        <w:rPr>
          <w:rFonts w:cstheme="minorHAnsi"/>
        </w:rPr>
        <w:t xml:space="preserve">long chain of </w:t>
      </w:r>
      <w:r w:rsidRPr="00870029">
        <w:rPr>
          <w:rFonts w:cstheme="minorHAnsi"/>
        </w:rPr>
        <w:t xml:space="preserve">recursive selection/exaptation </w:t>
      </w:r>
      <w:r w:rsidR="00C53E6F" w:rsidRPr="00870029">
        <w:rPr>
          <w:rFonts w:cstheme="minorHAnsi"/>
        </w:rPr>
        <w:t xml:space="preserve">leads to poly-function. </w:t>
      </w:r>
      <w:r w:rsidR="00605103">
        <w:rPr>
          <w:rFonts w:cstheme="minorHAnsi"/>
        </w:rPr>
        <w:t xml:space="preserve">The function of human hands is </w:t>
      </w:r>
      <w:r w:rsidR="00D12942">
        <w:rPr>
          <w:rFonts w:cstheme="minorHAnsi"/>
        </w:rPr>
        <w:t xml:space="preserve">simply </w:t>
      </w:r>
      <w:r w:rsidR="00605103">
        <w:rPr>
          <w:rFonts w:cstheme="minorHAnsi"/>
        </w:rPr>
        <w:t xml:space="preserve">to be </w:t>
      </w:r>
      <w:r w:rsidR="00D12942">
        <w:rPr>
          <w:rFonts w:cstheme="minorHAnsi"/>
        </w:rPr>
        <w:t xml:space="preserve">broadly </w:t>
      </w:r>
      <w:r w:rsidR="00605103">
        <w:rPr>
          <w:rFonts w:cstheme="minorHAnsi"/>
        </w:rPr>
        <w:t xml:space="preserve">functional. </w:t>
      </w:r>
      <w:r w:rsidR="00C53E6F" w:rsidRPr="00870029">
        <w:rPr>
          <w:rFonts w:cstheme="minorHAnsi"/>
        </w:rPr>
        <w:t>Human hands</w:t>
      </w:r>
      <w:r w:rsidR="00923ED3" w:rsidRPr="00870029">
        <w:rPr>
          <w:rFonts w:cstheme="minorHAnsi"/>
        </w:rPr>
        <w:t xml:space="preserve"> </w:t>
      </w:r>
      <w:r w:rsidR="00C53E6F" w:rsidRPr="00870029">
        <w:rPr>
          <w:rFonts w:cstheme="minorHAnsi"/>
        </w:rPr>
        <w:t>have utility in</w:t>
      </w:r>
      <w:r w:rsidR="00923ED3" w:rsidRPr="00870029" w:rsidDel="00923ED3">
        <w:rPr>
          <w:rFonts w:cstheme="minorHAnsi"/>
        </w:rPr>
        <w:t xml:space="preserve"> </w:t>
      </w:r>
      <w:r w:rsidR="008E0BE8" w:rsidRPr="00870029">
        <w:rPr>
          <w:rFonts w:cstheme="minorHAnsi"/>
        </w:rPr>
        <w:t xml:space="preserve">boxing, </w:t>
      </w:r>
      <w:r w:rsidR="00923ED3" w:rsidRPr="00870029">
        <w:rPr>
          <w:rFonts w:cstheme="minorHAnsi"/>
        </w:rPr>
        <w:t>writing, driving, swiping left</w:t>
      </w:r>
      <w:r w:rsidR="00C53E6F" w:rsidRPr="00870029">
        <w:rPr>
          <w:rFonts w:cstheme="minorHAnsi"/>
        </w:rPr>
        <w:t xml:space="preserve">, etc., functions that </w:t>
      </w:r>
      <w:r w:rsidR="00011086" w:rsidRPr="00870029">
        <w:rPr>
          <w:rFonts w:cstheme="minorHAnsi"/>
        </w:rPr>
        <w:t xml:space="preserve">extend beyond those </w:t>
      </w:r>
      <w:r w:rsidR="00D12942">
        <w:rPr>
          <w:rFonts w:cstheme="minorHAnsi"/>
        </w:rPr>
        <w:t xml:space="preserve">specifically </w:t>
      </w:r>
      <w:r w:rsidR="00011086" w:rsidRPr="00870029">
        <w:rPr>
          <w:rFonts w:cstheme="minorHAnsi"/>
        </w:rPr>
        <w:t>selected during evolution</w:t>
      </w:r>
      <w:r w:rsidRPr="00870029">
        <w:rPr>
          <w:rFonts w:cstheme="minorHAnsi"/>
        </w:rPr>
        <w:t>.</w:t>
      </w:r>
      <w:bookmarkEnd w:id="36"/>
      <w:r w:rsidRPr="00870029">
        <w:rPr>
          <w:rFonts w:cstheme="minorHAnsi"/>
        </w:rPr>
        <w:t xml:space="preserve"> </w:t>
      </w:r>
    </w:p>
    <w:p w14:paraId="634644D8" w14:textId="2A8DC446" w:rsidR="00B035F0" w:rsidRPr="00870029" w:rsidRDefault="00B035F0" w:rsidP="00B035F0">
      <w:r w:rsidRPr="00870029">
        <w:rPr>
          <w:rFonts w:cstheme="minorHAnsi"/>
        </w:rPr>
        <w:t>Biopolymers</w:t>
      </w:r>
      <w:r w:rsidR="00F02107" w:rsidRPr="00870029">
        <w:rPr>
          <w:rFonts w:cstheme="minorHAnsi"/>
        </w:rPr>
        <w:t>, like human hands,</w:t>
      </w:r>
      <w:r w:rsidRPr="00870029">
        <w:rPr>
          <w:rFonts w:cstheme="minorHAnsi"/>
        </w:rPr>
        <w:t xml:space="preserve"> are </w:t>
      </w:r>
      <w:r w:rsidR="00610426" w:rsidRPr="00870029">
        <w:rPr>
          <w:rFonts w:cstheme="minorHAnsi"/>
        </w:rPr>
        <w:t>poly-</w:t>
      </w:r>
      <w:r w:rsidRPr="00870029">
        <w:rPr>
          <w:rFonts w:cstheme="minorHAnsi"/>
        </w:rPr>
        <w:t xml:space="preserve">functional (Figures 1 and 2). </w:t>
      </w:r>
      <w:r w:rsidRPr="00870029">
        <w:t xml:space="preserve">Polypeptide (Figure 1) can </w:t>
      </w:r>
      <w:r w:rsidR="00605103">
        <w:t xml:space="preserve">be intrinsically disordered and can </w:t>
      </w:r>
      <w:r w:rsidRPr="00870029">
        <w:t xml:space="preserve">form </w:t>
      </w:r>
      <w:r w:rsidRPr="00870029">
        <w:rPr>
          <w:rFonts w:ascii="Symbol" w:hAnsi="Symbol"/>
        </w:rPr>
        <w:t></w:t>
      </w:r>
      <w:r w:rsidRPr="00870029">
        <w:t xml:space="preserve">-helical, </w:t>
      </w:r>
      <w:r w:rsidRPr="00870029">
        <w:rPr>
          <w:rFonts w:ascii="Symbol" w:hAnsi="Symbol"/>
        </w:rPr>
        <w:t></w:t>
      </w:r>
      <w:r w:rsidRPr="00870029">
        <w:t xml:space="preserve">-sheet and mixed </w:t>
      </w:r>
      <w:r w:rsidRPr="00870029">
        <w:rPr>
          <w:rFonts w:ascii="Symbol" w:hAnsi="Symbol"/>
        </w:rPr>
        <w:t></w:t>
      </w:r>
      <w:r w:rsidRPr="00870029">
        <w:t>/</w:t>
      </w:r>
      <w:r w:rsidRPr="00870029">
        <w:rPr>
          <w:rFonts w:ascii="Symbol" w:hAnsi="Symbol"/>
        </w:rPr>
        <w:t></w:t>
      </w:r>
      <w:r w:rsidRPr="00870029">
        <w:t xml:space="preserve"> globular enzymes,</w:t>
      </w:r>
      <w:r w:rsidRPr="00870029">
        <w:fldChar w:fldCharType="begin"/>
      </w:r>
      <w:r w:rsidR="007D0A1A">
        <w:instrText xml:space="preserve"> ADDIN EN.CITE &lt;EndNote&gt;&lt;Cite&gt;&lt;Author&gt;Nelson&lt;/Author&gt;&lt;Year&gt;2021&lt;/Year&gt;&lt;RecNum&gt;370&lt;/RecNum&gt;&lt;DisplayText&gt;(11)&lt;/DisplayText&gt;&lt;record&gt;&lt;rec-number&gt;370&lt;/rec-number&gt;&lt;foreign-keys&gt;&lt;key app="EN" db-id="5vx2w2xpseedtnef5svxdx00a0exaxxzptx5" timestamp="1716321211"&gt;370&lt;/key&gt;&lt;/foreign-keys&gt;&lt;ref-type name="Book"&gt;6&lt;/ref-type&gt;&lt;contributors&gt;&lt;authors&gt;&lt;author&gt;Nelson, David L&lt;/author&gt;&lt;author&gt;Lehninger, Albert L&lt;/author&gt;&lt;author&gt;Cox, Michael M&lt;/author&gt;&lt;/authors&gt;&lt;/contributors&gt;&lt;titles&gt;&lt;title&gt;Lehninger Principles of Biochemistry, 8th Edition&lt;/title&gt;&lt;/titles&gt;&lt;dates&gt;&lt;year&gt;2021&lt;/year&gt;&lt;/dates&gt;&lt;publisher&gt;Macmillan&lt;/publisher&gt;&lt;isbn&gt;071677108X&lt;/isbn&gt;&lt;urls&gt;&lt;/urls&gt;&lt;/record&gt;&lt;/Cite&gt;&lt;/EndNote&gt;</w:instrText>
      </w:r>
      <w:r w:rsidRPr="00870029">
        <w:fldChar w:fldCharType="separate"/>
      </w:r>
      <w:r w:rsidR="007D0A1A">
        <w:rPr>
          <w:noProof/>
        </w:rPr>
        <w:t>(11)</w:t>
      </w:r>
      <w:r w:rsidRPr="00870029">
        <w:fldChar w:fldCharType="end"/>
      </w:r>
      <w:r w:rsidRPr="00870029">
        <w:t xml:space="preserve"> and a broad variety of fibers,</w:t>
      </w:r>
      <w:r w:rsidRPr="00870029">
        <w:fldChar w:fldCharType="begin"/>
      </w:r>
      <w:r w:rsidR="007D0A1A">
        <w:instrText xml:space="preserve"> ADDIN EN.CITE &lt;EndNote&gt;&lt;Cite ExcludeYear="1"&gt;&lt;Author&gt;Sherman&lt;/Author&gt;&lt;Year&gt;2015&lt;/Year&gt;&lt;RecNum&gt;368&lt;/RecNum&gt;&lt;DisplayText&gt;(12)&lt;/DisplayText&gt;&lt;record&gt;&lt;rec-number&gt;368&lt;/rec-number&gt;&lt;foreign-keys&gt;&lt;key app="EN" db-id="5vx2w2xpseedtnef5svxdx00a0exaxxzptx5" timestamp="1716319607"&gt;368&lt;/key&gt;&lt;/foreign-keys&gt;&lt;ref-type name="Journal Article"&gt;17&lt;/ref-type&gt;&lt;contributors&gt;&lt;authors&gt;&lt;author&gt;Sherman, Vincent R&lt;/author&gt;&lt;author&gt;Yang, Wen&lt;/author&gt;&lt;author&gt;Meyers, Marc A&lt;/author&gt;&lt;/authors&gt;&lt;/contributors&gt;&lt;titles&gt;&lt;title&gt;The materials science of collagen&lt;/title&gt;&lt;secondary-title&gt;Journal of the mechanical behavior of biomedical materials&lt;/secondary-title&gt;&lt;/titles&gt;&lt;periodical&gt;&lt;full-title&gt;Journal of the mechanical behavior of biomedical materials&lt;/full-title&gt;&lt;abbr-1&gt;J. Mech. Behav. Biomed Mat.&lt;/abbr-1&gt;&lt;/periodical&gt;&lt;pages&gt;22-50&lt;/pages&gt;&lt;volume&gt;52&lt;/volume&gt;&lt;dates&gt;&lt;year&gt;2015&lt;/year&gt;&lt;/dates&gt;&lt;isbn&gt;1751-6161&lt;/isbn&gt;&lt;urls&gt;&lt;/urls&gt;&lt;/record&gt;&lt;/Cite&gt;&lt;/EndNote&gt;</w:instrText>
      </w:r>
      <w:r w:rsidRPr="00870029">
        <w:fldChar w:fldCharType="separate"/>
      </w:r>
      <w:r w:rsidR="007D0A1A">
        <w:rPr>
          <w:noProof/>
        </w:rPr>
        <w:t>(12)</w:t>
      </w:r>
      <w:r w:rsidRPr="00870029">
        <w:fldChar w:fldCharType="end"/>
      </w:r>
      <w:r w:rsidRPr="00870029">
        <w:t xml:space="preserve"> motors,</w:t>
      </w:r>
      <w:r w:rsidRPr="00870029">
        <w:fldChar w:fldCharType="begin"/>
      </w:r>
      <w:r w:rsidR="007D0A1A">
        <w:instrText xml:space="preserve"> ADDIN EN.CITE &lt;EndNote&gt;&lt;Cite&gt;&lt;Author&gt;Hirokawa&lt;/Author&gt;&lt;Year&gt;2009&lt;/Year&gt;&lt;RecNum&gt;365&lt;/RecNum&gt;&lt;DisplayText&gt;(13)&lt;/DisplayText&gt;&lt;record&gt;&lt;rec-number&gt;365&lt;/rec-number&gt;&lt;foreign-keys&gt;&lt;key app="EN" db-id="5vx2w2xpseedtnef5svxdx00a0exaxxzptx5" timestamp="1716318451"&gt;365&lt;/key&gt;&lt;/foreign-keys&gt;&lt;ref-type name="Journal Article"&gt;17&lt;/ref-type&gt;&lt;contributors&gt;&lt;authors&gt;&lt;author&gt;Hirokawa, Nobutaka&lt;/author&gt;&lt;author&gt;Noda, Yasuko&lt;/author&gt;&lt;author&gt;Tanaka, Yosuke&lt;/author&gt;&lt;author&gt;Niwa, Shinsuke&lt;/author&gt;&lt;/authors&gt;&lt;/contributors&gt;&lt;titles&gt;&lt;title&gt;Kinesin superfamily motor proteins and intracellular transport&lt;/title&gt;&lt;secondary-title&gt;Nature reviews Molecular cell biology&lt;/secondary-title&gt;&lt;/titles&gt;&lt;periodical&gt;&lt;full-title&gt;Nature Reviews Molecular Cell Biology&lt;/full-title&gt;&lt;abbr-1&gt;Nat. Rev. Mol. Cell Biol.&lt;/abbr-1&gt;&lt;/periodical&gt;&lt;pages&gt;682-696&lt;/pages&gt;&lt;volume&gt;10&lt;/volume&gt;&lt;number&gt;10&lt;/number&gt;&lt;dates&gt;&lt;year&gt;2009&lt;/year&gt;&lt;/dates&gt;&lt;isbn&gt;1471-0072&lt;/isbn&gt;&lt;urls&gt;&lt;/urls&gt;&lt;/record&gt;&lt;/Cite&gt;&lt;/EndNote&gt;</w:instrText>
      </w:r>
      <w:r w:rsidRPr="00870029">
        <w:fldChar w:fldCharType="separate"/>
      </w:r>
      <w:r w:rsidR="007D0A1A">
        <w:rPr>
          <w:noProof/>
        </w:rPr>
        <w:t>(13)</w:t>
      </w:r>
      <w:r w:rsidRPr="00870029">
        <w:fldChar w:fldCharType="end"/>
      </w:r>
      <w:r w:rsidRPr="00870029">
        <w:t xml:space="preserve"> </w:t>
      </w:r>
      <w:bookmarkStart w:id="37" w:name="_Hlk168350270"/>
      <w:bookmarkStart w:id="38" w:name="_Hlk167883212"/>
      <w:r w:rsidRPr="00870029">
        <w:t>containers,</w:t>
      </w:r>
      <w:r w:rsidRPr="00870029">
        <w:fldChar w:fldCharType="begin"/>
      </w:r>
      <w:r w:rsidR="007D0A1A">
        <w:instrText xml:space="preserve"> ADDIN EN.CITE &lt;EndNote&gt;&lt;Cite&gt;&lt;Author&gt;Edwardson&lt;/Author&gt;&lt;Year&gt;2022&lt;/Year&gt;&lt;RecNum&gt;373&lt;/RecNum&gt;&lt;DisplayText&gt;(14)&lt;/DisplayText&gt;&lt;record&gt;&lt;rec-number&gt;373&lt;/rec-number&gt;&lt;foreign-keys&gt;&lt;key app="EN" db-id="5vx2w2xpseedtnef5svxdx00a0exaxxzptx5" timestamp="1716727016"&gt;373&lt;/key&gt;&lt;/foreign-keys&gt;&lt;ref-type name="Journal Article"&gt;17&lt;/ref-type&gt;&lt;contributors&gt;&lt;authors&gt;&lt;author&gt;Edwardson, Thomas GW&lt;/author&gt;&lt;author&gt;Levasseur, Mikail D&lt;/author&gt;&lt;author&gt;Tetter, Stephan&lt;/author&gt;&lt;author&gt;Steinauer, Angela&lt;/author&gt;&lt;author&gt;Hori, Mao&lt;/author&gt;&lt;author&gt;Hilvert, Donald&lt;/author&gt;&lt;/authors&gt;&lt;/contributors&gt;&lt;titles&gt;&lt;title&gt;Protein cages: from fundamentals to advanced applications&lt;/title&gt;&lt;secondary-title&gt;Chemical Reviews&lt;/secondary-title&gt;&lt;/titles&gt;&lt;periodical&gt;&lt;full-title&gt;Chemical Reviews&lt;/full-title&gt;&lt;abbr-1&gt;Chem. Rev.&lt;/abbr-1&gt;&lt;abbr-2&gt;Chem Rev&lt;/abbr-2&gt;&lt;/periodical&gt;&lt;pages&gt;9145-9197&lt;/pages&gt;&lt;volume&gt;122&lt;/volume&gt;&lt;number&gt;9&lt;/number&gt;&lt;dates&gt;&lt;year&gt;2022&lt;/year&gt;&lt;/dates&gt;&lt;isbn&gt;0009-2665&lt;/isbn&gt;&lt;urls&gt;&lt;/urls&gt;&lt;/record&gt;&lt;/Cite&gt;&lt;/EndNote&gt;</w:instrText>
      </w:r>
      <w:r w:rsidRPr="00870029">
        <w:fldChar w:fldCharType="separate"/>
      </w:r>
      <w:r w:rsidR="007D0A1A">
        <w:rPr>
          <w:noProof/>
        </w:rPr>
        <w:t>(14)</w:t>
      </w:r>
      <w:r w:rsidRPr="00870029">
        <w:fldChar w:fldCharType="end"/>
      </w:r>
      <w:r w:rsidRPr="00870029">
        <w:t xml:space="preserve"> transporters</w:t>
      </w:r>
      <w:bookmarkEnd w:id="37"/>
      <w:r w:rsidRPr="00870029">
        <w:t>,</w:t>
      </w:r>
      <w:r w:rsidRPr="00870029">
        <w:fldChar w:fldCharType="begin"/>
      </w:r>
      <w:r w:rsidR="007D0A1A">
        <w:instrText xml:space="preserve"> ADDIN EN.CITE &lt;EndNote&gt;&lt;Cite&gt;&lt;Author&gt;Reinisch&lt;/Author&gt;&lt;Year&gt;2021&lt;/Year&gt;&lt;RecNum&gt;380&lt;/RecNum&gt;&lt;DisplayText&gt;(15)&lt;/DisplayText&gt;&lt;record&gt;&lt;rec-number&gt;380&lt;/rec-number&gt;&lt;foreign-keys&gt;&lt;key app="EN" db-id="5vx2w2xpseedtnef5svxdx00a0exaxxzptx5" timestamp="1717472516"&gt;380&lt;/key&gt;&lt;/foreign-keys&gt;&lt;ref-type name="Journal Article"&gt;17&lt;/ref-type&gt;&lt;contributors&gt;&lt;authors&gt;&lt;author&gt;Reinisch, Karin M&lt;/author&gt;&lt;author&gt;Prinz, William A&lt;/author&gt;&lt;/authors&gt;&lt;/contributors&gt;&lt;titles&gt;&lt;title&gt;Mechanisms of nonvesicular lipid transport&lt;/title&gt;&lt;secondary-title&gt;Journal of Cell Biology&lt;/secondary-title&gt;&lt;/titles&gt;&lt;periodical&gt;&lt;full-title&gt;Journal of Cell Biology&lt;/full-title&gt;&lt;abbr-1&gt;J. Cell Biol.&lt;/abbr-1&gt;&lt;abbr-2&gt;J Cell Biol&lt;/abbr-2&gt;&lt;/periodical&gt;&lt;pages&gt;e202012058&lt;/pages&gt;&lt;volume&gt;220&lt;/volume&gt;&lt;number&gt;3&lt;/number&gt;&lt;dates&gt;&lt;year&gt;2021&lt;/year&gt;&lt;/dates&gt;&lt;isbn&gt;0021-9525&lt;/isbn&gt;&lt;urls&gt;&lt;/urls&gt;&lt;/record&gt;&lt;/Cite&gt;&lt;/EndNote&gt;</w:instrText>
      </w:r>
      <w:r w:rsidRPr="00870029">
        <w:fldChar w:fldCharType="separate"/>
      </w:r>
      <w:r w:rsidR="007D0A1A">
        <w:rPr>
          <w:noProof/>
        </w:rPr>
        <w:t>(15)</w:t>
      </w:r>
      <w:r w:rsidRPr="00870029">
        <w:fldChar w:fldCharType="end"/>
      </w:r>
      <w:r w:rsidRPr="00870029">
        <w:t xml:space="preserve"> sensors,</w:t>
      </w:r>
      <w:r w:rsidRPr="00870029">
        <w:fldChar w:fldCharType="begin"/>
      </w:r>
      <w:r w:rsidR="007D0A1A">
        <w:instrText xml:space="preserve"> ADDIN EN.CITE &lt;EndNote&gt;&lt;Cite&gt;&lt;Author&gt;Marston&lt;/Author&gt;&lt;Year&gt;2020&lt;/Year&gt;&lt;RecNum&gt;379&lt;/RecNum&gt;&lt;DisplayText&gt;(16)&lt;/DisplayText&gt;&lt;record&gt;&lt;rec-number&gt;379&lt;/rec-number&gt;&lt;foreign-keys&gt;&lt;key app="EN" db-id="5vx2w2xpseedtnef5svxdx00a0exaxxzptx5" timestamp="1717472229"&gt;379&lt;/key&gt;&lt;/foreign-keys&gt;&lt;ref-type name="Journal Article"&gt;17&lt;/ref-type&gt;&lt;contributors&gt;&lt;authors&gt;&lt;author&gt;Marston, Steven&lt;/author&gt;&lt;author&gt;Zamora, Juan Eiros&lt;/author&gt;&lt;/authors&gt;&lt;/contributors&gt;&lt;titles&gt;&lt;title&gt;Troponin structure and function: a view of recent progress&lt;/title&gt;&lt;secondary-title&gt;Journal of muscle research and cell motility&lt;/secondary-title&gt;&lt;/titles&gt;&lt;periodical&gt;&lt;full-title&gt;Journal of Muscle Research and Cell Motility&lt;/full-title&gt;&lt;abbr-1&gt;J. Muscle Res. Cell Motil.&lt;/abbr-1&gt;&lt;abbr-2&gt;J Muscle Res Cell Motil&lt;/abbr-2&gt;&lt;/periodical&gt;&lt;pages&gt;71-89&lt;/pages&gt;&lt;volume&gt;41&lt;/volume&gt;&lt;number&gt;1&lt;/number&gt;&lt;dates&gt;&lt;year&gt;2020&lt;/year&gt;&lt;/dates&gt;&lt;isbn&gt;0142-4319&lt;/isbn&gt;&lt;urls&gt;&lt;/urls&gt;&lt;/record&gt;&lt;/Cite&gt;&lt;/EndNote&gt;</w:instrText>
      </w:r>
      <w:r w:rsidRPr="00870029">
        <w:fldChar w:fldCharType="separate"/>
      </w:r>
      <w:r w:rsidR="007D0A1A">
        <w:rPr>
          <w:noProof/>
        </w:rPr>
        <w:t>(16)</w:t>
      </w:r>
      <w:r w:rsidRPr="00870029">
        <w:fldChar w:fldCharType="end"/>
      </w:r>
      <w:r w:rsidRPr="00870029">
        <w:t xml:space="preserve"> and signals,</w:t>
      </w:r>
      <w:r w:rsidRPr="00870029">
        <w:fldChar w:fldCharType="begin"/>
      </w:r>
      <w:r w:rsidR="007D0A1A">
        <w:instrText xml:space="preserve"> ADDIN EN.CITE &lt;EndNote&gt;&lt;Cite&gt;&lt;Author&gt;Norton&lt;/Author&gt;&lt;Year&gt;2022&lt;/Year&gt;&lt;RecNum&gt;559&lt;/RecNum&gt;&lt;DisplayText&gt;(17)&lt;/DisplayText&gt;&lt;record&gt;&lt;rec-number&gt;559&lt;/rec-number&gt;&lt;foreign-keys&gt;&lt;key app="EN" db-id="5vx2w2xpseedtnef5svxdx00a0exaxxzptx5" timestamp="1721919471"&gt;559&lt;/key&gt;&lt;/foreign-keys&gt;&lt;ref-type name="Journal Article"&gt;17&lt;/ref-type&gt;&lt;contributors&gt;&lt;authors&gt;&lt;author&gt;Norton, Luke&lt;/author&gt;&lt;author&gt;Shannon, Chris&lt;/author&gt;&lt;author&gt;Gastaldelli, Amalia&lt;/author&gt;&lt;author&gt;DeFronzo, Ralph A&lt;/author&gt;&lt;/authors&gt;&lt;/contributors&gt;&lt;titles&gt;&lt;title&gt;Insulin: The master regulator of glucose metabolism&lt;/title&gt;&lt;secondary-title&gt;Metabolism&lt;/secondary-title&gt;&lt;/titles&gt;&lt;periodical&gt;&lt;full-title&gt;Metabolism&lt;/full-title&gt;&lt;abbr-1&gt;Metabolism&lt;/abbr-1&gt;&lt;abbr-2&gt;Metabolism&lt;/abbr-2&gt;&lt;/periodical&gt;&lt;pages&gt;155142&lt;/pages&gt;&lt;volume&gt;129&lt;/volume&gt;&lt;dates&gt;&lt;year&gt;2022&lt;/year&gt;&lt;/dates&gt;&lt;isbn&gt;0026-0495&lt;/isbn&gt;&lt;urls&gt;&lt;/urls&gt;&lt;/record&gt;&lt;/Cite&gt;&lt;/EndNote&gt;</w:instrText>
      </w:r>
      <w:r w:rsidRPr="00870029">
        <w:fldChar w:fldCharType="separate"/>
      </w:r>
      <w:r w:rsidR="007D0A1A">
        <w:rPr>
          <w:noProof/>
        </w:rPr>
        <w:t>(17)</w:t>
      </w:r>
      <w:r w:rsidRPr="00870029">
        <w:fldChar w:fldCharType="end"/>
      </w:r>
      <w:r w:rsidRPr="00870029">
        <w:t xml:space="preserve"> optical devices,</w:t>
      </w:r>
      <w:r w:rsidRPr="00870029">
        <w:fldChar w:fldCharType="begin">
          <w:fldData xml:space="preserve">PEVuZE5vdGU+PENpdGU+PEF1dGhvcj5Sb3NrYW1wPC9BdXRob3I+PFllYXI+MjAyMDwvWWVhcj48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</w:fldData>
        </w:fldChar>
      </w:r>
      <w:r w:rsidR="007D0A1A">
        <w:instrText xml:space="preserve"> ADDIN EN.CITE </w:instrText>
      </w:r>
      <w:r w:rsidR="007D0A1A">
        <w:fldChar w:fldCharType="begin">
          <w:fldData xml:space="preserve">PEVuZE5vdGU+PENpdGU+PEF1dGhvcj5Sb3NrYW1wPC9BdXRob3I+PFllYXI+MjAyMDwvWWVhcj48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</w:fldData>
        </w:fldChar>
      </w:r>
      <w:r w:rsidR="007D0A1A">
        <w:instrText xml:space="preserve"> ADDIN EN.CITE.DATA </w:instrText>
      </w:r>
      <w:r w:rsidR="007D0A1A">
        <w:fldChar w:fldCharType="end"/>
      </w:r>
      <w:r w:rsidRPr="00870029">
        <w:fldChar w:fldCharType="separate"/>
      </w:r>
      <w:r w:rsidR="007D0A1A">
        <w:rPr>
          <w:noProof/>
        </w:rPr>
        <w:t>(18-20)</w:t>
      </w:r>
      <w:r w:rsidRPr="00870029">
        <w:fldChar w:fldCharType="end"/>
      </w:r>
      <w:r w:rsidRPr="00870029">
        <w:t xml:space="preserve"> adhesives,</w:t>
      </w:r>
      <w:r w:rsidRPr="00870029">
        <w:fldChar w:fldCharType="begin"/>
      </w:r>
      <w:r w:rsidR="007D0A1A">
        <w:instrText xml:space="preserve"> ADDIN EN.CITE &lt;EndNote&gt;&lt;Cite&gt;&lt;Author&gt;Petrone&lt;/Author&gt;&lt;Year&gt;2013&lt;/Year&gt;&lt;RecNum&gt;364&lt;/RecNum&gt;&lt;DisplayText&gt;(21)&lt;/DisplayText&gt;&lt;record&gt;&lt;rec-number&gt;364&lt;/rec-number&gt;&lt;foreign-keys&gt;&lt;key app="EN" db-id="5vx2w2xpseedtnef5svxdx00a0exaxxzptx5" timestamp="1716318265"&gt;364&lt;/key&gt;&lt;/foreign-keys&gt;&lt;ref-type name="Journal Article"&gt;17&lt;/ref-type&gt;&lt;contributors&gt;&lt;authors&gt;&lt;author&gt;Petrone, Luigi&lt;/author&gt;&lt;/authors&gt;&lt;/contributors&gt;&lt;titles&gt;&lt;title&gt;Molecular surface chemistry in marine bioadhesion&lt;/title&gt;&lt;secondary-title&gt;Advances in colloid and interface science&lt;/secondary-title&gt;&lt;/titles&gt;&lt;periodical&gt;&lt;full-title&gt;Advances in Colloid and Interface Science&lt;/full-title&gt;&lt;abbr-1&gt;Adv. Colloid Interface Sci.&lt;/abbr-1&gt;&lt;abbr-2&gt;Adv Colloid Interface Sci&lt;/abbr-2&gt;&lt;/periodical&gt;&lt;pages&gt;1-18&lt;/pages&gt;&lt;volume&gt;195&lt;/volume&gt;&lt;dates&gt;&lt;year&gt;2013&lt;/year&gt;&lt;/dates&gt;&lt;isbn&gt;0001-8686&lt;/isbn&gt;&lt;urls&gt;&lt;/urls&gt;&lt;/record&gt;&lt;/Cite&gt;&lt;/EndNote&gt;</w:instrText>
      </w:r>
      <w:r w:rsidRPr="00870029">
        <w:fldChar w:fldCharType="separate"/>
      </w:r>
      <w:r w:rsidR="007D0A1A">
        <w:rPr>
          <w:noProof/>
        </w:rPr>
        <w:t>(21)</w:t>
      </w:r>
      <w:r w:rsidRPr="00870029">
        <w:fldChar w:fldCharType="end"/>
      </w:r>
      <w:r w:rsidRPr="00870029">
        <w:t xml:space="preserve"> pores,</w:t>
      </w:r>
      <w:r w:rsidRPr="00870029">
        <w:fldChar w:fldCharType="begin"/>
      </w:r>
      <w:r w:rsidR="007D0A1A">
        <w:instrText xml:space="preserve"> ADDIN EN.CITE &lt;EndNote&gt;&lt;Cite&gt;&lt;Author&gt;Vergalli&lt;/Author&gt;&lt;Year&gt;2020&lt;/Year&gt;&lt;RecNum&gt;366&lt;/RecNum&gt;&lt;DisplayText&gt;(22)&lt;/DisplayText&gt;&lt;record&gt;&lt;rec-number&gt;366&lt;/rec-number&gt;&lt;foreign-keys&gt;&lt;key app="EN" db-id="5vx2w2xpseedtnef5svxdx00a0exaxxzptx5" timestamp="1716319060"&gt;366&lt;/key&gt;&lt;/foreign-keys&gt;&lt;ref-type name="Journal Article"&gt;17&lt;/ref-type&gt;&lt;contributors&gt;&lt;authors&gt;&lt;author&gt;Vergalli, Julia&lt;/author&gt;&lt;author&gt;Bodrenko, Igor V&lt;/author&gt;&lt;author&gt;Masi, Muriel&lt;/author&gt;&lt;author&gt;Moynié, Lucile&lt;/author&gt;&lt;author&gt;Acosta-Gutiérrez, Silvia&lt;/author&gt;&lt;author&gt;Naismith, James H&lt;/author&gt;&lt;author&gt;Davin-Regli, Anne&lt;/author&gt;&lt;author&gt;Ceccarelli, Matteo&lt;/author&gt;&lt;author&gt;van Den Berg, Bert&lt;/author&gt;&lt;author&gt;Winterhalter, Mathias&lt;/author&gt;&lt;/authors&gt;&lt;/contributors&gt;&lt;titles&gt;&lt;title&gt;Porins and small-molecule translocation across the outer membrane of Gram-negative bacteria&lt;/title&gt;&lt;secondary-title&gt;Nature Reviews Microbiology&lt;/secondary-title&gt;&lt;/titles&gt;&lt;periodical&gt;&lt;full-title&gt;Nature Reviews Microbiology&lt;/full-title&gt;&lt;abbr-1&gt;Nat. Rev. Microbiol.&lt;/abbr-1&gt;&lt;/periodical&gt;&lt;pages&gt;164-176&lt;/pages&gt;&lt;volume&gt;18&lt;/volume&gt;&lt;number&gt;3&lt;/number&gt;&lt;dates&gt;&lt;year&gt;2020&lt;/year&gt;&lt;/dates&gt;&lt;isbn&gt;1740-1526&lt;/isbn&gt;&lt;urls&gt;&lt;/urls&gt;&lt;/record&gt;&lt;/Cite&gt;&lt;/EndNote&gt;</w:instrText>
      </w:r>
      <w:r w:rsidRPr="00870029">
        <w:fldChar w:fldCharType="separate"/>
      </w:r>
      <w:r w:rsidR="007D0A1A">
        <w:rPr>
          <w:noProof/>
        </w:rPr>
        <w:t>(22)</w:t>
      </w:r>
      <w:r w:rsidRPr="00870029">
        <w:fldChar w:fldCharType="end"/>
      </w:r>
      <w:r w:rsidRPr="00870029">
        <w:t xml:space="preserve"> brushes,</w:t>
      </w:r>
      <w:r w:rsidRPr="00870029">
        <w:fldChar w:fldCharType="begin"/>
      </w:r>
      <w:r w:rsidR="007D0A1A">
        <w:instrText xml:space="preserve"> ADDIN EN.CITE &lt;EndNote&gt;&lt;Cite&gt;&lt;Author&gt;Ding&lt;/Author&gt;&lt;Year&gt;2024&lt;/Year&gt;&lt;RecNum&gt;569&lt;/RecNum&gt;&lt;DisplayText&gt;(23)&lt;/DisplayText&gt;&lt;record&gt;&lt;rec-number&gt;569&lt;/rec-number&gt;&lt;foreign-keys&gt;&lt;key app="EN" db-id="5vx2w2xpseedtnef5svxdx00a0exaxxzptx5" timestamp="1724361986"&gt;569&lt;/key&gt;&lt;/foreign-keys&gt;&lt;ref-type name="Journal Article"&gt;17&lt;/ref-type&gt;&lt;contributors&gt;&lt;authors&gt;&lt;author&gt;Ding, Erika A&lt;/author&gt;&lt;author&gt;Kumar, Sanjay&lt;/author&gt;&lt;/authors&gt;&lt;/contributors&gt;&lt;titles&gt;&lt;title&gt;Neurofilament Biophysics: from Structure to Biomechanics&lt;/title&gt;&lt;secondary-title&gt;Molecular Biology of the Cell&lt;/secondary-title&gt;&lt;/titles&gt;&lt;periodical&gt;&lt;full-title&gt;Molecular Biology of the Cell&lt;/full-title&gt;&lt;abbr-1&gt;Mol. Biol. Cell&lt;/abbr-1&gt;&lt;/periodical&gt;&lt;pages&gt;1-14&lt;/pages&gt;&lt;volume&gt;35&lt;/volume&gt;&lt;number&gt;5&lt;/number&gt;&lt;dates&gt;&lt;year&gt;2024&lt;/year&gt;&lt;/dates&gt;&lt;isbn&gt;1059-1524&lt;/isbn&gt;&lt;urls&gt;&lt;/urls&gt;&lt;/record&gt;&lt;/Cite&gt;&lt;/EndNote&gt;</w:instrText>
      </w:r>
      <w:r w:rsidRPr="00870029">
        <w:fldChar w:fldCharType="separate"/>
      </w:r>
      <w:r w:rsidR="007D0A1A">
        <w:rPr>
          <w:noProof/>
        </w:rPr>
        <w:t>(23)</w:t>
      </w:r>
      <w:r w:rsidRPr="00870029">
        <w:fldChar w:fldCharType="end"/>
      </w:r>
      <w:r w:rsidRPr="00870029">
        <w:t xml:space="preserve"> and pumps</w:t>
      </w:r>
      <w:r w:rsidRPr="00870029">
        <w:fldChar w:fldCharType="begin"/>
      </w:r>
      <w:r w:rsidR="007D0A1A">
        <w:instrText xml:space="preserve"> ADDIN EN.CITE &lt;EndNote&gt;&lt;Cite&gt;&lt;Author&gt;Morth&lt;/Author&gt;&lt;Year&gt;2007&lt;/Year&gt;&lt;RecNum&gt;367&lt;/RecNum&gt;&lt;DisplayText&gt;(24)&lt;/DisplayText&gt;&lt;record&gt;&lt;rec-number&gt;367&lt;/rec-number&gt;&lt;foreign-keys&gt;&lt;key app="EN" db-id="5vx2w2xpseedtnef5svxdx00a0exaxxzptx5" timestamp="1716319282"&gt;367&lt;/key&gt;&lt;/foreign-keys&gt;&lt;ref-type name="Journal Article"&gt;17&lt;/ref-type&gt;&lt;contributors&gt;&lt;authors&gt;&lt;author&gt;Morth, J Preben&lt;/author&gt;&lt;author&gt;Pedersen, Bjørn P&lt;/author&gt;&lt;author&gt;Toustrup-Jensen, Mads S&lt;/author&gt;&lt;author&gt;Sørensen, Thomas L-M&lt;/author&gt;&lt;author&gt;Petersen, Janne&lt;/author&gt;&lt;author&gt;Andersen, Jens Peter&lt;/author&gt;&lt;author&gt;Vilsen, Bente&lt;/author&gt;&lt;author&gt;Nissen, Poul&lt;/author&gt;&lt;/authors&gt;&lt;/contributors&gt;&lt;titles&gt;&lt;title&gt;Crystal structure of the sodium–potassium pump&lt;/title&gt;&lt;secondary-title&gt;Nature&lt;/secondary-title&gt;&lt;/titles&gt;&lt;periodical&gt;&lt;full-title&gt;Nature&lt;/full-title&gt;&lt;abbr-1&gt;Nature&lt;/abbr-1&gt;&lt;abbr-2&gt;Nature&lt;/abbr-2&gt;&lt;/periodical&gt;&lt;pages&gt;1043-1049&lt;/pages&gt;&lt;volume&gt;450&lt;/volume&gt;&lt;number&gt;7172&lt;/number&gt;&lt;dates&gt;&lt;year&gt;2007&lt;/year&gt;&lt;/dates&gt;&lt;isbn&gt;0028-0836&lt;/isbn&gt;&lt;urls&gt;&lt;/urls&gt;&lt;/record&gt;&lt;/Cite&gt;&lt;/EndNote&gt;</w:instrText>
      </w:r>
      <w:r w:rsidRPr="00870029">
        <w:fldChar w:fldCharType="separate"/>
      </w:r>
      <w:r w:rsidR="007D0A1A">
        <w:rPr>
          <w:noProof/>
        </w:rPr>
        <w:t>(24)</w:t>
      </w:r>
      <w:r w:rsidRPr="00870029">
        <w:fldChar w:fldCharType="end"/>
      </w:r>
      <w:r w:rsidRPr="00870029">
        <w:t xml:space="preserve">. </w:t>
      </w:r>
      <w:bookmarkStart w:id="39" w:name="_Hlk172795150"/>
      <w:bookmarkEnd w:id="38"/>
      <w:r w:rsidRPr="00870029">
        <w:t xml:space="preserve">Globular enzymes have insides and outsides - solvent-accessible surfaces and solvent-shielded interiors. The interiors are ideal for functions such as catalysis of organic reactions. Polynucleotide has an expansive array of functions </w:t>
      </w:r>
      <w:bookmarkEnd w:id="39"/>
      <w:r w:rsidRPr="00870029">
        <w:t>and is informational,</w:t>
      </w:r>
      <w:r w:rsidRPr="00870029">
        <w:fldChar w:fldCharType="begin"/>
      </w:r>
      <w:r w:rsidR="007D0A1A">
        <w:instrText xml:space="preserve"> ADDIN EN.CITE &lt;EndNote&gt;&lt;Cite&gt;&lt;Author&gt;Holmes&lt;/Author&gt;&lt;Year&gt;2009&lt;/Year&gt;&lt;RecNum&gt;362&lt;/RecNum&gt;&lt;DisplayText&gt;(25)&lt;/DisplayText&gt;&lt;record&gt;&lt;rec-number&gt;362&lt;/rec-number&gt;&lt;foreign-keys&gt;&lt;key app="EN" db-id="5vx2w2xpseedtnef5svxdx00a0exaxxzptx5" timestamp="1716316698"&gt;362&lt;/key&gt;&lt;/foreign-keys&gt;&lt;ref-type name="Journal Article"&gt;17&lt;/ref-type&gt;&lt;contributors&gt;&lt;authors&gt;&lt;author&gt;Holmes, Edward C&lt;/author&gt;&lt;/authors&gt;&lt;/contributors&gt;&lt;titles&gt;&lt;title&gt;RNA virus genomics: a world of possibilities&lt;/title&gt;&lt;secondary-title&gt;Journal of clinical investigation&lt;/secondary-title&gt;&lt;/titles&gt;&lt;periodical&gt;&lt;full-title&gt;Journal of Clinical Investigation&lt;/full-title&gt;&lt;abbr-1&gt;J. Clin. Invest.&lt;/abbr-1&gt;&lt;abbr-2&gt;J Clin Invest&lt;/abbr-2&gt;&lt;/periodical&gt;&lt;pages&gt;2488-2495&lt;/pages&gt;&lt;volume&gt;119&lt;/volume&gt;&lt;number&gt;9&lt;/number&gt;&lt;dates&gt;&lt;year&gt;2009&lt;/year&gt;&lt;/dates&gt;&lt;isbn&gt;0021-9738&lt;/isbn&gt;&lt;urls&gt;&lt;/urls&gt;&lt;/record&gt;&lt;/Cite&gt;&lt;/EndNote&gt;</w:instrText>
      </w:r>
      <w:r w:rsidRPr="00870029">
        <w:fldChar w:fldCharType="separate"/>
      </w:r>
      <w:r w:rsidR="007D0A1A">
        <w:rPr>
          <w:noProof/>
        </w:rPr>
        <w:t>(25)</w:t>
      </w:r>
      <w:r w:rsidRPr="00870029">
        <w:fldChar w:fldCharType="end"/>
      </w:r>
      <w:r w:rsidRPr="00870029">
        <w:t xml:space="preserve"> catalytic</w:t>
      </w:r>
      <w:bookmarkStart w:id="40" w:name="_Hlk167541080"/>
      <w:r w:rsidRPr="00870029">
        <w:t>,</w:t>
      </w:r>
      <w:r w:rsidRPr="00870029">
        <w:fldChar w:fldCharType="begin"/>
      </w:r>
      <w:r w:rsidR="007D0A1A">
        <w:instrText xml:space="preserve"> ADDIN EN.CITE &lt;EndNote&gt;&lt;Cite&gt;&lt;Author&gt;Kruger&lt;/Author&gt;&lt;Year&gt;1982&lt;/Year&gt;&lt;RecNum&gt;124&lt;/RecNum&gt;&lt;Suffix&gt; &lt;/Suffix&gt;&lt;DisplayText&gt;(26 , 27)&lt;/DisplayText&gt;&lt;record&gt;&lt;rec-number&gt;124&lt;/rec-number&gt;&lt;foreign-keys&gt;&lt;key app="EN" db-id="5vx2w2xpseedtnef5svxdx00a0exaxxzptx5" timestamp="1562790840"&gt;124&lt;/key&gt;&lt;/foreign-keys&gt;&lt;ref-type name="Journal Article"&gt;17&lt;/ref-type&gt;&lt;contributors&gt;&lt;authors&gt;&lt;author&gt;Kruger, Kelly&lt;/author&gt;&lt;author&gt;Grabowski, Paula J&lt;/author&gt;&lt;author&gt;Zaug, Arthur J&lt;/author&gt;&lt;author&gt;Sands, Julie&lt;/author&gt;&lt;author&gt;Gottschling, Daniel E&lt;/author&gt;&lt;author&gt;Cech, Thomas R&lt;/author&gt;&lt;/authors&gt;&lt;/contributors&gt;&lt;titles&gt;&lt;title&gt;Self-splicing RNA: autoexcision and autocyclization of the ribosomal RNA intervening sequence of Tetrahymena&lt;/title&gt;&lt;secondary-title&gt;Cell&lt;/secondary-title&gt;&lt;/titles&gt;&lt;periodical&gt;&lt;full-title&gt;Cell&lt;/full-title&gt;&lt;abbr-1&gt;Cell&lt;/abbr-1&gt;&lt;abbr-2&gt;Cell&lt;/abbr-2&gt;&lt;/periodical&gt;&lt;pages&gt;147-157&lt;/pages&gt;&lt;volume&gt;31&lt;/volume&gt;&lt;number&gt;1&lt;/number&gt;&lt;dates&gt;&lt;year&gt;1982&lt;/year&gt;&lt;/dates&gt;&lt;isbn&gt;0092-8674&lt;/isbn&gt;&lt;urls&gt;&lt;related-urls&gt;&lt;url&gt;https://www.sciencedirect.com/science/article/abs/pii/0092867482904147?via%3Dihub&lt;/url&gt;&lt;/related-urls&gt;&lt;/urls&gt;&lt;/record&gt;&lt;/Cite&gt;&lt;Cite&gt;&lt;Author&gt;Guerrier-Takada&lt;/Author&gt;&lt;Year&gt;1983&lt;/Year&gt;&lt;RecNum&gt;125&lt;/RecNum&gt;&lt;record&gt;&lt;rec-number&gt;125&lt;/rec-number&gt;&lt;foreign-keys&gt;&lt;key app="EN" db-id="5vx2w2xpseedtnef5svxdx00a0exaxxzptx5" timestamp="1562790889"&gt;125&lt;/key&gt;&lt;/foreign-keys&gt;&lt;ref-type name="Journal Article"&gt;17&lt;/ref-type&gt;&lt;contributors&gt;&lt;authors&gt;&lt;author&gt;Guerrier-Takada, Cecilia&lt;/author&gt;&lt;author&gt;Gardiner, Katheleen&lt;/author&gt;&lt;author&gt;Marsh, Terry&lt;/author&gt;&lt;author&gt;Pace, Norman&lt;/author&gt;&lt;author&gt;Altman, Sidney&lt;/author&gt;&lt;/authors&gt;&lt;/contributors&gt;&lt;titles&gt;&lt;title&gt;The RNA moiety of ribonuclease P is the catalytic subunit of the enzyme&lt;/title&gt;&lt;secondary-title&gt;Cell&lt;/secondary-title&gt;&lt;/titles&gt;&lt;periodical&gt;&lt;full-title&gt;Cell&lt;/full-title&gt;&lt;abbr-1&gt;Cell&lt;/abbr-1&gt;&lt;abbr-2&gt;Cell&lt;/abbr-2&gt;&lt;/periodical&gt;&lt;pages&gt;849-857&lt;/pages&gt;&lt;volume&gt;35&lt;/volume&gt;&lt;number&gt;3&lt;/number&gt;&lt;dates&gt;&lt;year&gt;1983&lt;/year&gt;&lt;/dates&gt;&lt;isbn&gt;0092-8674&lt;/isbn&gt;&lt;urls&gt;&lt;/urls&gt;&lt;/record&gt;&lt;/Cite&gt;&lt;/EndNote&gt;</w:instrText>
      </w:r>
      <w:r w:rsidRPr="00870029">
        <w:fldChar w:fldCharType="separate"/>
      </w:r>
      <w:r w:rsidR="007D0A1A">
        <w:rPr>
          <w:noProof/>
        </w:rPr>
        <w:t>(26 , 27)</w:t>
      </w:r>
      <w:r w:rsidRPr="00870029">
        <w:fldChar w:fldCharType="end"/>
      </w:r>
      <w:r w:rsidRPr="00870029">
        <w:t xml:space="preserve"> and structural.</w:t>
      </w:r>
      <w:r w:rsidRPr="00870029">
        <w:fldChar w:fldCharType="begin"/>
      </w:r>
      <w:r w:rsidR="007D0A1A">
        <w:instrText xml:space="preserve"> ADDIN EN.CITE &lt;EndNote&gt;&lt;Cite&gt;&lt;Author&gt;Rich&lt;/Author&gt;&lt;Year&gt;1977&lt;/Year&gt;&lt;RecNum&gt;390&lt;/RecNum&gt;&lt;DisplayText&gt;(28)&lt;/DisplayText&gt;&lt;record&gt;&lt;rec-number&gt;390&lt;/rec-number&gt;&lt;foreign-keys&gt;&lt;key app="EN" db-id="5vx2w2xpseedtnef5svxdx00a0exaxxzptx5" timestamp="1719892343"&gt;390&lt;/key&gt;&lt;/foreign-keys&gt;&lt;ref-type name="Journal Article"&gt;17&lt;/ref-type&gt;&lt;contributors&gt;&lt;authors&gt;&lt;author&gt;Rich, Alexander&lt;/author&gt;&lt;/authors&gt;&lt;/contributors&gt;&lt;titles&gt;&lt;title&gt;Three-dimensional structure and biological function of transfer RNA&lt;/title&gt;&lt;secondary-title&gt;Accounts of Chemical Research&lt;/secondary-title&gt;&lt;/titles&gt;&lt;periodical&gt;&lt;full-title&gt;Accounts of Chemical Research&lt;/full-title&gt;&lt;abbr-1&gt;Acc. Chem. Res.&lt;/abbr-1&gt;&lt;abbr-2&gt;Acc Chem Res&lt;/abbr-2&gt;&lt;/periodical&gt;&lt;pages&gt;388-396&lt;/pages&gt;&lt;volume&gt;10&lt;/volume&gt;&lt;number&gt;11&lt;/number&gt;&lt;dates&gt;&lt;year&gt;1977&lt;/year&gt;&lt;/dates&gt;&lt;isbn&gt;0001-4842&lt;/isbn&gt;&lt;urls&gt;&lt;/urls&gt;&lt;/record&gt;&lt;/Cite&gt;&lt;/EndNote&gt;</w:instrText>
      </w:r>
      <w:r w:rsidRPr="00870029">
        <w:fldChar w:fldCharType="separate"/>
      </w:r>
      <w:r w:rsidR="007D0A1A">
        <w:rPr>
          <w:noProof/>
        </w:rPr>
        <w:t>(28)</w:t>
      </w:r>
      <w:r w:rsidRPr="00870029">
        <w:fldChar w:fldCharType="end"/>
      </w:r>
      <w:r w:rsidRPr="00870029">
        <w:t xml:space="preserve"> </w:t>
      </w:r>
      <w:bookmarkStart w:id="41" w:name="_Hlk168351607"/>
      <w:bookmarkStart w:id="42" w:name="_Hlk167008193"/>
      <w:bookmarkEnd w:id="40"/>
      <w:r w:rsidRPr="00870029">
        <w:t xml:space="preserve">Polysaccharide has a broad array of functions and </w:t>
      </w:r>
      <w:bookmarkEnd w:id="41"/>
      <w:r w:rsidRPr="00870029">
        <w:lastRenderedPageBreak/>
        <w:t>can form single, double, or triple helices,</w:t>
      </w:r>
      <w:r w:rsidRPr="00870029">
        <w:fldChar w:fldCharType="begin"/>
      </w:r>
      <w:r w:rsidR="007D0A1A">
        <w:instrText xml:space="preserve"> ADDIN EN.CITE &lt;EndNote&gt;&lt;Cite&gt;&lt;Author&gt;Delbianco&lt;/Author&gt;&lt;Year&gt;2018&lt;/Year&gt;&lt;RecNum&gt;382&lt;/RecNum&gt;&lt;DisplayText&gt;(29, 30)&lt;/DisplayText&gt;&lt;record&gt;&lt;rec-number&gt;382&lt;/rec-number&gt;&lt;foreign-keys&gt;&lt;key app="EN" db-id="5vx2w2xpseedtnef5svxdx00a0exaxxzptx5" timestamp="1717475885"&gt;382&lt;/key&gt;&lt;/foreign-keys&gt;&lt;ref-type name="Journal Article"&gt;17&lt;/ref-type&gt;&lt;contributors&gt;&lt;authors&gt;&lt;author&gt;Delbianco, Martina&lt;/author&gt;&lt;author&gt;Kononov, Andrew&lt;/author&gt;&lt;author&gt;Poveda, Ana&lt;/author&gt;&lt;author&gt;Yu, Yang&lt;/author&gt;&lt;author&gt;Diercks, Tammo&lt;/author&gt;&lt;author&gt;Jiménez-Barbero, Jesús&lt;/author&gt;&lt;author&gt;Seeberger, Peter H&lt;/author&gt;&lt;/authors&gt;&lt;/contributors&gt;&lt;titles&gt;&lt;title&gt;Well-defined oligo-and polysaccharides as ideal probes for structural studies&lt;/title&gt;&lt;secondary-title&gt;Journal of the American Chemical Society&lt;/secondary-title&gt;&lt;/titles&gt;&lt;periodical&gt;&lt;full-title&gt;Journal of the American Chemical Society&lt;/full-title&gt;&lt;abbr-1&gt;J. Am. Chem. Soc.&lt;/abbr-1&gt;&lt;abbr-2&gt;J Am Chem Soc&lt;/abbr-2&gt;&lt;/periodical&gt;&lt;pages&gt;5421-5426&lt;/pages&gt;&lt;volume&gt;140&lt;/volume&gt;&lt;number&gt;16&lt;/number&gt;&lt;keywords&gt;&lt;keyword&gt;saccharide&lt;/keyword&gt;&lt;/keywords&gt;&lt;dates&gt;&lt;year&gt;2018&lt;/year&gt;&lt;/dates&gt;&lt;isbn&gt;0002-7863&lt;/isbn&gt;&lt;urls&gt;&lt;/urls&gt;&lt;/record&gt;&lt;/Cite&gt;&lt;Cite&gt;&lt;Author&gt;Fittolani&lt;/Author&gt;&lt;Year&gt;2020&lt;/Year&gt;&lt;RecNum&gt;381&lt;/RecNum&gt;&lt;record&gt;&lt;rec-number&gt;381&lt;/rec-number&gt;&lt;foreign-keys&gt;&lt;key app="EN" db-id="5vx2w2xpseedtnef5svxdx00a0exaxxzptx5" timestamp="1717475623"&gt;381&lt;/key&gt;&lt;/foreign-keys&gt;&lt;ref-type name="Journal Article"&gt;17&lt;/ref-type&gt;&lt;contributors&gt;&lt;authors&gt;&lt;author&gt;Fittolani, Giulio&lt;/author&gt;&lt;author&gt;Seeberger, Peter H&lt;/author&gt;&lt;author&gt;Delbianco, Martina&lt;/author&gt;&lt;/authors&gt;&lt;/contributors&gt;&lt;titles&gt;&lt;title&gt;Helical polysaccharides&lt;/title&gt;&lt;secondary-title&gt;Peptide Science&lt;/secondary-title&gt;&lt;/titles&gt;&lt;periodical&gt;&lt;full-title&gt;Peptide Science&lt;/full-title&gt;&lt;abbr-1&gt;Peptide Sci.&lt;/abbr-1&gt;&lt;/periodical&gt;&lt;pages&gt;e24124&lt;/pages&gt;&lt;volume&gt;112&lt;/volume&gt;&lt;number&gt;1&lt;/number&gt;&lt;keywords&gt;&lt;keyword&gt;saccharide&lt;/keyword&gt;&lt;/keywords&gt;&lt;dates&gt;&lt;year&gt;2020&lt;/year&gt;&lt;/dates&gt;&lt;isbn&gt;2475-8817&lt;/isbn&gt;&lt;urls&gt;&lt;/urls&gt;&lt;/record&gt;&lt;/Cite&gt;&lt;/EndNote&gt;</w:instrText>
      </w:r>
      <w:r w:rsidRPr="00870029">
        <w:fldChar w:fldCharType="separate"/>
      </w:r>
      <w:r w:rsidR="007D0A1A">
        <w:rPr>
          <w:noProof/>
        </w:rPr>
        <w:t>(29, 30)</w:t>
      </w:r>
      <w:r w:rsidRPr="00870029">
        <w:fldChar w:fldCharType="end"/>
      </w:r>
      <w:r w:rsidRPr="00870029">
        <w:t xml:space="preserve"> worm-like chains,</w:t>
      </w:r>
      <w:r w:rsidRPr="00870029">
        <w:fldChar w:fldCharType="begin"/>
      </w:r>
      <w:r w:rsidR="007D0A1A">
        <w:instrText xml:space="preserve"> ADDIN EN.CITE &lt;EndNote&gt;&lt;Cite&gt;&lt;Author&gt;Pavlov&lt;/Author&gt;&lt;Year&gt;2003&lt;/Year&gt;&lt;RecNum&gt;472&lt;/RecNum&gt;&lt;DisplayText&gt;(31)&lt;/DisplayText&gt;&lt;record&gt;&lt;rec-number&gt;472&lt;/rec-number&gt;&lt;foreign-keys&gt;&lt;key app="EN" db-id="5vx2w2xpseedtnef5svxdx00a0exaxxzptx5" timestamp="1719954673"&gt;472&lt;/key&gt;&lt;/foreign-keys&gt;&lt;ref-type name="Journal Article"&gt;17&lt;/ref-type&gt;&lt;contributors&gt;&lt;authors&gt;&lt;author&gt;Pavlov, Georges&lt;/author&gt;&lt;author&gt;Finet, Stéphanie&lt;/author&gt;&lt;author&gt;Tatarenko, Karine&lt;/author&gt;&lt;author&gt;Korneeva, Evgueniya&lt;/author&gt;&lt;author&gt;Ebel, Christine&lt;/author&gt;&lt;/authors&gt;&lt;/contributors&gt;&lt;titles&gt;&lt;title&gt;Conformation of heparin studied with macromolecular hydrodynamic methods and X-ray scattering&lt;/title&gt;&lt;secondary-title&gt;European biophysics journal&lt;/secondary-title&gt;&lt;/titles&gt;&lt;periodical&gt;&lt;full-title&gt;European Biophysics Journal&lt;/full-title&gt;&lt;abbr-1&gt;Eur. Biophys. J.&lt;/abbr-1&gt;&lt;abbr-2&gt;Eur Biophys J&lt;/abbr-2&gt;&lt;/periodical&gt;&lt;pages&gt;437-449&lt;/pages&gt;&lt;volume&gt;32&lt;/volume&gt;&lt;dates&gt;&lt;year&gt;2003&lt;/year&gt;&lt;/dates&gt;&lt;isbn&gt;0175-7571&lt;/isbn&gt;&lt;urls&gt;&lt;/urls&gt;&lt;/record&gt;&lt;/Cite&gt;&lt;/EndNote&gt;</w:instrText>
      </w:r>
      <w:r w:rsidRPr="00870029">
        <w:fldChar w:fldCharType="separate"/>
      </w:r>
      <w:r w:rsidR="007D0A1A">
        <w:rPr>
          <w:noProof/>
        </w:rPr>
        <w:t>(31)</w:t>
      </w:r>
      <w:r w:rsidRPr="00870029">
        <w:fldChar w:fldCharType="end"/>
      </w:r>
      <w:r w:rsidRPr="00870029">
        <w:t xml:space="preserve"> cell walls,</w:t>
      </w:r>
      <w:r w:rsidRPr="00870029">
        <w:fldChar w:fldCharType="begin"/>
      </w:r>
      <w:r w:rsidR="007D0A1A">
        <w:instrText xml:space="preserve"> ADDIN EN.CITE &lt;EndNote&gt;&lt;Cite&gt;&lt;Author&gt;Sewell&lt;/Author&gt;&lt;Year&gt;2014&lt;/Year&gt;&lt;RecNum&gt;560&lt;/RecNum&gt;&lt;DisplayText&gt;(32)&lt;/DisplayText&gt;&lt;record&gt;&lt;rec-number&gt;560&lt;/rec-number&gt;&lt;foreign-keys&gt;&lt;key app="EN" db-id="5vx2w2xpseedtnef5svxdx00a0exaxxzptx5" timestamp="1722022177"&gt;560&lt;/key&gt;&lt;/foreign-keys&gt;&lt;ref-type name="Journal Article"&gt;17&lt;/ref-type&gt;&lt;contributors&gt;&lt;authors&gt;&lt;author&gt;Sewell, Edward WC&lt;/author&gt;&lt;author&gt;Brown, Eric D&lt;/author&gt;&lt;/authors&gt;&lt;/contributors&gt;&lt;titles&gt;&lt;title&gt;Taking aim at wall teichoic acid synthesis: new biology and new leads for antibiotics&lt;/title&gt;&lt;secondary-title&gt;J. Antibiot.&lt;/secondary-title&gt;&lt;/titles&gt;&lt;periodical&gt;&lt;full-title&gt;Journal of Antibiotics&lt;/full-title&gt;&lt;abbr-1&gt;J. Antibiot.&lt;/abbr-1&gt;&lt;abbr-2&gt;J Antibiot&lt;/abbr-2&gt;&lt;/periodical&gt;&lt;pages&gt;43-51&lt;/pages&gt;&lt;volume&gt;67&lt;/volume&gt;&lt;number&gt;1&lt;/number&gt;&lt;dates&gt;&lt;year&gt;2014&lt;/year&gt;&lt;/dates&gt;&lt;isbn&gt;1881-1469&lt;/isbn&gt;&lt;urls&gt;&lt;/urls&gt;&lt;/record&gt;&lt;/Cite&gt;&lt;/EndNote&gt;</w:instrText>
      </w:r>
      <w:r w:rsidRPr="00870029">
        <w:fldChar w:fldCharType="separate"/>
      </w:r>
      <w:r w:rsidR="007D0A1A">
        <w:rPr>
          <w:noProof/>
        </w:rPr>
        <w:t>(32)</w:t>
      </w:r>
      <w:r w:rsidRPr="00870029">
        <w:fldChar w:fldCharType="end"/>
      </w:r>
      <w:r w:rsidRPr="00870029">
        <w:t xml:space="preserve"> insoluble fibers that are chemically robust,</w:t>
      </w:r>
      <w:r w:rsidRPr="00870029">
        <w:fldChar w:fldCharType="begin"/>
      </w:r>
      <w:r w:rsidR="007D0A1A">
        <w:instrText xml:space="preserve"> ADDIN EN.CITE &lt;EndNote&gt;&lt;Cite&gt;&lt;Author&gt;Habibi&lt;/Author&gt;&lt;Year&gt;2010&lt;/Year&gt;&lt;RecNum&gt;308&lt;/RecNum&gt;&lt;DisplayText&gt;(33)&lt;/DisplayText&gt;&lt;record&gt;&lt;rec-number&gt;308&lt;/rec-number&gt;&lt;foreign-keys&gt;&lt;key app="EN" db-id="5vx2w2xpseedtnef5svxdx00a0exaxxzptx5" timestamp="1638635773"&gt;308&lt;/key&gt;&lt;/foreign-keys&gt;&lt;ref-type name="Journal Article"&gt;17&lt;/ref-type&gt;&lt;contributors&gt;&lt;authors&gt;&lt;author&gt;Habibi, Youssef&lt;/author&gt;&lt;author&gt;Lucia, Lucian A&lt;/author&gt;&lt;author&gt;Rojas, Orlando J&lt;/author&gt;&lt;/authors&gt;&lt;/contributors&gt;&lt;titles&gt;&lt;title&gt;Cellulose nanocrystals: chemistry, self-assembly, and applications&lt;/title&gt;&lt;secondary-title&gt;Chemical reviews&lt;/secondary-title&gt;&lt;/titles&gt;&lt;periodical&gt;&lt;full-title&gt;Chemical Reviews&lt;/full-title&gt;&lt;abbr-1&gt;Chem. Rev.&lt;/abbr-1&gt;&lt;abbr-2&gt;Chem Rev&lt;/abbr-2&gt;&lt;/periodical&gt;&lt;pages&gt;3479-3500&lt;/pages&gt;&lt;volume&gt;110&lt;/volume&gt;&lt;number&gt;6&lt;/number&gt;&lt;keywords&gt;&lt;keyword&gt;assembly/persistence&lt;/keyword&gt;&lt;keyword&gt;saccharide&lt;/keyword&gt;&lt;/keywords&gt;&lt;dates&gt;&lt;year&gt;2010&lt;/year&gt;&lt;/dates&gt;&lt;isbn&gt;0009-2665&lt;/isbn&gt;&lt;urls&gt;&lt;/urls&gt;&lt;/record&gt;&lt;/Cite&gt;&lt;/EndNote&gt;</w:instrText>
      </w:r>
      <w:r w:rsidRPr="00870029">
        <w:fldChar w:fldCharType="separate"/>
      </w:r>
      <w:r w:rsidR="007D0A1A">
        <w:rPr>
          <w:noProof/>
        </w:rPr>
        <w:t>(33)</w:t>
      </w:r>
      <w:r w:rsidRPr="00870029">
        <w:fldChar w:fldCharType="end"/>
      </w:r>
      <w:r w:rsidRPr="00870029">
        <w:t xml:space="preserve"> and soluble dendrites</w:t>
      </w:r>
      <w:r w:rsidRPr="00870029">
        <w:fldChar w:fldCharType="begin"/>
      </w:r>
      <w:r w:rsidR="007D0A1A">
        <w:instrText xml:space="preserve"> ADDIN EN.CITE &lt;EndNote&gt;&lt;Cite&gt;&lt;Author&gt;Roach&lt;/Author&gt;&lt;Year&gt;2012&lt;/Year&gt;&lt;RecNum&gt;374&lt;/RecNum&gt;&lt;DisplayText&gt;(34)&lt;/DisplayText&gt;&lt;record&gt;&lt;rec-number&gt;374&lt;/rec-number&gt;&lt;foreign-keys&gt;&lt;key app="EN" db-id="5vx2w2xpseedtnef5svxdx00a0exaxxzptx5" timestamp="1716727349"&gt;374&lt;/key&gt;&lt;/foreign-keys&gt;&lt;ref-type name="Journal Article"&gt;17&lt;/ref-type&gt;&lt;contributors&gt;&lt;authors&gt;&lt;author&gt;Roach, Peter J&lt;/author&gt;&lt;author&gt;Depaoli-Roach, Anna A&lt;/author&gt;&lt;author&gt;Hurley, Thomas D&lt;/author&gt;&lt;author&gt;Tagliabracci, Vincent S&lt;/author&gt;&lt;/authors&gt;&lt;/contributors&gt;&lt;titles&gt;&lt;title&gt;Glycogen and its metabolism: some new developments and old themes&lt;/title&gt;&lt;secondary-title&gt;Biochemical Journal&lt;/secondary-title&gt;&lt;/titles&gt;&lt;periodical&gt;&lt;full-title&gt;Biochemical Journal&lt;/full-title&gt;&lt;abbr-1&gt;Biochem. J&lt;/abbr-1&gt;&lt;abbr-2&gt;Biochem J&lt;/abbr-2&gt;&lt;/periodical&gt;&lt;pages&gt;763-787&lt;/pages&gt;&lt;volume&gt;441&lt;/volume&gt;&lt;number&gt;3&lt;/number&gt;&lt;keywords&gt;&lt;keyword&gt;saccharide&lt;/keyword&gt;&lt;/keywords&gt;&lt;dates&gt;&lt;year&gt;2012&lt;/year&gt;&lt;/dates&gt;&lt;isbn&gt;0264-6021&lt;/isbn&gt;&lt;urls&gt;&lt;/urls&gt;&lt;/record&gt;&lt;/Cite&gt;&lt;/EndNote&gt;</w:instrText>
      </w:r>
      <w:r w:rsidRPr="00870029">
        <w:fldChar w:fldCharType="separate"/>
      </w:r>
      <w:r w:rsidR="007D0A1A">
        <w:rPr>
          <w:noProof/>
        </w:rPr>
        <w:t>(34)</w:t>
      </w:r>
      <w:r w:rsidRPr="00870029">
        <w:fldChar w:fldCharType="end"/>
      </w:r>
      <w:r w:rsidRPr="00870029">
        <w:t xml:space="preserve"> (Figure 2) that </w:t>
      </w:r>
      <w:r w:rsidR="00762B13">
        <w:t xml:space="preserve">can </w:t>
      </w:r>
      <w:r w:rsidRPr="00870029">
        <w:t>hydrolyze quickly and release chemical energy on demand.</w:t>
      </w:r>
      <w:bookmarkEnd w:id="42"/>
      <w:r w:rsidRPr="00870029">
        <w:t xml:space="preserve"> </w:t>
      </w:r>
      <w:bookmarkStart w:id="43" w:name="_Hlk170801457"/>
      <w:r w:rsidRPr="00870029">
        <w:t>Each type of biopolymer</w:t>
      </w:r>
      <w:r w:rsidR="00D12942">
        <w:t xml:space="preserve"> backbone</w:t>
      </w:r>
      <w:r w:rsidRPr="00870029">
        <w:t xml:space="preserve"> is </w:t>
      </w:r>
      <w:proofErr w:type="gramStart"/>
      <w:r w:rsidR="00610426" w:rsidRPr="00870029">
        <w:t>poly-</w:t>
      </w:r>
      <w:r w:rsidRPr="00870029">
        <w:t>functional</w:t>
      </w:r>
      <w:proofErr w:type="gramEnd"/>
      <w:r w:rsidRPr="00870029">
        <w:t>.</w:t>
      </w:r>
      <w:bookmarkEnd w:id="43"/>
      <w:r w:rsidRPr="00870029">
        <w:t xml:space="preserve"> </w:t>
      </w:r>
    </w:p>
    <w:p w14:paraId="2DF625CA" w14:textId="221A420A" w:rsidR="004B3488" w:rsidRPr="00870029" w:rsidRDefault="00E81426" w:rsidP="00D42134">
      <w:pPr>
        <w:rPr>
          <w:rFonts w:cstheme="minorHAnsi"/>
        </w:rPr>
      </w:pPr>
      <w:bookmarkStart w:id="44" w:name="_Hlk167630055"/>
      <w:bookmarkStart w:id="45" w:name="_Hlk167630091"/>
      <w:bookmarkEnd w:id="31"/>
      <w:bookmarkEnd w:id="32"/>
      <w:bookmarkEnd w:id="33"/>
      <w:bookmarkEnd w:id="34"/>
      <w:r w:rsidRPr="00870029">
        <w:t xml:space="preserve">A </w:t>
      </w:r>
      <w:r w:rsidR="00762B13">
        <w:t xml:space="preserve">general </w:t>
      </w:r>
      <w:r w:rsidRPr="00870029">
        <w:t>characteristic of biopolyme</w:t>
      </w:r>
      <w:r w:rsidR="00F80605" w:rsidRPr="00870029">
        <w:t>r</w:t>
      </w:r>
      <w:r w:rsidR="00FE6577" w:rsidRPr="00870029">
        <w:t xml:space="preserve"> </w:t>
      </w:r>
      <w:r w:rsidR="007319AA" w:rsidRPr="00870029">
        <w:t xml:space="preserve">backbones </w:t>
      </w:r>
      <w:r w:rsidR="00610426" w:rsidRPr="00870029">
        <w:t>that</w:t>
      </w:r>
      <w:r w:rsidR="007319AA" w:rsidRPr="00870029">
        <w:t xml:space="preserve"> contributes to </w:t>
      </w:r>
      <w:r w:rsidR="00610426" w:rsidRPr="00870029">
        <w:t>poly-</w:t>
      </w:r>
      <w:r w:rsidR="00FE6577" w:rsidRPr="00870029">
        <w:t>function</w:t>
      </w:r>
      <w:r w:rsidRPr="00870029">
        <w:t xml:space="preserve"> is </w:t>
      </w:r>
      <w:r w:rsidR="00555623" w:rsidRPr="00870029">
        <w:t xml:space="preserve">the </w:t>
      </w:r>
      <w:r w:rsidR="00D52196" w:rsidRPr="00870029">
        <w:t>capacity</w:t>
      </w:r>
      <w:r w:rsidRPr="00870029">
        <w:t xml:space="preserve"> to </w:t>
      </w:r>
      <w:r w:rsidR="00F02107" w:rsidRPr="00870029">
        <w:t xml:space="preserve">fundamentally </w:t>
      </w:r>
      <w:r w:rsidR="001E6EF2" w:rsidRPr="00870029">
        <w:t>remodel</w:t>
      </w:r>
      <w:r w:rsidR="009E6D13" w:rsidRPr="00870029">
        <w:t xml:space="preserve"> </w:t>
      </w:r>
      <w:r w:rsidR="008E0BE8" w:rsidRPr="00870029">
        <w:t xml:space="preserve">structural and </w:t>
      </w:r>
      <w:r w:rsidRPr="00870029">
        <w:t>function</w:t>
      </w:r>
      <w:r w:rsidR="00B03175" w:rsidRPr="00870029">
        <w:t>al landscapes</w:t>
      </w:r>
      <w:r w:rsidRPr="00870029">
        <w:t xml:space="preserve"> </w:t>
      </w:r>
      <w:r w:rsidR="009E6D13" w:rsidRPr="00870029">
        <w:t xml:space="preserve">via </w:t>
      </w:r>
      <w:r w:rsidR="00F02107" w:rsidRPr="00870029">
        <w:t xml:space="preserve">extremely </w:t>
      </w:r>
      <w:r w:rsidRPr="00870029">
        <w:t xml:space="preserve">subtle </w:t>
      </w:r>
      <w:r w:rsidR="00F02107" w:rsidRPr="00870029">
        <w:t xml:space="preserve">chemical </w:t>
      </w:r>
      <w:r w:rsidRPr="00870029">
        <w:t xml:space="preserve">changes. </w:t>
      </w:r>
      <w:r w:rsidR="00D42134" w:rsidRPr="00870029">
        <w:t xml:space="preserve">Insertion of prolines into a polypeptide abolishes the ability to form </w:t>
      </w:r>
      <w:r w:rsidR="00D42134" w:rsidRPr="00870029">
        <w:rPr>
          <w:rFonts w:ascii="Symbol" w:hAnsi="Symbol"/>
        </w:rPr>
        <w:t></w:t>
      </w:r>
      <w:r w:rsidR="00D42134" w:rsidRPr="00870029">
        <w:t xml:space="preserve">-helices or </w:t>
      </w:r>
      <w:r w:rsidR="00D42134" w:rsidRPr="00870029">
        <w:rPr>
          <w:rFonts w:ascii="Symbol" w:hAnsi="Symbol"/>
        </w:rPr>
        <w:t></w:t>
      </w:r>
      <w:r w:rsidR="00D42134" w:rsidRPr="00870029">
        <w:t>-sheets and tips structure toward non-catalytic collagen-type assemblies</w:t>
      </w:r>
      <w:r w:rsidR="009720F3" w:rsidRPr="00870029">
        <w:fldChar w:fldCharType="begin"/>
      </w:r>
      <w:r w:rsidR="007D0A1A">
        <w:instrText xml:space="preserve"> ADDIN EN.CITE &lt;EndNote&gt;&lt;Cite&gt;&lt;Author&gt;Shoulders&lt;/Author&gt;&lt;Year&gt;2009&lt;/Year&gt;&lt;RecNum&gt;304&lt;/RecNum&gt;&lt;DisplayText&gt;(35)&lt;/DisplayText&gt;&lt;record&gt;&lt;rec-number&gt;304&lt;/rec-number&gt;&lt;foreign-keys&gt;&lt;key app="EN" db-id="5vx2w2xpseedtnef5svxdx00a0exaxxzptx5" timestamp="1638633481"&gt;304&lt;/key&gt;&lt;/foreign-keys&gt;&lt;ref-type name="Journal Article"&gt;17&lt;/ref-type&gt;&lt;contributors&gt;&lt;authors&gt;&lt;author&gt;Shoulders, Matthew D&lt;/author&gt;&lt;author&gt;Raines, Ronald T&lt;/author&gt;&lt;/authors&gt;&lt;/contributors&gt;&lt;titles&gt;&lt;title&gt;Collagen structure and stability&lt;/title&gt;&lt;secondary-title&gt;Annual review of biochemistry&lt;/secondary-title&gt;&lt;/titles&gt;&lt;periodical&gt;&lt;full-title&gt;Annual Review of Biochemistry&lt;/full-title&gt;&lt;abbr-1&gt;Annu. Rev. Biochem&lt;/abbr-1&gt;&lt;abbr-2&gt;Annu Rev Biochem&lt;/abbr-2&gt;&lt;/periodical&gt;&lt;pages&gt;929-958&lt;/pages&gt;&lt;volume&gt;78&lt;/volume&gt;&lt;keywords&gt;&lt;keyword&gt;assembly/persistence&lt;/keyword&gt;&lt;/keywords&gt;&lt;dates&gt;&lt;year&gt;2009&lt;/year&gt;&lt;/dates&gt;&lt;isbn&gt;0066-4154&lt;/isbn&gt;&lt;urls&gt;&lt;/urls&gt;&lt;/record&gt;&lt;/Cite&gt;&lt;/EndNote&gt;</w:instrText>
      </w:r>
      <w:r w:rsidR="009720F3" w:rsidRPr="00870029">
        <w:fldChar w:fldCharType="separate"/>
      </w:r>
      <w:r w:rsidR="007D0A1A">
        <w:rPr>
          <w:noProof/>
        </w:rPr>
        <w:t>(35)</w:t>
      </w:r>
      <w:r w:rsidR="009720F3" w:rsidRPr="00870029">
        <w:fldChar w:fldCharType="end"/>
      </w:r>
      <w:r w:rsidR="00D42134" w:rsidRPr="00870029">
        <w:t xml:space="preserve">. </w:t>
      </w:r>
      <w:r w:rsidR="00726C73" w:rsidRPr="00870029">
        <w:rPr>
          <w:rFonts w:cstheme="minorHAnsi"/>
        </w:rPr>
        <w:t xml:space="preserve">Conversion of polyalanine to </w:t>
      </w:r>
      <w:bookmarkStart w:id="46" w:name="_Hlk175511486"/>
      <w:bookmarkStart w:id="47" w:name="OLE_LINK1"/>
      <w:r w:rsidR="00726C73" w:rsidRPr="00870029">
        <w:rPr>
          <w:rFonts w:cstheme="minorHAnsi"/>
        </w:rPr>
        <w:t xml:space="preserve">polyglycine </w:t>
      </w:r>
      <w:bookmarkEnd w:id="46"/>
      <w:bookmarkEnd w:id="47"/>
      <w:r w:rsidR="00726C73" w:rsidRPr="00870029">
        <w:rPr>
          <w:rFonts w:cstheme="minorHAnsi"/>
        </w:rPr>
        <w:t xml:space="preserve">converts </w:t>
      </w:r>
      <w:r w:rsidR="00726C73" w:rsidRPr="00870029">
        <w:rPr>
          <w:rFonts w:ascii="Symbol" w:hAnsi="Symbol" w:cstheme="minorHAnsi"/>
        </w:rPr>
        <w:t></w:t>
      </w:r>
      <w:r w:rsidR="00726C73" w:rsidRPr="00870029">
        <w:rPr>
          <w:rFonts w:cstheme="minorHAnsi"/>
        </w:rPr>
        <w:t>-helix to intrinsic disorder</w:t>
      </w:r>
      <w:r w:rsidR="00726C73" w:rsidRPr="00870029">
        <w:rPr>
          <w:rFonts w:cstheme="minorHAnsi"/>
        </w:rPr>
        <w:fldChar w:fldCharType="begin"/>
      </w:r>
      <w:r w:rsidR="007D0A1A">
        <w:rPr>
          <w:rFonts w:cstheme="minorHAnsi"/>
        </w:rPr>
        <w:instrText xml:space="preserve"> ADDIN EN.CITE &lt;EndNote&gt;&lt;Cite&gt;&lt;Author&gt;Radivojac&lt;/Author&gt;&lt;Year&gt;2007&lt;/Year&gt;&lt;RecNum&gt;527&lt;/RecNum&gt;&lt;DisplayText&gt;(36)&lt;/DisplayText&gt;&lt;record&gt;&lt;rec-number&gt;527&lt;/rec-number&gt;&lt;foreign-keys&gt;&lt;key app="EN" db-id="5vx2w2xpseedtnef5svxdx00a0exaxxzptx5" timestamp="1720300647"&gt;527&lt;/key&gt;&lt;/foreign-keys&gt;&lt;ref-type name="Journal Article"&gt;17&lt;/ref-type&gt;&lt;contributors&gt;&lt;authors&gt;&lt;author&gt;Radivojac, Predrag&lt;/author&gt;&lt;author&gt;Iakoucheva, Lilia M&lt;/author&gt;&lt;author&gt;Oldfield, Christopher J&lt;/author&gt;&lt;author&gt;Obradovic, Zoran&lt;/author&gt;&lt;author&gt;Uversky, Vladimir N&lt;/author&gt;&lt;author&gt;Dunker, A Keith&lt;/author&gt;&lt;/authors&gt;&lt;/contributors&gt;&lt;titles&gt;&lt;title&gt;Intrinsic disorder and functional proteomics&lt;/title&gt;&lt;secondary-title&gt;Biophysical journal&lt;/secondary-title&gt;&lt;/titles&gt;&lt;periodical&gt;&lt;full-title&gt;Biophysical Journal&lt;/full-title&gt;&lt;abbr-1&gt;Biophys. J.&lt;/abbr-1&gt;&lt;abbr-2&gt;Biophys J&lt;/abbr-2&gt;&lt;/periodical&gt;&lt;pages&gt;1439-1456&lt;/pages&gt;&lt;volume&gt;92&lt;/volume&gt;&lt;number&gt;5&lt;/number&gt;&lt;dates&gt;&lt;year&gt;2007&lt;/year&gt;&lt;/dates&gt;&lt;isbn&gt;0006-3495&lt;/isbn&gt;&lt;urls&gt;&lt;/urls&gt;&lt;/record&gt;&lt;/Cite&gt;&lt;/EndNote&gt;</w:instrText>
      </w:r>
      <w:r w:rsidR="00726C73" w:rsidRPr="00870029">
        <w:rPr>
          <w:rFonts w:cstheme="minorHAnsi"/>
        </w:rPr>
        <w:fldChar w:fldCharType="separate"/>
      </w:r>
      <w:r w:rsidR="007D0A1A">
        <w:rPr>
          <w:rFonts w:cstheme="minorHAnsi"/>
          <w:noProof/>
        </w:rPr>
        <w:t>(36)</w:t>
      </w:r>
      <w:r w:rsidR="00726C73" w:rsidRPr="00870029">
        <w:rPr>
          <w:rFonts w:cstheme="minorHAnsi"/>
        </w:rPr>
        <w:fldChar w:fldCharType="end"/>
      </w:r>
      <w:r w:rsidR="00AB443D" w:rsidRPr="00870029">
        <w:rPr>
          <w:rFonts w:cstheme="minorHAnsi"/>
        </w:rPr>
        <w:t xml:space="preserve">. </w:t>
      </w:r>
      <w:r w:rsidR="00D42134" w:rsidRPr="00870029">
        <w:rPr>
          <w:rFonts w:cstheme="minorHAnsi"/>
        </w:rPr>
        <w:t xml:space="preserve">Removing one atom of the RNA backbone to form the DNA backbone </w:t>
      </w:r>
      <w:bookmarkStart w:id="48" w:name="_Hlk170597708"/>
      <w:r w:rsidR="00D42134" w:rsidRPr="00870029">
        <w:rPr>
          <w:rFonts w:cstheme="minorHAnsi"/>
        </w:rPr>
        <w:t>changes assembly states, helical form, hydrolytic lifetime</w:t>
      </w:r>
      <w:bookmarkEnd w:id="48"/>
      <w:r w:rsidR="00D42134" w:rsidRPr="00870029">
        <w:rPr>
          <w:rFonts w:cstheme="minorHAnsi"/>
        </w:rPr>
        <w:t>, and catalytic potential</w:t>
      </w:r>
      <w:r w:rsidR="009720F3" w:rsidRPr="00870029">
        <w:rPr>
          <w:rFonts w:cstheme="minorHAnsi"/>
        </w:rPr>
        <w:fldChar w:fldCharType="begin"/>
      </w:r>
      <w:r w:rsidR="007D0A1A">
        <w:rPr>
          <w:rFonts w:cstheme="minorHAnsi"/>
        </w:rPr>
        <w:instrText xml:space="preserve"> ADDIN EN.CITE &lt;EndNote&gt;&lt;Cite&gt;&lt;Author&gt;Nelson&lt;/Author&gt;&lt;Year&gt;2021&lt;/Year&gt;&lt;RecNum&gt;370&lt;/RecNum&gt;&lt;DisplayText&gt;(11)&lt;/DisplayText&gt;&lt;record&gt;&lt;rec-number&gt;370&lt;/rec-number&gt;&lt;foreign-keys&gt;&lt;key app="EN" db-id="5vx2w2xpseedtnef5svxdx00a0exaxxzptx5" timestamp="1716321211"&gt;370&lt;/key&gt;&lt;/foreign-keys&gt;&lt;ref-type name="Book"&gt;6&lt;/ref-type&gt;&lt;contributors&gt;&lt;authors&gt;&lt;author&gt;Nelson, David L&lt;/author&gt;&lt;author&gt;Lehninger, Albert L&lt;/author&gt;&lt;author&gt;Cox, Michael M&lt;/author&gt;&lt;/authors&gt;&lt;/contributors&gt;&lt;titles&gt;&lt;title&gt;Lehninger Principles of Biochemistry, 8th Edition&lt;/title&gt;&lt;/titles&gt;&lt;dates&gt;&lt;year&gt;2021&lt;/year&gt;&lt;/dates&gt;&lt;publisher&gt;Macmillan&lt;/publisher&gt;&lt;isbn&gt;071677108X&lt;/isbn&gt;&lt;urls&gt;&lt;/urls&gt;&lt;/record&gt;&lt;/Cite&gt;&lt;/EndNote&gt;</w:instrText>
      </w:r>
      <w:r w:rsidR="009720F3" w:rsidRPr="00870029">
        <w:rPr>
          <w:rFonts w:cstheme="minorHAnsi"/>
        </w:rPr>
        <w:fldChar w:fldCharType="separate"/>
      </w:r>
      <w:r w:rsidR="007D0A1A">
        <w:rPr>
          <w:rFonts w:cstheme="minorHAnsi"/>
          <w:noProof/>
        </w:rPr>
        <w:t>(11)</w:t>
      </w:r>
      <w:r w:rsidR="009720F3" w:rsidRPr="00870029">
        <w:rPr>
          <w:rFonts w:cstheme="minorHAnsi"/>
        </w:rPr>
        <w:fldChar w:fldCharType="end"/>
      </w:r>
      <w:r w:rsidR="00D42134" w:rsidRPr="00870029">
        <w:rPr>
          <w:rFonts w:cstheme="minorHAnsi"/>
        </w:rPr>
        <w:t xml:space="preserve">. Changing the anomeric linkage of polyglucose </w:t>
      </w:r>
      <w:bookmarkStart w:id="49" w:name="_Hlk167630476"/>
      <w:r w:rsidR="00D42134" w:rsidRPr="00870029">
        <w:rPr>
          <w:rFonts w:cstheme="minorHAnsi"/>
        </w:rPr>
        <w:t xml:space="preserve">from </w:t>
      </w:r>
      <w:bookmarkStart w:id="50" w:name="_Hlk170685254"/>
      <w:r w:rsidR="00D42134" w:rsidRPr="00870029">
        <w:rPr>
          <w:rFonts w:ascii="Symbol" w:hAnsi="Symbol" w:cstheme="minorHAnsi"/>
        </w:rPr>
        <w:t></w:t>
      </w:r>
      <w:r w:rsidR="00D42134" w:rsidRPr="00870029">
        <w:rPr>
          <w:rFonts w:cstheme="minorHAnsi"/>
        </w:rPr>
        <w:t xml:space="preserve">(1,4) </w:t>
      </w:r>
      <w:bookmarkEnd w:id="50"/>
      <w:r w:rsidR="00D42134" w:rsidRPr="00870029">
        <w:rPr>
          <w:rFonts w:cstheme="minorHAnsi"/>
        </w:rPr>
        <w:t xml:space="preserve">to </w:t>
      </w:r>
      <w:r w:rsidR="00D42134" w:rsidRPr="00870029">
        <w:rPr>
          <w:rFonts w:ascii="Symbol" w:hAnsi="Symbol" w:cstheme="minorHAnsi"/>
        </w:rPr>
        <w:t></w:t>
      </w:r>
      <w:r w:rsidR="00D42134" w:rsidRPr="00870029">
        <w:rPr>
          <w:rFonts w:cstheme="minorHAnsi"/>
        </w:rPr>
        <w:t xml:space="preserve">(1,4) </w:t>
      </w:r>
      <w:bookmarkEnd w:id="49"/>
      <w:r w:rsidR="00D42134" w:rsidRPr="00870029">
        <w:rPr>
          <w:rFonts w:cstheme="minorHAnsi"/>
        </w:rPr>
        <w:t>changes the assembly state</w:t>
      </w:r>
      <w:r w:rsidR="00106809" w:rsidRPr="00870029">
        <w:rPr>
          <w:rFonts w:cstheme="minorHAnsi"/>
        </w:rPr>
        <w:t xml:space="preserve">, </w:t>
      </w:r>
      <w:r w:rsidR="00D42134" w:rsidRPr="00870029">
        <w:rPr>
          <w:rFonts w:cstheme="minorHAnsi"/>
        </w:rPr>
        <w:t>hydrolytic lifetime</w:t>
      </w:r>
      <w:r w:rsidR="00AD3B50" w:rsidRPr="00870029">
        <w:rPr>
          <w:rFonts w:cstheme="minorHAnsi"/>
        </w:rPr>
        <w:t>,</w:t>
      </w:r>
      <w:r w:rsidR="00D42134" w:rsidRPr="00870029">
        <w:rPr>
          <w:rFonts w:cstheme="minorHAnsi"/>
        </w:rPr>
        <w:t xml:space="preserve"> and function</w:t>
      </w:r>
      <w:r w:rsidR="00106809" w:rsidRPr="00870029">
        <w:rPr>
          <w:rFonts w:cstheme="minorHAnsi"/>
        </w:rPr>
        <w:t>s</w:t>
      </w:r>
      <w:r w:rsidR="00D42134" w:rsidRPr="00870029">
        <w:rPr>
          <w:rFonts w:cstheme="minorHAnsi"/>
        </w:rPr>
        <w:t xml:space="preserve">. This minor chemical change converts </w:t>
      </w:r>
      <w:bookmarkStart w:id="51" w:name="_Hlk170904259"/>
      <w:r w:rsidR="00D42134" w:rsidRPr="00870029">
        <w:rPr>
          <w:rFonts w:cstheme="minorHAnsi"/>
        </w:rPr>
        <w:t>cellulose</w:t>
      </w:r>
      <w:r w:rsidR="009720F3" w:rsidRPr="00870029">
        <w:rPr>
          <w:rFonts w:cstheme="minorHAnsi"/>
        </w:rPr>
        <w:fldChar w:fldCharType="begin"/>
      </w:r>
      <w:r w:rsidR="007D0A1A">
        <w:rPr>
          <w:rFonts w:cstheme="minorHAnsi"/>
        </w:rPr>
        <w:instrText xml:space="preserve"> ADDIN EN.CITE &lt;EndNote&gt;&lt;Cite&gt;&lt;Author&gt;Habibi&lt;/Author&gt;&lt;Year&gt;2010&lt;/Year&gt;&lt;RecNum&gt;308&lt;/RecNum&gt;&lt;DisplayText&gt;(33)&lt;/DisplayText&gt;&lt;record&gt;&lt;rec-number&gt;308&lt;/rec-number&gt;&lt;foreign-keys&gt;&lt;key app="EN" db-id="5vx2w2xpseedtnef5svxdx00a0exaxxzptx5" timestamp="1638635773"&gt;308&lt;/key&gt;&lt;/foreign-keys&gt;&lt;ref-type name="Journal Article"&gt;17&lt;/ref-type&gt;&lt;contributors&gt;&lt;authors&gt;&lt;author&gt;Habibi, Youssef&lt;/author&gt;&lt;author&gt;Lucia, Lucian A&lt;/author&gt;&lt;author&gt;Rojas, Orlando J&lt;/author&gt;&lt;/authors&gt;&lt;/contributors&gt;&lt;titles&gt;&lt;title&gt;Cellulose nanocrystals: chemistry, self-assembly, and applications&lt;/title&gt;&lt;secondary-title&gt;Chemical reviews&lt;/secondary-title&gt;&lt;/titles&gt;&lt;periodical&gt;&lt;full-title&gt;Chemical Reviews&lt;/full-title&gt;&lt;abbr-1&gt;Chem. Rev.&lt;/abbr-1&gt;&lt;abbr-2&gt;Chem Rev&lt;/abbr-2&gt;&lt;/periodical&gt;&lt;pages&gt;3479-3500&lt;/pages&gt;&lt;volume&gt;110&lt;/volume&gt;&lt;number&gt;6&lt;/number&gt;&lt;keywords&gt;&lt;keyword&gt;assembly/persistence&lt;/keyword&gt;&lt;keyword&gt;saccharide&lt;/keyword&gt;&lt;/keywords&gt;&lt;dates&gt;&lt;year&gt;2010&lt;/year&gt;&lt;/dates&gt;&lt;isbn&gt;0009-2665&lt;/isbn&gt;&lt;urls&gt;&lt;/urls&gt;&lt;/record&gt;&lt;/Cite&gt;&lt;/EndNote&gt;</w:instrText>
      </w:r>
      <w:r w:rsidR="009720F3" w:rsidRPr="00870029">
        <w:rPr>
          <w:rFonts w:cstheme="minorHAnsi"/>
        </w:rPr>
        <w:fldChar w:fldCharType="separate"/>
      </w:r>
      <w:r w:rsidR="007D0A1A">
        <w:rPr>
          <w:rFonts w:cstheme="minorHAnsi"/>
          <w:noProof/>
        </w:rPr>
        <w:t>(33)</w:t>
      </w:r>
      <w:r w:rsidR="009720F3" w:rsidRPr="00870029">
        <w:rPr>
          <w:rFonts w:cstheme="minorHAnsi"/>
        </w:rPr>
        <w:fldChar w:fldCharType="end"/>
      </w:r>
      <w:r w:rsidR="00D42134" w:rsidRPr="00870029">
        <w:rPr>
          <w:rFonts w:cstheme="minorHAnsi"/>
        </w:rPr>
        <w:t xml:space="preserve"> to amylose</w:t>
      </w:r>
      <w:r w:rsidR="0090500C" w:rsidRPr="00870029">
        <w:rPr>
          <w:rFonts w:cstheme="minorHAnsi"/>
        </w:rPr>
        <w:t>.</w:t>
      </w:r>
      <w:r w:rsidR="009720F3" w:rsidRPr="00870029">
        <w:rPr>
          <w:rFonts w:cstheme="minorHAnsi"/>
        </w:rPr>
        <w:fldChar w:fldCharType="begin"/>
      </w:r>
      <w:r w:rsidR="007D0A1A">
        <w:rPr>
          <w:rFonts w:cstheme="minorHAnsi"/>
        </w:rPr>
        <w:instrText xml:space="preserve"> ADDIN EN.CITE &lt;EndNote&gt;&lt;Cite&gt;&lt;Author&gt;Fittolani&lt;/Author&gt;&lt;Year&gt;2020&lt;/Year&gt;&lt;RecNum&gt;381&lt;/RecNum&gt;&lt;DisplayText&gt;(30)&lt;/DisplayText&gt;&lt;record&gt;&lt;rec-number&gt;381&lt;/rec-number&gt;&lt;foreign-keys&gt;&lt;key app="EN" db-id="5vx2w2xpseedtnef5svxdx00a0exaxxzptx5" timestamp="1717475623"&gt;381&lt;/key&gt;&lt;/foreign-keys&gt;&lt;ref-type name="Journal Article"&gt;17&lt;/ref-type&gt;&lt;contributors&gt;&lt;authors&gt;&lt;author&gt;Fittolani, Giulio&lt;/author&gt;&lt;author&gt;Seeberger, Peter H&lt;/author&gt;&lt;author&gt;Delbianco, Martina&lt;/author&gt;&lt;/authors&gt;&lt;/contributors&gt;&lt;titles&gt;&lt;title&gt;Helical polysaccharides&lt;/title&gt;&lt;secondary-title&gt;Peptide Science&lt;/secondary-title&gt;&lt;/titles&gt;&lt;periodical&gt;&lt;full-title&gt;Peptide Science&lt;/full-title&gt;&lt;abbr-1&gt;Peptide Sci.&lt;/abbr-1&gt;&lt;/periodical&gt;&lt;pages&gt;e24124&lt;/pages&gt;&lt;volume&gt;112&lt;/volume&gt;&lt;number&gt;1&lt;/number&gt;&lt;keywords&gt;&lt;keyword&gt;saccharide&lt;/keyword&gt;&lt;/keywords&gt;&lt;dates&gt;&lt;year&gt;2020&lt;/year&gt;&lt;/dates&gt;&lt;isbn&gt;2475-8817&lt;/isbn&gt;&lt;urls&gt;&lt;/urls&gt;&lt;/record&gt;&lt;/Cite&gt;&lt;/EndNote&gt;</w:instrText>
      </w:r>
      <w:r w:rsidR="009720F3" w:rsidRPr="00870029">
        <w:rPr>
          <w:rFonts w:cstheme="minorHAnsi"/>
        </w:rPr>
        <w:fldChar w:fldCharType="separate"/>
      </w:r>
      <w:r w:rsidR="007D0A1A">
        <w:rPr>
          <w:rFonts w:cstheme="minorHAnsi"/>
          <w:noProof/>
        </w:rPr>
        <w:t>(30)</w:t>
      </w:r>
      <w:r w:rsidR="009720F3" w:rsidRPr="00870029">
        <w:rPr>
          <w:rFonts w:cstheme="minorHAnsi"/>
        </w:rPr>
        <w:fldChar w:fldCharType="end"/>
      </w:r>
      <w:r w:rsidR="00D42134" w:rsidRPr="00870029">
        <w:rPr>
          <w:rFonts w:cstheme="minorHAnsi"/>
        </w:rPr>
        <w:t xml:space="preserve"> </w:t>
      </w:r>
      <w:bookmarkEnd w:id="51"/>
      <w:r w:rsidR="00D42134" w:rsidRPr="00870029">
        <w:rPr>
          <w:rFonts w:cstheme="minorHAnsi"/>
        </w:rPr>
        <w:t>Introducing 10% (1,6) cross-links coverts amylose to glycogen</w:t>
      </w:r>
      <w:r w:rsidR="009720F3" w:rsidRPr="00870029">
        <w:rPr>
          <w:rFonts w:cstheme="minorHAnsi"/>
        </w:rPr>
        <w:fldChar w:fldCharType="begin"/>
      </w:r>
      <w:r w:rsidR="007D0A1A">
        <w:rPr>
          <w:rFonts w:cstheme="minorHAnsi"/>
        </w:rPr>
        <w:instrText xml:space="preserve"> ADDIN EN.CITE &lt;EndNote&gt;&lt;Cite&gt;&lt;Author&gt;Roach&lt;/Author&gt;&lt;Year&gt;2012&lt;/Year&gt;&lt;RecNum&gt;374&lt;/RecNum&gt;&lt;DisplayText&gt;(34)&lt;/DisplayText&gt;&lt;record&gt;&lt;rec-number&gt;374&lt;/rec-number&gt;&lt;foreign-keys&gt;&lt;key app="EN" db-id="5vx2w2xpseedtnef5svxdx00a0exaxxzptx5" timestamp="1716727349"&gt;374&lt;/key&gt;&lt;/foreign-keys&gt;&lt;ref-type name="Journal Article"&gt;17&lt;/ref-type&gt;&lt;contributors&gt;&lt;authors&gt;&lt;author&gt;Roach, Peter J&lt;/author&gt;&lt;author&gt;Depaoli-Roach, Anna A&lt;/author&gt;&lt;author&gt;Hurley, Thomas D&lt;/author&gt;&lt;author&gt;Tagliabracci, Vincent S&lt;/author&gt;&lt;/authors&gt;&lt;/contributors&gt;&lt;titles&gt;&lt;title&gt;Glycogen and its metabolism: some new developments and old themes&lt;/title&gt;&lt;secondary-title&gt;Biochemical Journal&lt;/secondary-title&gt;&lt;/titles&gt;&lt;periodical&gt;&lt;full-title&gt;Biochemical Journal&lt;/full-title&gt;&lt;abbr-1&gt;Biochem. J&lt;/abbr-1&gt;&lt;abbr-2&gt;Biochem J&lt;/abbr-2&gt;&lt;/periodical&gt;&lt;pages&gt;763-787&lt;/pages&gt;&lt;volume&gt;441&lt;/volume&gt;&lt;number&gt;3&lt;/number&gt;&lt;keywords&gt;&lt;keyword&gt;saccharide&lt;/keyword&gt;&lt;/keywords&gt;&lt;dates&gt;&lt;year&gt;2012&lt;/year&gt;&lt;/dates&gt;&lt;isbn&gt;0264-6021&lt;/isbn&gt;&lt;urls&gt;&lt;/urls&gt;&lt;/record&gt;&lt;/Cite&gt;&lt;/EndNote&gt;</w:instrText>
      </w:r>
      <w:r w:rsidR="009720F3" w:rsidRPr="00870029">
        <w:rPr>
          <w:rFonts w:cstheme="minorHAnsi"/>
        </w:rPr>
        <w:fldChar w:fldCharType="separate"/>
      </w:r>
      <w:r w:rsidR="007D0A1A">
        <w:rPr>
          <w:rFonts w:cstheme="minorHAnsi"/>
          <w:noProof/>
        </w:rPr>
        <w:t>(34)</w:t>
      </w:r>
      <w:r w:rsidR="009720F3" w:rsidRPr="00870029">
        <w:rPr>
          <w:rFonts w:cstheme="minorHAnsi"/>
        </w:rPr>
        <w:fldChar w:fldCharType="end"/>
      </w:r>
      <w:r w:rsidR="00D42134" w:rsidRPr="00870029">
        <w:rPr>
          <w:rFonts w:cstheme="minorHAnsi"/>
        </w:rPr>
        <w:t xml:space="preserve">. </w:t>
      </w:r>
    </w:p>
    <w:p w14:paraId="70A358F8" w14:textId="6AF809F4" w:rsidR="005C1083" w:rsidRPr="00870029" w:rsidRDefault="005C1083" w:rsidP="005C1083">
      <w:pPr>
        <w:rPr>
          <w:rFonts w:cstheme="minorHAnsi"/>
        </w:rPr>
      </w:pPr>
      <w:bookmarkStart w:id="52" w:name="_Hlk171010583"/>
      <w:bookmarkEnd w:id="44"/>
      <w:r w:rsidRPr="00870029">
        <w:rPr>
          <w:rFonts w:cstheme="minorHAnsi"/>
        </w:rPr>
        <w:t xml:space="preserve">In sum, biopolymers have </w:t>
      </w:r>
      <w:r w:rsidR="00610426" w:rsidRPr="00870029">
        <w:rPr>
          <w:rFonts w:cstheme="minorHAnsi"/>
        </w:rPr>
        <w:t>poly-</w:t>
      </w:r>
      <w:r w:rsidRPr="00870029">
        <w:rPr>
          <w:rFonts w:cstheme="minorHAnsi"/>
        </w:rPr>
        <w:t xml:space="preserve">function </w:t>
      </w:r>
      <w:bookmarkStart w:id="53" w:name="_Hlk172583867"/>
      <w:r w:rsidRPr="00870029">
        <w:rPr>
          <w:rFonts w:cstheme="minorHAnsi"/>
        </w:rPr>
        <w:t xml:space="preserve">and </w:t>
      </w:r>
      <w:r w:rsidR="00514551" w:rsidRPr="00870029">
        <w:rPr>
          <w:rFonts w:cstheme="minorHAnsi"/>
        </w:rPr>
        <w:t xml:space="preserve">proficiency to </w:t>
      </w:r>
      <w:r w:rsidRPr="00870029">
        <w:rPr>
          <w:rFonts w:cstheme="minorHAnsi"/>
        </w:rPr>
        <w:t xml:space="preserve">remodel functional landscapes upon subtle chemical change. </w:t>
      </w:r>
      <w:bookmarkEnd w:id="53"/>
      <w:r w:rsidRPr="00870029">
        <w:rPr>
          <w:rFonts w:cstheme="minorHAnsi"/>
        </w:rPr>
        <w:t xml:space="preserve">Chemical species produced by non-evolutionary processes do not have function or </w:t>
      </w:r>
      <w:r w:rsidR="00610426" w:rsidRPr="00870029">
        <w:rPr>
          <w:rFonts w:cstheme="minorHAnsi"/>
        </w:rPr>
        <w:t>poly-</w:t>
      </w:r>
      <w:r w:rsidRPr="00870029">
        <w:rPr>
          <w:rFonts w:cstheme="minorHAnsi"/>
        </w:rPr>
        <w:t xml:space="preserve">function and do not undergo function-switching. </w:t>
      </w:r>
      <w:r w:rsidR="00610426" w:rsidRPr="00870029">
        <w:t>Poly-</w:t>
      </w:r>
      <w:r w:rsidRPr="00870029">
        <w:t xml:space="preserve">functionality and </w:t>
      </w:r>
      <w:r w:rsidRPr="00870029">
        <w:rPr>
          <w:rFonts w:cstheme="minorHAnsi"/>
        </w:rPr>
        <w:t xml:space="preserve">function switching </w:t>
      </w:r>
      <w:r w:rsidR="00A91261">
        <w:rPr>
          <w:rFonts w:cstheme="minorHAnsi"/>
        </w:rPr>
        <w:t>cannot be explained by mechanisms other than</w:t>
      </w:r>
      <w:r w:rsidRPr="00870029">
        <w:rPr>
          <w:rFonts w:cstheme="minorHAnsi"/>
        </w:rPr>
        <w:t xml:space="preserve"> origins by evolution.</w:t>
      </w:r>
    </w:p>
    <w:p w14:paraId="245555A5" w14:textId="27EE03AF" w:rsidR="003869D6" w:rsidRPr="00870029" w:rsidRDefault="00836DBF" w:rsidP="003869D6">
      <w:pPr>
        <w:pStyle w:val="Heading3"/>
        <w:rPr>
          <w:color w:val="auto"/>
        </w:rPr>
      </w:pPr>
      <w:bookmarkStart w:id="54" w:name="_Toc218398417"/>
      <w:r w:rsidRPr="00870029">
        <w:rPr>
          <w:color w:val="auto"/>
        </w:rPr>
        <w:t xml:space="preserve">Complementarity and </w:t>
      </w:r>
      <w:r w:rsidR="003869D6" w:rsidRPr="00870029">
        <w:rPr>
          <w:color w:val="auto"/>
        </w:rPr>
        <w:t>Self-complementarity</w:t>
      </w:r>
      <w:bookmarkEnd w:id="54"/>
      <w:r w:rsidR="003869D6" w:rsidRPr="00870029">
        <w:rPr>
          <w:color w:val="auto"/>
        </w:rPr>
        <w:t xml:space="preserve"> </w:t>
      </w:r>
    </w:p>
    <w:p w14:paraId="3FE765AB" w14:textId="29D7453E" w:rsidR="005431FD" w:rsidRPr="00870029" w:rsidRDefault="00041203" w:rsidP="003869D6">
      <w:bookmarkStart w:id="55" w:name="_Hlk172583897"/>
      <w:r w:rsidRPr="00870029">
        <w:t xml:space="preserve">Molecular complementarity </w:t>
      </w:r>
      <w:bookmarkStart w:id="56" w:name="_Hlk167632604"/>
      <w:r w:rsidRPr="00870029">
        <w:t>within and between biopolymers</w:t>
      </w:r>
      <w:r w:rsidR="005431FD" w:rsidRPr="00870029">
        <w:t xml:space="preserve"> </w:t>
      </w:r>
      <w:r w:rsidR="000B2E1C" w:rsidRPr="00870029">
        <w:t>contributes to</w:t>
      </w:r>
      <w:r w:rsidR="003869D6" w:rsidRPr="00870029">
        <w:t xml:space="preserve"> fine control of </w:t>
      </w:r>
      <w:bookmarkEnd w:id="56"/>
      <w:r w:rsidR="009A66CB" w:rsidRPr="00870029">
        <w:t xml:space="preserve">structure and </w:t>
      </w:r>
      <w:r w:rsidR="003869D6" w:rsidRPr="00870029">
        <w:t xml:space="preserve">function. </w:t>
      </w:r>
      <w:bookmarkEnd w:id="55"/>
      <w:r w:rsidR="003869D6" w:rsidRPr="00870029">
        <w:t xml:space="preserve">The polypeptide backbone is intrinsically self-complementary, as seen in the </w:t>
      </w:r>
      <w:r w:rsidR="00504722" w:rsidRPr="00870029">
        <w:t xml:space="preserve">matched </w:t>
      </w:r>
      <w:r w:rsidR="003869D6" w:rsidRPr="00870029">
        <w:t xml:space="preserve">hydrogen bonding </w:t>
      </w:r>
      <w:r w:rsidR="00504722" w:rsidRPr="00870029">
        <w:t xml:space="preserve">donor/acceptor </w:t>
      </w:r>
      <w:r w:rsidR="003869D6" w:rsidRPr="00870029">
        <w:t xml:space="preserve">arrays of </w:t>
      </w:r>
      <w:r w:rsidR="003869D6" w:rsidRPr="00870029">
        <w:rPr>
          <w:rFonts w:ascii="Symbol" w:hAnsi="Symbol"/>
        </w:rPr>
        <w:t></w:t>
      </w:r>
      <w:r w:rsidR="003869D6" w:rsidRPr="00870029">
        <w:t xml:space="preserve">-helices </w:t>
      </w:r>
      <w:r w:rsidR="000B2E1C" w:rsidRPr="00870029">
        <w:t xml:space="preserve">or </w:t>
      </w:r>
      <w:r w:rsidR="003869D6" w:rsidRPr="00870029">
        <w:rPr>
          <w:rFonts w:ascii="Symbol" w:hAnsi="Symbol"/>
        </w:rPr>
        <w:t></w:t>
      </w:r>
      <w:r w:rsidR="003869D6" w:rsidRPr="00870029">
        <w:t>-sheets.</w:t>
      </w:r>
      <w:r w:rsidR="009720F3" w:rsidRPr="00870029">
        <w:fldChar w:fldCharType="begin"/>
      </w:r>
      <w:r w:rsidR="007D0A1A">
        <w:instrText xml:space="preserve"> ADDIN EN.CITE &lt;EndNote&gt;&lt;Cite&gt;&lt;Author&gt;Runnels&lt;/Author&gt;&lt;Year&gt;2018&lt;/Year&gt;&lt;RecNum&gt;63&lt;/RecNum&gt;&lt;DisplayText&gt;(10)&lt;/DisplayText&gt;&lt;record&gt;&lt;rec-number&gt;63&lt;/rec-number&gt;&lt;foreign-keys&gt;&lt;key app="EN" db-id="5vx2w2xpseedtnef5svxdx00a0exaxxzptx5" timestamp="1548893777"&gt;63&lt;/key&gt;&lt;/foreign-keys&gt;&lt;ref-type name="Journal Article"&gt;17&lt;/ref-type&gt;&lt;contributors&gt;&lt;authors&gt;&lt;author&gt;Runnels, C. M.&lt;/author&gt;&lt;author&gt;Lanier, K. A.&lt;/author&gt;&lt;author&gt;Williams, J. K.&lt;/author&gt;&lt;author&gt;Bowman, J. C.&lt;/author&gt;&lt;author&gt;Petrov, A. S.&lt;/author&gt;&lt;author&gt;Hud, N. V.&lt;/author&gt;&lt;author&gt;Williams, L. D.&lt;/author&gt;&lt;/authors&gt;&lt;/contributors&gt;&lt;auth-address&gt;School of Chemistry and Biochemistry, Georgia Institute of Technology, Atlanta, GA, 30332, USA.&amp;#xD;School of Chemistry and Biochemistry, Georgia Institute of Technology, Atlanta, GA, 30332, USA. ldw@gatech.edu.&lt;/auth-address&gt;&lt;titles&gt;&lt;title&gt;Folding, assembly, and persistence: the essential nature and origins of biopolymers&lt;/title&gt;&lt;secondary-title&gt;J Mol Evol&lt;/secondary-title&gt;&lt;/titles&gt;&lt;periodical&gt;&lt;full-title&gt;Journal of Molecular Evolution&lt;/full-title&gt;&lt;abbr-1&gt;J. Mol. Evol.&lt;/abbr-1&gt;&lt;abbr-2&gt;J Mol Evol&lt;/abbr-2&gt;&lt;/periodical&gt;&lt;pages&gt;598-610&lt;/pages&gt;&lt;volume&gt;86&lt;/volume&gt;&lt;number&gt;9&lt;/number&gt;&lt;keywords&gt;&lt;keyword&gt;Assembly&lt;/keyword&gt;&lt;keyword&gt;Carbohydrate&lt;/keyword&gt;&lt;keyword&gt;Folding&lt;/keyword&gt;&lt;keyword&gt;Polynucleotide&lt;/keyword&gt;&lt;keyword&gt;Protein&lt;/keyword&gt;&lt;keyword&gt;Self-complementarity&lt;/keyword&gt;&lt;/keywords&gt;&lt;dates&gt;&lt;year&gt;2018&lt;/year&gt;&lt;pub-dates&gt;&lt;date&gt;Dec&lt;/date&gt;&lt;/pub-dates&gt;&lt;/dates&gt;&lt;isbn&gt;1432-1432 (Electronic)&amp;#xD;0022-2844 (Linking)&lt;/isbn&gt;&lt;accession-num&gt;30456440&lt;/accession-num&gt;&lt;urls&gt;&lt;related-urls&gt;&lt;url&gt;https://www.ncbi.nlm.nih.gov/pubmed/30456440&lt;/url&gt;&lt;url&gt;https://www.ncbi.nlm.nih.gov/pmc/articles/PMC6267704/pdf/239_2018_Article_9876.pdf&lt;/url&gt;&lt;/related-urls&gt;&lt;/urls&gt;&lt;custom2&gt;PMC6267704&lt;/custom2&gt;&lt;electronic-resource-num&gt;10.1007/s00239-018-9876-2&lt;/electronic-resource-num&gt;&lt;/record&gt;&lt;/Cite&gt;&lt;/EndNote&gt;</w:instrText>
      </w:r>
      <w:r w:rsidR="009720F3" w:rsidRPr="00870029">
        <w:fldChar w:fldCharType="separate"/>
      </w:r>
      <w:r w:rsidR="007D0A1A">
        <w:rPr>
          <w:noProof/>
        </w:rPr>
        <w:t>(10)</w:t>
      </w:r>
      <w:r w:rsidR="009720F3" w:rsidRPr="00870029">
        <w:fldChar w:fldCharType="end"/>
      </w:r>
      <w:r w:rsidR="003869D6" w:rsidRPr="00870029">
        <w:t xml:space="preserve"> Polyglucose is self-complementary, </w:t>
      </w:r>
      <w:r w:rsidR="00F8295B">
        <w:t xml:space="preserve">as seen </w:t>
      </w:r>
      <w:r w:rsidR="003869D6" w:rsidRPr="00870029">
        <w:t>in assemblies of amylose</w:t>
      </w:r>
      <w:r w:rsidR="009720F3" w:rsidRPr="00870029">
        <w:rPr>
          <w:rFonts w:cstheme="minorHAnsi"/>
        </w:rPr>
        <w:fldChar w:fldCharType="begin"/>
      </w:r>
      <w:r w:rsidR="007D0A1A">
        <w:rPr>
          <w:rFonts w:cstheme="minorHAnsi"/>
        </w:rPr>
        <w:instrText xml:space="preserve"> ADDIN EN.CITE &lt;EndNote&gt;&lt;Cite&gt;&lt;Author&gt;Fittolani&lt;/Author&gt;&lt;Year&gt;2020&lt;/Year&gt;&lt;RecNum&gt;381&lt;/RecNum&gt;&lt;DisplayText&gt;(30)&lt;/DisplayText&gt;&lt;record&gt;&lt;rec-number&gt;381&lt;/rec-number&gt;&lt;foreign-keys&gt;&lt;key app="EN" db-id="5vx2w2xpseedtnef5svxdx00a0exaxxzptx5" timestamp="1717475623"&gt;381&lt;/key&gt;&lt;/foreign-keys&gt;&lt;ref-type name="Journal Article"&gt;17&lt;/ref-type&gt;&lt;contributors&gt;&lt;authors&gt;&lt;author&gt;Fittolani, Giulio&lt;/author&gt;&lt;author&gt;Seeberger, Peter H&lt;/author&gt;&lt;author&gt;Delbianco, Martina&lt;/author&gt;&lt;/authors&gt;&lt;/contributors&gt;&lt;titles&gt;&lt;title&gt;Helical polysaccharides&lt;/title&gt;&lt;secondary-title&gt;Peptide Science&lt;/secondary-title&gt;&lt;/titles&gt;&lt;periodical&gt;&lt;full-title&gt;Peptide Science&lt;/full-title&gt;&lt;abbr-1&gt;Peptide Sci.&lt;/abbr-1&gt;&lt;/periodical&gt;&lt;pages&gt;e24124&lt;/pages&gt;&lt;volume&gt;112&lt;/volume&gt;&lt;number&gt;1&lt;/number&gt;&lt;keywords&gt;&lt;keyword&gt;saccharide&lt;/keyword&gt;&lt;/keywords&gt;&lt;dates&gt;&lt;year&gt;2020&lt;/year&gt;&lt;/dates&gt;&lt;isbn&gt;2475-8817&lt;/isbn&gt;&lt;urls&gt;&lt;/urls&gt;&lt;/record&gt;&lt;/Cite&gt;&lt;/EndNote&gt;</w:instrText>
      </w:r>
      <w:r w:rsidR="009720F3" w:rsidRPr="00870029">
        <w:rPr>
          <w:rFonts w:cstheme="minorHAnsi"/>
        </w:rPr>
        <w:fldChar w:fldCharType="separate"/>
      </w:r>
      <w:r w:rsidR="007D0A1A">
        <w:rPr>
          <w:rFonts w:cstheme="minorHAnsi"/>
          <w:noProof/>
        </w:rPr>
        <w:t>(30)</w:t>
      </w:r>
      <w:r w:rsidR="009720F3" w:rsidRPr="00870029">
        <w:rPr>
          <w:rFonts w:cstheme="minorHAnsi"/>
        </w:rPr>
        <w:fldChar w:fldCharType="end"/>
      </w:r>
      <w:r w:rsidRPr="00870029">
        <w:t xml:space="preserve">, </w:t>
      </w:r>
      <w:r w:rsidR="003869D6" w:rsidRPr="00870029">
        <w:t>cellulose</w:t>
      </w:r>
      <w:r w:rsidR="009720F3" w:rsidRPr="00870029">
        <w:rPr>
          <w:rFonts w:cstheme="minorHAnsi"/>
        </w:rPr>
        <w:fldChar w:fldCharType="begin"/>
      </w:r>
      <w:r w:rsidR="007D0A1A">
        <w:rPr>
          <w:rFonts w:cstheme="minorHAnsi"/>
        </w:rPr>
        <w:instrText xml:space="preserve"> ADDIN EN.CITE &lt;EndNote&gt;&lt;Cite&gt;&lt;Author&gt;Habibi&lt;/Author&gt;&lt;Year&gt;2010&lt;/Year&gt;&lt;RecNum&gt;308&lt;/RecNum&gt;&lt;DisplayText&gt;(33)&lt;/DisplayText&gt;&lt;record&gt;&lt;rec-number&gt;308&lt;/rec-number&gt;&lt;foreign-keys&gt;&lt;key app="EN" db-id="5vx2w2xpseedtnef5svxdx00a0exaxxzptx5" timestamp="1638635773"&gt;308&lt;/key&gt;&lt;/foreign-keys&gt;&lt;ref-type name="Journal Article"&gt;17&lt;/ref-type&gt;&lt;contributors&gt;&lt;authors&gt;&lt;author&gt;Habibi, Youssef&lt;/author&gt;&lt;author&gt;Lucia, Lucian A&lt;/author&gt;&lt;author&gt;Rojas, Orlando J&lt;/author&gt;&lt;/authors&gt;&lt;/contributors&gt;&lt;titles&gt;&lt;title&gt;Cellulose nanocrystals: chemistry, self-assembly, and applications&lt;/title&gt;&lt;secondary-title&gt;Chemical reviews&lt;/secondary-title&gt;&lt;/titles&gt;&lt;periodical&gt;&lt;full-title&gt;Chemical Reviews&lt;/full-title&gt;&lt;abbr-1&gt;Chem. Rev.&lt;/abbr-1&gt;&lt;abbr-2&gt;Chem Rev&lt;/abbr-2&gt;&lt;/periodical&gt;&lt;pages&gt;3479-3500&lt;/pages&gt;&lt;volume&gt;110&lt;/volume&gt;&lt;number&gt;6&lt;/number&gt;&lt;keywords&gt;&lt;keyword&gt;assembly/persistence&lt;/keyword&gt;&lt;keyword&gt;saccharide&lt;/keyword&gt;&lt;/keywords&gt;&lt;dates&gt;&lt;year&gt;2010&lt;/year&gt;&lt;/dates&gt;&lt;isbn&gt;0009-2665&lt;/isbn&gt;&lt;urls&gt;&lt;/urls&gt;&lt;/record&gt;&lt;/Cite&gt;&lt;/EndNote&gt;</w:instrText>
      </w:r>
      <w:r w:rsidR="009720F3" w:rsidRPr="00870029">
        <w:rPr>
          <w:rFonts w:cstheme="minorHAnsi"/>
        </w:rPr>
        <w:fldChar w:fldCharType="separate"/>
      </w:r>
      <w:r w:rsidR="007D0A1A">
        <w:rPr>
          <w:rFonts w:cstheme="minorHAnsi"/>
          <w:noProof/>
        </w:rPr>
        <w:t>(33)</w:t>
      </w:r>
      <w:r w:rsidR="009720F3" w:rsidRPr="00870029">
        <w:rPr>
          <w:rFonts w:cstheme="minorHAnsi"/>
        </w:rPr>
        <w:fldChar w:fldCharType="end"/>
      </w:r>
      <w:r w:rsidRPr="00870029">
        <w:rPr>
          <w:rFonts w:cstheme="minorHAnsi"/>
        </w:rPr>
        <w:t xml:space="preserve">, and many other assemblies  </w:t>
      </w:r>
      <w:r w:rsidR="00FD71D2" w:rsidRPr="00870029">
        <w:rPr>
          <w:rFonts w:cstheme="minorHAnsi"/>
        </w:rPr>
        <w:t xml:space="preserve">(Figure 2). </w:t>
      </w:r>
      <w:r w:rsidR="003869D6" w:rsidRPr="00870029">
        <w:t>The sidechains of DNA and RNA are complementary as seen in duplex DNA and structural RNAs.</w:t>
      </w:r>
      <w:r w:rsidR="009720F3" w:rsidRPr="00870029">
        <w:fldChar w:fldCharType="begin"/>
      </w:r>
      <w:r w:rsidR="007D0A1A">
        <w:instrText xml:space="preserve"> ADDIN EN.CITE &lt;EndNote&gt;&lt;Cite&gt;&lt;Author&gt;Nelson&lt;/Author&gt;&lt;Year&gt;2021&lt;/Year&gt;&lt;RecNum&gt;370&lt;/RecNum&gt;&lt;DisplayText&gt;(11)&lt;/DisplayText&gt;&lt;record&gt;&lt;rec-number&gt;370&lt;/rec-number&gt;&lt;foreign-keys&gt;&lt;key app="EN" db-id="5vx2w2xpseedtnef5svxdx00a0exaxxzptx5" timestamp="1716321211"&gt;370&lt;/key&gt;&lt;/foreign-keys&gt;&lt;ref-type name="Book"&gt;6&lt;/ref-type&gt;&lt;contributors&gt;&lt;authors&gt;&lt;author&gt;Nelson, David L&lt;/author&gt;&lt;author&gt;Lehninger, Albert L&lt;/author&gt;&lt;author&gt;Cox, Michael M&lt;/author&gt;&lt;/authors&gt;&lt;/contributors&gt;&lt;titles&gt;&lt;title&gt;Lehninger Principles of Biochemistry, 8th Edition&lt;/title&gt;&lt;/titles&gt;&lt;dates&gt;&lt;year&gt;2021&lt;/year&gt;&lt;/dates&gt;&lt;publisher&gt;Macmillan&lt;/publisher&gt;&lt;isbn&gt;071677108X&lt;/isbn&gt;&lt;urls&gt;&lt;/urls&gt;&lt;/record&gt;&lt;/Cite&gt;&lt;/EndNote&gt;</w:instrText>
      </w:r>
      <w:r w:rsidR="009720F3" w:rsidRPr="00870029">
        <w:fldChar w:fldCharType="separate"/>
      </w:r>
      <w:r w:rsidR="007D0A1A">
        <w:rPr>
          <w:noProof/>
        </w:rPr>
        <w:t>(11)</w:t>
      </w:r>
      <w:r w:rsidR="009720F3" w:rsidRPr="00870029">
        <w:fldChar w:fldCharType="end"/>
      </w:r>
      <w:r w:rsidR="003869D6" w:rsidRPr="00870029">
        <w:t xml:space="preserve"> </w:t>
      </w:r>
    </w:p>
    <w:p w14:paraId="78C35CE0" w14:textId="35C45A93" w:rsidR="003869D6" w:rsidRPr="00870029" w:rsidRDefault="003869D6" w:rsidP="003869D6">
      <w:r w:rsidRPr="00870029">
        <w:t xml:space="preserve">Biopolymers are </w:t>
      </w:r>
      <w:r w:rsidR="005431FD" w:rsidRPr="00870029">
        <w:t>hetero-complementary</w:t>
      </w:r>
      <w:r w:rsidRPr="00870029">
        <w:t xml:space="preserve">. Proteins can specifically recognize and bind to </w:t>
      </w:r>
      <w:r w:rsidR="00032B58" w:rsidRPr="00870029">
        <w:t xml:space="preserve">proteins, </w:t>
      </w:r>
      <w:r w:rsidRPr="00870029">
        <w:t>DNA or RNA</w:t>
      </w:r>
      <w:r w:rsidR="00032B58" w:rsidRPr="00870029">
        <w:t>,</w:t>
      </w:r>
      <w:r w:rsidR="00A82B7B">
        <w:t xml:space="preserve"> </w:t>
      </w:r>
      <w:proofErr w:type="spellStart"/>
      <w:r w:rsidR="00A82B7B">
        <w:t>polyglycan</w:t>
      </w:r>
      <w:r w:rsidRPr="00870029">
        <w:t>s</w:t>
      </w:r>
      <w:proofErr w:type="spellEnd"/>
      <w:r w:rsidR="0090500C" w:rsidRPr="00870029">
        <w:t>,</w:t>
      </w:r>
      <w:r w:rsidR="0096014A" w:rsidRPr="00870029">
        <w:t xml:space="preserve"> and small molecules</w:t>
      </w:r>
      <w:r w:rsidR="00504722" w:rsidRPr="00870029">
        <w:t xml:space="preserve">. An example of complementarity of protein and polysaccharide is seen in Figure 3. </w:t>
      </w:r>
      <w:r w:rsidRPr="00870029">
        <w:t xml:space="preserve">The broad competence in </w:t>
      </w:r>
      <w:r w:rsidR="00F05F40" w:rsidRPr="00870029">
        <w:t xml:space="preserve">self- </w:t>
      </w:r>
      <w:r w:rsidR="00504722" w:rsidRPr="00870029">
        <w:t xml:space="preserve">and </w:t>
      </w:r>
      <w:proofErr w:type="gramStart"/>
      <w:r w:rsidR="00504722" w:rsidRPr="00870029">
        <w:t>hetero-</w:t>
      </w:r>
      <w:r w:rsidRPr="00870029">
        <w:t>complementarity</w:t>
      </w:r>
      <w:proofErr w:type="gramEnd"/>
      <w:r w:rsidR="00504722" w:rsidRPr="00870029">
        <w:t xml:space="preserve"> </w:t>
      </w:r>
      <w:r w:rsidR="005431FD" w:rsidRPr="00870029">
        <w:t xml:space="preserve">is </w:t>
      </w:r>
      <w:r w:rsidR="00AD142C" w:rsidRPr="00870029">
        <w:t xml:space="preserve">not seen in non-biological organic polymers and is </w:t>
      </w:r>
      <w:r w:rsidR="005431FD" w:rsidRPr="00870029">
        <w:t>consistent</w:t>
      </w:r>
      <w:r w:rsidRPr="00870029">
        <w:t xml:space="preserve"> </w:t>
      </w:r>
      <w:r w:rsidR="005431FD" w:rsidRPr="00870029">
        <w:t xml:space="preserve">with </w:t>
      </w:r>
      <w:r w:rsidR="00E347B8" w:rsidRPr="00870029">
        <w:t>co-</w:t>
      </w:r>
      <w:r w:rsidRPr="00870029">
        <w:t>evolutionary origins.</w:t>
      </w:r>
    </w:p>
    <w:p w14:paraId="2A936E98" w14:textId="27CAAA0C" w:rsidR="00D42134" w:rsidRPr="00870029" w:rsidRDefault="00D42134" w:rsidP="001354D3">
      <w:pPr>
        <w:pStyle w:val="Heading3"/>
        <w:rPr>
          <w:color w:val="auto"/>
        </w:rPr>
      </w:pPr>
      <w:bookmarkStart w:id="57" w:name="_Toc218398418"/>
      <w:r w:rsidRPr="00870029">
        <w:rPr>
          <w:color w:val="auto"/>
        </w:rPr>
        <w:t>Recalcitrance</w:t>
      </w:r>
      <w:bookmarkEnd w:id="52"/>
      <w:r w:rsidR="00F02376" w:rsidRPr="00870029">
        <w:rPr>
          <w:color w:val="auto"/>
        </w:rPr>
        <w:t>: Intrinsic and Extrinsic Control of Chemical Fragility</w:t>
      </w:r>
      <w:bookmarkEnd w:id="57"/>
    </w:p>
    <w:p w14:paraId="7D5291D6" w14:textId="6CDD827A" w:rsidR="00207490" w:rsidRPr="00870029" w:rsidRDefault="00207490" w:rsidP="00207490">
      <w:bookmarkStart w:id="58" w:name="_Hlk171944224"/>
      <w:bookmarkStart w:id="59" w:name="_Hlk170977350"/>
      <w:r w:rsidRPr="00870029">
        <w:rPr>
          <w:rFonts w:cstheme="minorHAnsi"/>
        </w:rPr>
        <w:t xml:space="preserve">Evolution produced </w:t>
      </w:r>
      <w:r w:rsidR="00543090" w:rsidRPr="00870029">
        <w:rPr>
          <w:rFonts w:cstheme="minorHAnsi"/>
        </w:rPr>
        <w:t>fragile</w:t>
      </w:r>
      <w:r w:rsidRPr="00870029">
        <w:rPr>
          <w:rFonts w:cstheme="minorHAnsi"/>
        </w:rPr>
        <w:t xml:space="preserve"> polymers</w:t>
      </w:r>
      <w:r w:rsidRPr="00870029">
        <w:rPr>
          <w:rFonts w:cstheme="minorHAnsi"/>
        </w:rPr>
        <w:fldChar w:fldCharType="begin">
          <w:fldData xml:space="preserve">PEVuZE5vdGU+PENpdGU+PEF1dGhvcj5TY2hyb2VkZXI8L0F1dGhvcj48WWVhcj4yMDA2PC9ZZWFy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VNB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2ODE0LTY4MTU8L3BhZ2VzPjx2b2x1bWU+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NjEwNS02MTA5PC9wYWdlcz48dm9sdW1lPjExODwvdm9sdW1lPjxu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=
</w:fldData>
        </w:fldChar>
      </w:r>
      <w:r w:rsidR="007D0A1A">
        <w:rPr>
          <w:rFonts w:cstheme="minorHAnsi"/>
        </w:rPr>
        <w:instrText xml:space="preserve"> ADDIN EN.CITE </w:instrText>
      </w:r>
      <w:r w:rsidR="007D0A1A">
        <w:rPr>
          <w:rFonts w:cstheme="minorHAnsi"/>
        </w:rPr>
        <w:fldChar w:fldCharType="begin">
          <w:fldData xml:space="preserve">PEVuZE5vdGU+PENpdGU+PEF1dGhvcj5TY2hyb2VkZXI8L0F1dGhvcj48WWVhcj4yMDA2PC9ZZWFy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VNB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2ODE0LTY4MTU8L3BhZ2VzPjx2b2x1bWU+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NjEwNS02MTA5PC9wYWdlcz48dm9sdW1lPjExODwvdm9sdW1lPjxu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=
</w:fldData>
        </w:fldChar>
      </w:r>
      <w:r w:rsidR="007D0A1A">
        <w:rPr>
          <w:rFonts w:cstheme="minorHAnsi"/>
        </w:rPr>
        <w:instrText xml:space="preserve"> ADDIN EN.CITE.DATA </w:instrText>
      </w:r>
      <w:r w:rsidR="007D0A1A">
        <w:rPr>
          <w:rFonts w:cstheme="minorHAnsi"/>
        </w:rPr>
      </w:r>
      <w:r w:rsidR="007D0A1A">
        <w:rPr>
          <w:rFonts w:cstheme="minorHAnsi"/>
        </w:rPr>
        <w:fldChar w:fldCharType="end"/>
      </w:r>
      <w:r w:rsidRPr="00870029">
        <w:rPr>
          <w:rFonts w:cstheme="minorHAnsi"/>
        </w:rPr>
      </w:r>
      <w:r w:rsidRPr="00870029">
        <w:rPr>
          <w:rFonts w:cstheme="minorHAnsi"/>
        </w:rPr>
        <w:fldChar w:fldCharType="separate"/>
      </w:r>
      <w:r w:rsidR="007D0A1A">
        <w:rPr>
          <w:rFonts w:cstheme="minorHAnsi"/>
          <w:noProof/>
        </w:rPr>
        <w:t>(37-44)</w:t>
      </w:r>
      <w:r w:rsidRPr="00870029">
        <w:rPr>
          <w:rFonts w:cstheme="minorHAnsi"/>
        </w:rPr>
        <w:fldChar w:fldCharType="end"/>
      </w:r>
      <w:r w:rsidRPr="00870029">
        <w:rPr>
          <w:rFonts w:cstheme="minorHAnsi"/>
        </w:rPr>
        <w:t xml:space="preserve"> that paradoxically dominate much of the chemistry of the Earth. </w:t>
      </w:r>
      <w:bookmarkEnd w:id="58"/>
      <w:r w:rsidRPr="00870029">
        <w:rPr>
          <w:rFonts w:cstheme="minorHAnsi"/>
        </w:rPr>
        <w:t>Biopolymers are large, complex, and fragile (thermodynamically unstable and kinetically trapped). Biopolymers degrade spontaneously in aqueous media.</w:t>
      </w:r>
      <w:r w:rsidRPr="00870029">
        <w:rPr>
          <w:rFonts w:cstheme="minorHAnsi"/>
        </w:rPr>
        <w:fldChar w:fldCharType="begin">
          <w:fldData xml:space="preserve">PEVuZE5vdGU+PENpdGU+PEF1dGhvcj5TY2hyb2VkZXI8L0F1dGhvcj48WWVhcj4yMDA2PC9ZZWFy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VNB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2ODE0LTY4MTU8L3BhZ2VzPjx2b2x1bWU+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NjEwNS02MTA5PC9wYWdlcz48dm9sdW1lPjExODwvdm9sdW1lPjxu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=
</w:fldData>
        </w:fldChar>
      </w:r>
      <w:r w:rsidR="007D0A1A">
        <w:rPr>
          <w:rFonts w:cstheme="minorHAnsi"/>
        </w:rPr>
        <w:instrText xml:space="preserve"> ADDIN EN.CITE </w:instrText>
      </w:r>
      <w:r w:rsidR="007D0A1A">
        <w:rPr>
          <w:rFonts w:cstheme="minorHAnsi"/>
        </w:rPr>
        <w:fldChar w:fldCharType="begin">
          <w:fldData xml:space="preserve">PEVuZE5vdGU+PENpdGU+PEF1dGhvcj5TY2hyb2VkZXI8L0F1dGhvcj48WWVhcj4yMDA2PC9ZZWFy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VNB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2ODE0LTY4MTU8L3BhZ2VzPjx2b2x1bWU+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NjEwNS02MTA5PC9wYWdlcz48dm9sdW1lPjExODwvdm9sdW1lPjxu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=
</w:fldData>
        </w:fldChar>
      </w:r>
      <w:r w:rsidR="007D0A1A">
        <w:rPr>
          <w:rFonts w:cstheme="minorHAnsi"/>
        </w:rPr>
        <w:instrText xml:space="preserve"> ADDIN EN.CITE.DATA </w:instrText>
      </w:r>
      <w:r w:rsidR="007D0A1A">
        <w:rPr>
          <w:rFonts w:cstheme="minorHAnsi"/>
        </w:rPr>
      </w:r>
      <w:r w:rsidR="007D0A1A">
        <w:rPr>
          <w:rFonts w:cstheme="minorHAnsi"/>
        </w:rPr>
        <w:fldChar w:fldCharType="end"/>
      </w:r>
      <w:r w:rsidRPr="00870029">
        <w:rPr>
          <w:rFonts w:cstheme="minorHAnsi"/>
        </w:rPr>
      </w:r>
      <w:r w:rsidRPr="00870029">
        <w:rPr>
          <w:rFonts w:cstheme="minorHAnsi"/>
        </w:rPr>
        <w:fldChar w:fldCharType="separate"/>
      </w:r>
      <w:r w:rsidR="007D0A1A">
        <w:rPr>
          <w:rFonts w:cstheme="minorHAnsi"/>
          <w:noProof/>
        </w:rPr>
        <w:t>(37-44)</w:t>
      </w:r>
      <w:r w:rsidRPr="00870029">
        <w:rPr>
          <w:rFonts w:cstheme="minorHAnsi"/>
        </w:rPr>
        <w:fldChar w:fldCharType="end"/>
      </w:r>
      <w:r w:rsidRPr="00870029">
        <w:rPr>
          <w:rFonts w:cstheme="minorHAnsi"/>
        </w:rPr>
        <w:t xml:space="preserve"> </w:t>
      </w:r>
      <w:r w:rsidRPr="00870029">
        <w:t xml:space="preserve">The negative free energy of hydrolysis (positive free energy for condensation-dehydration, </w:t>
      </w:r>
      <m:oMath>
        <m:r>
          <w:rPr>
            <w:rFonts w:ascii="Cambria Math" w:hAnsi="Cambria Math"/>
          </w:rPr>
          <m:t>∆G</m:t>
        </m:r>
        <m:d>
          <m:dPr>
            <m:ctrlPr>
              <w:rPr>
                <w:rFonts w:ascii="Cambria Math" w:hAnsi="Cambria Math"/>
                <w:i/>
              </w:rPr>
            </m:ctrlPr>
          </m:dPr>
          <m:e>
            <m:r>
              <w:rPr>
                <w:rFonts w:ascii="Cambria Math" w:hAnsi="Cambria Math"/>
              </w:rPr>
              <m:t>condense</m:t>
            </m:r>
          </m:e>
        </m:d>
        <m:r>
          <w:rPr>
            <w:rFonts w:ascii="Cambria Math" w:hAnsi="Cambria Math"/>
          </w:rPr>
          <m:t>&gt;0</m:t>
        </m:r>
      </m:oMath>
      <w:r w:rsidRPr="00870029">
        <w:t xml:space="preserve">) is illustrated in </w:t>
      </w:r>
      <w:bookmarkStart w:id="60" w:name="_Hlk172449247"/>
      <w:r w:rsidRPr="00870029">
        <w:t xml:space="preserve">Figure </w:t>
      </w:r>
      <w:bookmarkEnd w:id="60"/>
      <w:r w:rsidRPr="00870029">
        <w:t>4. Given sufficient time, DNA, RNA, polypeptide, and</w:t>
      </w:r>
      <w:r w:rsidR="00A82B7B">
        <w:t xml:space="preserve"> </w:t>
      </w:r>
      <w:proofErr w:type="spellStart"/>
      <w:r w:rsidR="00A82B7B">
        <w:t>polyglycan</w:t>
      </w:r>
      <w:bookmarkStart w:id="61" w:name="_Hlk187196492"/>
      <w:r w:rsidR="0037118B" w:rsidRPr="00870029">
        <w:t>s</w:t>
      </w:r>
      <w:proofErr w:type="spellEnd"/>
      <w:r w:rsidRPr="00870029">
        <w:t xml:space="preserve"> </w:t>
      </w:r>
      <w:bookmarkEnd w:id="61"/>
      <w:r w:rsidRPr="00870029">
        <w:t xml:space="preserve">degrade in </w:t>
      </w:r>
      <w:r w:rsidRPr="00870029">
        <w:rPr>
          <w:lang w:bidi="he-IL"/>
        </w:rPr>
        <w:t>water</w:t>
      </w:r>
      <w:r w:rsidRPr="00870029">
        <w:t xml:space="preserve"> into small monomeric building blocks.</w:t>
      </w:r>
      <w:r w:rsidRPr="00870029">
        <w:rPr>
          <w:rFonts w:cstheme="minorHAnsi"/>
        </w:rPr>
        <w:t xml:space="preserve"> B</w:t>
      </w:r>
      <w:r w:rsidRPr="00870029">
        <w:t xml:space="preserve">iopolymers persist in part because </w:t>
      </w:r>
      <w:r w:rsidR="00AD142C" w:rsidRPr="00870029">
        <w:t xml:space="preserve">of </w:t>
      </w:r>
      <w:r w:rsidRPr="00870029">
        <w:t>kinetic trapp</w:t>
      </w:r>
      <w:r w:rsidR="00AD142C" w:rsidRPr="00870029">
        <w:t>ing</w:t>
      </w:r>
      <w:r w:rsidRPr="00870029">
        <w:t xml:space="preserve">. Building blocks are linked by bonds that </w:t>
      </w:r>
      <w:r w:rsidRPr="00870029">
        <w:lastRenderedPageBreak/>
        <w:t>have high intrinsic activation energies of hydrolysis</w:t>
      </w:r>
      <w:r w:rsidR="00AD142C" w:rsidRPr="00870029">
        <w:t>, as</w:t>
      </w:r>
      <w:r w:rsidRPr="00870029">
        <w:t xml:space="preserve"> indicated by </w:t>
      </w:r>
      <w:bookmarkStart w:id="62" w:name="_Hlk171008594"/>
      <w:bookmarkStart w:id="63" w:name="_Hlk171010329"/>
      <m:oMath>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r</m:t>
                </m:r>
              </m:e>
            </m:d>
          </m:sub>
          <m:sup>
            <m:r>
              <w:rPr>
                <w:rFonts w:ascii="Cambria Math" w:hAnsi="Cambria Math"/>
              </w:rPr>
              <m:t>‡</m:t>
            </m:r>
          </m:sup>
        </m:sSubSup>
        <m:d>
          <m:dPr>
            <m:ctrlPr>
              <w:rPr>
                <w:rFonts w:ascii="Cambria Math" w:hAnsi="Cambria Math"/>
                <w:i/>
              </w:rPr>
            </m:ctrlPr>
          </m:dPr>
          <m:e>
            <m:r>
              <w:rPr>
                <w:rFonts w:ascii="Cambria Math" w:hAnsi="Cambria Math"/>
              </w:rPr>
              <m:t>int</m:t>
            </m:r>
          </m:e>
        </m:d>
      </m:oMath>
      <w:r w:rsidRPr="00870029">
        <w:t xml:space="preserve"> </w:t>
      </w:r>
      <w:bookmarkEnd w:id="62"/>
      <w:r w:rsidRPr="00870029">
        <w:t xml:space="preserve">in </w:t>
      </w:r>
      <w:bookmarkEnd w:id="63"/>
      <w:r w:rsidRPr="00870029">
        <w:t>Figure 4. Kinetically trapped bonds include phosphodiester, peptide, and glycosidic bonds.</w:t>
      </w:r>
      <w:r w:rsidRPr="00870029">
        <w:rPr>
          <w:rFonts w:cstheme="minorHAnsi"/>
        </w:rPr>
        <w:fldChar w:fldCharType="begin">
          <w:fldData xml:space="preserve">PEVuZE5vdGU+PENpdGU+PEF1dGhvcj5TY2hyb2VkZXI8L0F1dGhvcj48WWVhcj4yMDA2PC9ZZWFy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VNB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2ODE0LTY4MTU8L3BhZ2VzPjx2b2x1bWU+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NjEwNS02MTA5PC9wYWdlcz48dm9sdW1lPjExODwvdm9sdW1lPjxu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=
</w:fldData>
        </w:fldChar>
      </w:r>
      <w:r w:rsidR="007D0A1A">
        <w:rPr>
          <w:rFonts w:cstheme="minorHAnsi"/>
        </w:rPr>
        <w:instrText xml:space="preserve"> ADDIN EN.CITE </w:instrText>
      </w:r>
      <w:r w:rsidR="007D0A1A">
        <w:rPr>
          <w:rFonts w:cstheme="minorHAnsi"/>
        </w:rPr>
        <w:fldChar w:fldCharType="begin">
          <w:fldData xml:space="preserve">PEVuZE5vdGU+PENpdGU+PEF1dGhvcj5TY2hyb2VkZXI8L0F1dGhvcj48WWVhcj4yMDA2PC9ZZWFy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VNB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2ODE0LTY4MTU8L3BhZ2VzPjx2b2x1bWU+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NjEwNS02MTA5PC9wYWdlcz48dm9sdW1lPjExODwvdm9sdW1lPjxu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=
</w:fldData>
        </w:fldChar>
      </w:r>
      <w:r w:rsidR="007D0A1A">
        <w:rPr>
          <w:rFonts w:cstheme="minorHAnsi"/>
        </w:rPr>
        <w:instrText xml:space="preserve"> ADDIN EN.CITE.DATA </w:instrText>
      </w:r>
      <w:r w:rsidR="007D0A1A">
        <w:rPr>
          <w:rFonts w:cstheme="minorHAnsi"/>
        </w:rPr>
      </w:r>
      <w:r w:rsidR="007D0A1A">
        <w:rPr>
          <w:rFonts w:cstheme="minorHAnsi"/>
        </w:rPr>
        <w:fldChar w:fldCharType="end"/>
      </w:r>
      <w:r w:rsidRPr="00870029">
        <w:rPr>
          <w:rFonts w:cstheme="minorHAnsi"/>
        </w:rPr>
      </w:r>
      <w:r w:rsidRPr="00870029">
        <w:rPr>
          <w:rFonts w:cstheme="minorHAnsi"/>
        </w:rPr>
        <w:fldChar w:fldCharType="separate"/>
      </w:r>
      <w:r w:rsidR="007D0A1A">
        <w:rPr>
          <w:rFonts w:cstheme="minorHAnsi"/>
          <w:noProof/>
        </w:rPr>
        <w:t>(37-44)</w:t>
      </w:r>
      <w:r w:rsidRPr="00870029">
        <w:rPr>
          <w:rFonts w:cstheme="minorHAnsi"/>
        </w:rPr>
        <w:fldChar w:fldCharType="end"/>
      </w:r>
      <w:r w:rsidRPr="00870029">
        <w:t xml:space="preserve"> </w:t>
      </w:r>
    </w:p>
    <w:p w14:paraId="13FE6440" w14:textId="7F1EB570" w:rsidR="00D42134" w:rsidRPr="00870029" w:rsidRDefault="00762B13" w:rsidP="00D42134">
      <w:r>
        <w:rPr>
          <w:rFonts w:cstheme="minorHAnsi"/>
        </w:rPr>
        <w:t>One of the most astounding proficiencies of</w:t>
      </w:r>
      <w:r w:rsidR="00543090" w:rsidRPr="00870029">
        <w:rPr>
          <w:rFonts w:cstheme="minorHAnsi"/>
        </w:rPr>
        <w:t xml:space="preserve"> b</w:t>
      </w:r>
      <w:r w:rsidR="00E73E87" w:rsidRPr="00870029">
        <w:rPr>
          <w:rFonts w:cstheme="minorHAnsi"/>
        </w:rPr>
        <w:t>iopolymer</w:t>
      </w:r>
      <w:r>
        <w:rPr>
          <w:rFonts w:cstheme="minorHAnsi"/>
        </w:rPr>
        <w:t>s</w:t>
      </w:r>
      <w:r w:rsidR="00E73E87" w:rsidRPr="00870029">
        <w:rPr>
          <w:rFonts w:cstheme="minorHAnsi"/>
        </w:rPr>
        <w:t xml:space="preserve"> </w:t>
      </w:r>
      <w:r>
        <w:rPr>
          <w:rFonts w:cstheme="minorHAnsi"/>
        </w:rPr>
        <w:t xml:space="preserve">is their ability </w:t>
      </w:r>
      <w:r w:rsidR="00543090" w:rsidRPr="00870029">
        <w:rPr>
          <w:rFonts w:cstheme="minorHAnsi"/>
        </w:rPr>
        <w:t xml:space="preserve">control </w:t>
      </w:r>
      <w:r>
        <w:rPr>
          <w:rFonts w:cstheme="minorHAnsi"/>
        </w:rPr>
        <w:t>their</w:t>
      </w:r>
      <w:r w:rsidR="00543090" w:rsidRPr="00870029">
        <w:rPr>
          <w:rFonts w:cstheme="minorHAnsi"/>
        </w:rPr>
        <w:t xml:space="preserve"> own destin</w:t>
      </w:r>
      <w:r>
        <w:rPr>
          <w:rFonts w:cstheme="minorHAnsi"/>
        </w:rPr>
        <w:t>ies</w:t>
      </w:r>
      <w:r w:rsidR="00543090" w:rsidRPr="00870029">
        <w:rPr>
          <w:rFonts w:cstheme="minorHAnsi"/>
        </w:rPr>
        <w:t xml:space="preserve"> by manipulating </w:t>
      </w:r>
      <w:r w:rsidR="001E10E7" w:rsidRPr="00870029">
        <w:rPr>
          <w:rFonts w:cstheme="minorHAnsi"/>
        </w:rPr>
        <w:t>kinetic trapping</w:t>
      </w:r>
      <w:r w:rsidR="00543090" w:rsidRPr="00870029">
        <w:rPr>
          <w:rFonts w:cstheme="minorHAnsi"/>
        </w:rPr>
        <w:t xml:space="preserve"> and thermodynamic stability</w:t>
      </w:r>
      <w:r w:rsidR="00E73E87" w:rsidRPr="00870029">
        <w:rPr>
          <w:rFonts w:cstheme="minorHAnsi"/>
        </w:rPr>
        <w:t>.</w:t>
      </w:r>
      <w:r w:rsidR="009720F3" w:rsidRPr="00870029">
        <w:rPr>
          <w:rFonts w:cstheme="minorHAnsi"/>
        </w:rPr>
        <w:fldChar w:fldCharType="begin">
          <w:fldData xml:space="preserve">PEVuZE5vdGU+PENpdGU+PEF1dGhvcj5FZHJpPC9BdXRob3I+PFllYXI+MjAyMzwvWWVhcj48UmVj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</w:fldData>
        </w:fldChar>
      </w:r>
      <w:r w:rsidR="007D0A1A">
        <w:rPr>
          <w:rFonts w:cstheme="minorHAnsi"/>
        </w:rPr>
        <w:instrText xml:space="preserve"> ADDIN EN.CITE </w:instrText>
      </w:r>
      <w:r w:rsidR="007D0A1A">
        <w:rPr>
          <w:rFonts w:cstheme="minorHAnsi"/>
        </w:rPr>
        <w:fldChar w:fldCharType="begin">
          <w:fldData xml:space="preserve">PEVuZE5vdGU+PENpdGU+PEF1dGhvcj5FZHJpPC9BdXRob3I+PFllYXI+MjAyMzwvWWVhcj48UmVj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</w:fldData>
        </w:fldChar>
      </w:r>
      <w:r w:rsidR="007D0A1A">
        <w:rPr>
          <w:rFonts w:cstheme="minorHAnsi"/>
        </w:rPr>
        <w:instrText xml:space="preserve"> ADDIN EN.CITE.DATA </w:instrText>
      </w:r>
      <w:r w:rsidR="007D0A1A">
        <w:rPr>
          <w:rFonts w:cstheme="minorHAnsi"/>
        </w:rPr>
      </w:r>
      <w:r w:rsidR="007D0A1A">
        <w:rPr>
          <w:rFonts w:cstheme="minorHAnsi"/>
        </w:rPr>
        <w:fldChar w:fldCharType="end"/>
      </w:r>
      <w:r w:rsidR="009720F3" w:rsidRPr="00870029">
        <w:rPr>
          <w:rFonts w:cstheme="minorHAnsi"/>
        </w:rPr>
      </w:r>
      <w:r w:rsidR="009720F3" w:rsidRPr="00870029">
        <w:rPr>
          <w:rFonts w:cstheme="minorHAnsi"/>
        </w:rPr>
        <w:fldChar w:fldCharType="separate"/>
      </w:r>
      <w:r w:rsidR="007D0A1A">
        <w:rPr>
          <w:rFonts w:cstheme="minorHAnsi"/>
          <w:noProof/>
        </w:rPr>
        <w:t>(45, 46)</w:t>
      </w:r>
      <w:r w:rsidR="009720F3" w:rsidRPr="00870029">
        <w:rPr>
          <w:rFonts w:cstheme="minorHAnsi"/>
        </w:rPr>
        <w:fldChar w:fldCharType="end"/>
      </w:r>
      <w:r w:rsidR="00E73E87" w:rsidRPr="00870029">
        <w:rPr>
          <w:rFonts w:cstheme="minorHAnsi"/>
        </w:rPr>
        <w:t xml:space="preserve"> </w:t>
      </w:r>
      <w:r w:rsidR="00543090" w:rsidRPr="00870029">
        <w:rPr>
          <w:rFonts w:cstheme="minorHAnsi"/>
        </w:rPr>
        <w:t>The extent and type of b</w:t>
      </w:r>
      <w:r w:rsidR="00D42134" w:rsidRPr="00870029">
        <w:t>iopolymer</w:t>
      </w:r>
      <w:r w:rsidR="0096014A" w:rsidRPr="00870029">
        <w:t xml:space="preserve"> </w:t>
      </w:r>
      <w:r w:rsidR="00D42134" w:rsidRPr="00870029">
        <w:t>assembly (Figures 1</w:t>
      </w:r>
      <w:r w:rsidR="0024340A" w:rsidRPr="00870029">
        <w:t>-3</w:t>
      </w:r>
      <w:r w:rsidR="00D42134" w:rsidRPr="00870029">
        <w:t>)</w:t>
      </w:r>
      <w:r w:rsidR="0078374A" w:rsidRPr="00870029">
        <w:t xml:space="preserve"> </w:t>
      </w:r>
      <w:r w:rsidR="00E347B8" w:rsidRPr="00870029">
        <w:t>modulates</w:t>
      </w:r>
      <w:r w:rsidR="00D42134" w:rsidRPr="00870029">
        <w:t xml:space="preserve"> </w:t>
      </w:r>
      <w:r w:rsidR="00714CA2" w:rsidRPr="00870029">
        <w:t xml:space="preserve">chemical </w:t>
      </w:r>
      <w:r w:rsidR="00D42134" w:rsidRPr="00870029">
        <w:t xml:space="preserve">lifetimes in ways that are not </w:t>
      </w:r>
      <w:bookmarkStart w:id="64" w:name="_Hlk171289128"/>
      <w:r w:rsidR="00D42134" w:rsidRPr="00870029">
        <w:t xml:space="preserve">predicted by </w:t>
      </w:r>
      <m:oMath>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r</m:t>
                </m:r>
              </m:e>
            </m:d>
          </m:sub>
          <m:sup>
            <m:r>
              <w:rPr>
                <w:rFonts w:ascii="Cambria Math" w:hAnsi="Cambria Math"/>
              </w:rPr>
              <m:t>‡</m:t>
            </m:r>
          </m:sup>
        </m:sSubSup>
        <m:d>
          <m:dPr>
            <m:ctrlPr>
              <w:rPr>
                <w:rFonts w:ascii="Cambria Math" w:hAnsi="Cambria Math"/>
                <w:i/>
              </w:rPr>
            </m:ctrlPr>
          </m:dPr>
          <m:e>
            <m:r>
              <w:rPr>
                <w:rFonts w:ascii="Cambria Math" w:hAnsi="Cambria Math"/>
              </w:rPr>
              <m:t>int</m:t>
            </m:r>
          </m:e>
        </m:d>
      </m:oMath>
      <w:bookmarkEnd w:id="64"/>
      <w:r w:rsidR="00714CA2" w:rsidRPr="00870029">
        <w:t xml:space="preserve"> (Figure </w:t>
      </w:r>
      <w:r w:rsidR="009C022D" w:rsidRPr="00870029">
        <w:t>4</w:t>
      </w:r>
      <w:r w:rsidR="00714CA2" w:rsidRPr="00870029">
        <w:t>)</w:t>
      </w:r>
      <w:r w:rsidR="009720F3" w:rsidRPr="00870029">
        <w:fldChar w:fldCharType="begin">
          <w:fldData xml:space="preserve">PEVuZE5vdGU+PENpdGU+PEF1dGhvcj5FZHJpPC9BdXRob3I+PFllYXI+MjAyMzwvWWVhcj48UmVj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</w:fldData>
        </w:fldChar>
      </w:r>
      <w:r w:rsidR="007D0A1A">
        <w:instrText xml:space="preserve"> ADDIN EN.CITE </w:instrText>
      </w:r>
      <w:r w:rsidR="007D0A1A">
        <w:fldChar w:fldCharType="begin">
          <w:fldData xml:space="preserve">PEVuZE5vdGU+PENpdGU+PEF1dGhvcj5FZHJpPC9BdXRob3I+PFllYXI+MjAyMzwvWWVhcj48UmVj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</w:fldData>
        </w:fldChar>
      </w:r>
      <w:r w:rsidR="007D0A1A">
        <w:instrText xml:space="preserve"> ADDIN EN.CITE.DATA </w:instrText>
      </w:r>
      <w:r w:rsidR="007D0A1A">
        <w:fldChar w:fldCharType="end"/>
      </w:r>
      <w:r w:rsidR="009720F3" w:rsidRPr="00870029">
        <w:fldChar w:fldCharType="separate"/>
      </w:r>
      <w:r w:rsidR="007D0A1A">
        <w:rPr>
          <w:noProof/>
        </w:rPr>
        <w:t>(45, 46)</w:t>
      </w:r>
      <w:r w:rsidR="009720F3" w:rsidRPr="00870029">
        <w:fldChar w:fldCharType="end"/>
      </w:r>
      <w:r w:rsidR="00AB443D" w:rsidRPr="00870029">
        <w:t>.</w:t>
      </w:r>
      <w:r w:rsidR="00D42134" w:rsidRPr="00870029">
        <w:t xml:space="preserve"> </w:t>
      </w:r>
      <w:bookmarkStart w:id="65" w:name="_Hlk171007792"/>
      <w:r w:rsidR="00D42134" w:rsidRPr="00870029">
        <w:t>To describe this phenomena</w:t>
      </w:r>
      <w:r w:rsidR="008040B8" w:rsidRPr="00870029">
        <w:t xml:space="preserve"> in general</w:t>
      </w:r>
      <w:r w:rsidR="00D42134" w:rsidRPr="00870029">
        <w:t>, w</w:t>
      </w:r>
      <w:r w:rsidR="00D42134" w:rsidRPr="00870029">
        <w:rPr>
          <w:rFonts w:cstheme="minorHAnsi"/>
        </w:rPr>
        <w:t xml:space="preserve">e appropriated the term recalcitrance and define it as a general tendency of assembly to </w:t>
      </w:r>
      <w:r w:rsidR="00D42134" w:rsidRPr="00870029">
        <w:t>increase chemical lifetimes</w:t>
      </w:r>
      <w:r w:rsidR="00207490" w:rsidRPr="00870029">
        <w:t xml:space="preserve"> (persistence)</w:t>
      </w:r>
      <w:r w:rsidR="00D42134" w:rsidRPr="00870029">
        <w:t>.</w:t>
      </w:r>
      <w:r w:rsidR="009720F3" w:rsidRPr="00870029">
        <w:fldChar w:fldCharType="begin">
          <w:fldData xml:space="preserve">PEVuZE5vdGU+PENpdGU+PEF1dGhvcj5FZHJpPC9BdXRob3I+PFllYXI+MjAyMzwvWWVhcj48UmVj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</w:fldData>
        </w:fldChar>
      </w:r>
      <w:r w:rsidR="007D0A1A">
        <w:instrText xml:space="preserve"> ADDIN EN.CITE </w:instrText>
      </w:r>
      <w:r w:rsidR="007D0A1A">
        <w:fldChar w:fldCharType="begin">
          <w:fldData xml:space="preserve">PEVuZE5vdGU+PENpdGU+PEF1dGhvcj5FZHJpPC9BdXRob3I+PFllYXI+MjAyMzwvWWVhcj48UmVj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</w:fldData>
        </w:fldChar>
      </w:r>
      <w:r w:rsidR="007D0A1A">
        <w:instrText xml:space="preserve"> ADDIN EN.CITE.DATA </w:instrText>
      </w:r>
      <w:r w:rsidR="007D0A1A">
        <w:fldChar w:fldCharType="end"/>
      </w:r>
      <w:r w:rsidR="009720F3" w:rsidRPr="00870029">
        <w:fldChar w:fldCharType="separate"/>
      </w:r>
      <w:r w:rsidR="007D0A1A">
        <w:rPr>
          <w:noProof/>
        </w:rPr>
        <w:t>(45, 46)</w:t>
      </w:r>
      <w:r w:rsidR="009720F3" w:rsidRPr="00870029">
        <w:fldChar w:fldCharType="end"/>
      </w:r>
      <w:r w:rsidR="00D42134" w:rsidRPr="00870029">
        <w:t xml:space="preserve"> </w:t>
      </w:r>
      <w:bookmarkEnd w:id="65"/>
      <w:r w:rsidR="00D42134" w:rsidRPr="00870029">
        <w:t>The term recalcitrance is taken from carbohydrate chemists</w:t>
      </w:r>
      <w:r w:rsidR="009720F3" w:rsidRPr="00870029">
        <w:fldChar w:fldCharType="begin"/>
      </w:r>
      <w:r w:rsidR="007D0A1A">
        <w:instrText xml:space="preserve"> ADDIN EN.CITE &lt;EndNote&gt;&lt;Cite&gt;&lt;Author&gt;Habibi&lt;/Author&gt;&lt;Year&gt;2010&lt;/Year&gt;&lt;RecNum&gt;308&lt;/RecNum&gt;&lt;DisplayText&gt;(33)&lt;/DisplayText&gt;&lt;record&gt;&lt;rec-number&gt;308&lt;/rec-number&gt;&lt;foreign-keys&gt;&lt;key app="EN" db-id="5vx2w2xpseedtnef5svxdx00a0exaxxzptx5" timestamp="1638635773"&gt;308&lt;/key&gt;&lt;/foreign-keys&gt;&lt;ref-type name="Journal Article"&gt;17&lt;/ref-type&gt;&lt;contributors&gt;&lt;authors&gt;&lt;author&gt;Habibi, Youssef&lt;/author&gt;&lt;author&gt;Lucia, Lucian A&lt;/author&gt;&lt;author&gt;Rojas, Orlando J&lt;/author&gt;&lt;/authors&gt;&lt;/contributors&gt;&lt;titles&gt;&lt;title&gt;Cellulose nanocrystals: chemistry, self-assembly, and applications&lt;/title&gt;&lt;secondary-title&gt;Chemical reviews&lt;/secondary-title&gt;&lt;/titles&gt;&lt;periodical&gt;&lt;full-title&gt;Chemical Reviews&lt;/full-title&gt;&lt;abbr-1&gt;Chem. Rev.&lt;/abbr-1&gt;&lt;abbr-2&gt;Chem Rev&lt;/abbr-2&gt;&lt;/periodical&gt;&lt;pages&gt;3479-3500&lt;/pages&gt;&lt;volume&gt;110&lt;/volume&gt;&lt;number&gt;6&lt;/number&gt;&lt;keywords&gt;&lt;keyword&gt;assembly/persistence&lt;/keyword&gt;&lt;keyword&gt;saccharide&lt;/keyword&gt;&lt;/keywords&gt;&lt;dates&gt;&lt;year&gt;2010&lt;/year&gt;&lt;/dates&gt;&lt;isbn&gt;0009-2665&lt;/isbn&gt;&lt;urls&gt;&lt;/urls&gt;&lt;/record&gt;&lt;/Cite&gt;&lt;/EndNote&gt;</w:instrText>
      </w:r>
      <w:r w:rsidR="009720F3" w:rsidRPr="00870029">
        <w:fldChar w:fldCharType="separate"/>
      </w:r>
      <w:r w:rsidR="007D0A1A">
        <w:rPr>
          <w:noProof/>
        </w:rPr>
        <w:t>(33)</w:t>
      </w:r>
      <w:r w:rsidR="009720F3" w:rsidRPr="00870029">
        <w:fldChar w:fldCharType="end"/>
      </w:r>
      <w:r w:rsidR="00D42134" w:rsidRPr="00870029">
        <w:t xml:space="preserve"> who use it to describe the resistance of polyglucose in crystalline cellulose to hydrolysis. </w:t>
      </w:r>
      <w:bookmarkStart w:id="66" w:name="_Hlk171426661"/>
      <w:bookmarkStart w:id="67" w:name="_Hlk170978911"/>
      <w:r w:rsidR="00D42134" w:rsidRPr="00870029">
        <w:rPr>
          <w:rFonts w:eastAsiaTheme="minorEastAsia"/>
        </w:rPr>
        <w:t>Polyglucose in crystalline cellulose is completely unreactive, even to enzymes.</w:t>
      </w:r>
      <w:r w:rsidR="009720F3" w:rsidRPr="00870029">
        <w:rPr>
          <w:rFonts w:eastAsiaTheme="minorEastAsia"/>
        </w:rPr>
        <w:fldChar w:fldCharType="begin"/>
      </w:r>
      <w:r w:rsidR="007D0A1A">
        <w:rPr>
          <w:rFonts w:eastAsiaTheme="minorEastAsia"/>
        </w:rPr>
        <w:instrText xml:space="preserve"> ADDIN EN.CITE &lt;EndNote&gt;&lt;Cite&gt;&lt;Author&gt;Beckham&lt;/Author&gt;&lt;Year&gt;2011&lt;/Year&gt;&lt;RecNum&gt;532&lt;/RecNum&gt;&lt;DisplayText&gt;(47)&lt;/DisplayText&gt;&lt;record&gt;&lt;rec-number&gt;532&lt;/rec-number&gt;&lt;foreign-keys&gt;&lt;key app="EN" db-id="5vx2w2xpseedtnef5svxdx00a0exaxxzptx5" timestamp="1720413524"&gt;532&lt;/key&gt;&lt;/foreign-keys&gt;&lt;ref-type name="Journal Article"&gt;17&lt;/ref-type&gt;&lt;contributors&gt;&lt;authors&gt;&lt;author&gt;Beckham, Gregg T&lt;/author&gt;&lt;author&gt;Matthews, James F&lt;/author&gt;&lt;author&gt;Peters, Baron&lt;/author&gt;&lt;author&gt;Bomble, Yannick J&lt;/author&gt;&lt;author&gt;Himmel, Michael E&lt;/author&gt;&lt;author&gt;Crowley, Michael F&lt;/author&gt;&lt;/authors&gt;&lt;/contributors&gt;&lt;titles&gt;&lt;title&gt;Molecular-level origins of biomass recalcitrance: decrystallization free energies for four common cellulose polymorphs&lt;/title&gt;&lt;secondary-title&gt;The Journal of Physical Chemistry B&lt;/secondary-title&gt;&lt;/titles&gt;&lt;periodical&gt;&lt;full-title&gt;The Journal of Physical Chemistry B&lt;/full-title&gt;&lt;abbr-1&gt;J. Phys. Chem. B&lt;/abbr-1&gt;&lt;abbr-2&gt;----------------&lt;/abbr-2&gt;&lt;/periodical&gt;&lt;pages&gt;4118-4127&lt;/pages&gt;&lt;volume&gt;115&lt;/volume&gt;&lt;number&gt;14&lt;/number&gt;&lt;dates&gt;&lt;year&gt;2011&lt;/year&gt;&lt;/dates&gt;&lt;isbn&gt;1520-6106&lt;/isbn&gt;&lt;urls&gt;&lt;/urls&gt;&lt;/record&gt;&lt;/Cite&gt;&lt;/EndNote&gt;</w:instrText>
      </w:r>
      <w:r w:rsidR="009720F3" w:rsidRPr="00870029">
        <w:rPr>
          <w:rFonts w:eastAsiaTheme="minorEastAsia"/>
        </w:rPr>
        <w:fldChar w:fldCharType="separate"/>
      </w:r>
      <w:r w:rsidR="007D0A1A">
        <w:rPr>
          <w:rFonts w:eastAsiaTheme="minorEastAsia"/>
          <w:noProof/>
        </w:rPr>
        <w:t>(47)</w:t>
      </w:r>
      <w:r w:rsidR="009720F3" w:rsidRPr="00870029">
        <w:rPr>
          <w:rFonts w:eastAsiaTheme="minorEastAsia"/>
        </w:rPr>
        <w:fldChar w:fldCharType="end"/>
      </w:r>
      <w:r w:rsidR="00D42134" w:rsidRPr="00870029">
        <w:rPr>
          <w:rFonts w:eastAsiaTheme="minorEastAsia"/>
        </w:rPr>
        <w:t xml:space="preserve"> </w:t>
      </w:r>
      <w:r w:rsidR="00D42134" w:rsidRPr="00870029">
        <w:t xml:space="preserve">The activation energies for </w:t>
      </w:r>
      <w:r w:rsidR="00E93840" w:rsidRPr="00870029">
        <w:t xml:space="preserve">essentially any </w:t>
      </w:r>
      <w:r w:rsidR="00D42134" w:rsidRPr="00870029">
        <w:t xml:space="preserve">chemical transformation </w:t>
      </w:r>
      <w:bookmarkEnd w:id="66"/>
      <w:r w:rsidR="00462436" w:rsidRPr="00870029">
        <w:t>of</w:t>
      </w:r>
      <w:r w:rsidR="00D42134" w:rsidRPr="00870029">
        <w:t xml:space="preserve"> cellulose include the term </w:t>
      </w:r>
      <m:oMath>
        <m:r>
          <w:rPr>
            <w:rFonts w:ascii="Cambria Math" w:hAnsi="Cambria Math"/>
          </w:rPr>
          <m:t>-∆G</m:t>
        </m:r>
        <m:d>
          <m:dPr>
            <m:ctrlPr>
              <w:rPr>
                <w:rFonts w:ascii="Cambria Math" w:hAnsi="Cambria Math"/>
                <w:i/>
              </w:rPr>
            </m:ctrlPr>
          </m:dPr>
          <m:e>
            <m:r>
              <w:rPr>
                <w:rFonts w:ascii="Cambria Math" w:hAnsi="Cambria Math"/>
              </w:rPr>
              <m:t>cryslallize</m:t>
            </m:r>
          </m:e>
        </m:d>
      </m:oMath>
      <w:r w:rsidR="00591F93" w:rsidRPr="00870029">
        <w:rPr>
          <w:rFonts w:eastAsiaTheme="minorEastAsia"/>
        </w:rPr>
        <w:t xml:space="preserve"> (Figure </w:t>
      </w:r>
      <w:r w:rsidR="009C022D" w:rsidRPr="00870029">
        <w:rPr>
          <w:rFonts w:eastAsiaTheme="minorEastAsia"/>
        </w:rPr>
        <w:t>4</w:t>
      </w:r>
      <w:r w:rsidR="00591F93" w:rsidRPr="00870029">
        <w:rPr>
          <w:rFonts w:eastAsiaTheme="minorEastAsia"/>
        </w:rPr>
        <w:t>C), m</w:t>
      </w:r>
      <w:r w:rsidR="00D42134" w:rsidRPr="00870029">
        <w:rPr>
          <w:rFonts w:eastAsiaTheme="minorEastAsia"/>
        </w:rPr>
        <w:t xml:space="preserve">eaning that the </w:t>
      </w:r>
      <w:r w:rsidR="00D42134" w:rsidRPr="00870029">
        <w:t>activation energy</w:t>
      </w:r>
      <w:r w:rsidR="00DD1743" w:rsidRPr="00870029">
        <w:t xml:space="preserve"> for</w:t>
      </w:r>
      <w:r w:rsidR="00E81475" w:rsidRPr="00870029">
        <w:t xml:space="preserve"> a</w:t>
      </w:r>
      <w:r w:rsidR="00DD1743" w:rsidRPr="00870029">
        <w:t xml:space="preserve"> reaction</w:t>
      </w:r>
      <w:r w:rsidR="00D42134" w:rsidRPr="00870029">
        <w:t xml:space="preserve"> includes the free energy of </w:t>
      </w:r>
      <w:r w:rsidR="0037118B" w:rsidRPr="00870029">
        <w:t>disassembly</w:t>
      </w:r>
      <w:r w:rsidR="00D42134" w:rsidRPr="00870029">
        <w:t xml:space="preserve">. Cellulose recalcitrance is a barrier to biofuel production. </w:t>
      </w:r>
    </w:p>
    <w:p w14:paraId="554392B5" w14:textId="629A4512" w:rsidR="00D80D69" w:rsidRPr="00870029" w:rsidRDefault="00E81475" w:rsidP="00D42134">
      <w:bookmarkStart w:id="68" w:name="_Hlk172666335"/>
      <w:bookmarkStart w:id="69" w:name="_Hlk171179374"/>
      <w:bookmarkEnd w:id="67"/>
      <w:r w:rsidRPr="00870029">
        <w:rPr>
          <w:noProof/>
        </w:rPr>
        <w:t>Cellulose</w:t>
      </w:r>
      <w:r w:rsidR="00FD71D2" w:rsidRPr="00870029">
        <w:rPr>
          <w:noProof/>
        </w:rPr>
        <w:t xml:space="preserve"> is not unique</w:t>
      </w:r>
      <w:r w:rsidR="00AD142C" w:rsidRPr="00870029">
        <w:rPr>
          <w:noProof/>
        </w:rPr>
        <w:t xml:space="preserve"> in its recalcitrance</w:t>
      </w:r>
      <w:r w:rsidR="00FD71D2" w:rsidRPr="00870029">
        <w:rPr>
          <w:noProof/>
        </w:rPr>
        <w:t xml:space="preserve">. </w:t>
      </w:r>
      <w:r w:rsidR="00DF25EF" w:rsidRPr="00870029">
        <w:rPr>
          <w:rFonts w:cstheme="minorHAnsi"/>
        </w:rPr>
        <w:t>A</w:t>
      </w:r>
      <w:r w:rsidR="00D42134" w:rsidRPr="00870029">
        <w:rPr>
          <w:rFonts w:cstheme="minorHAnsi"/>
        </w:rPr>
        <w:t>ll biopolymers</w:t>
      </w:r>
      <w:r w:rsidR="00DF25EF" w:rsidRPr="00870029">
        <w:rPr>
          <w:rFonts w:cstheme="minorHAnsi"/>
        </w:rPr>
        <w:t xml:space="preserve"> access recalcitrant states</w:t>
      </w:r>
      <w:r w:rsidR="00D42134" w:rsidRPr="00870029">
        <w:rPr>
          <w:rFonts w:cstheme="minorHAnsi"/>
        </w:rPr>
        <w:t xml:space="preserve">. Fibrous proteins </w:t>
      </w:r>
      <w:r w:rsidR="000833E3" w:rsidRPr="00870029">
        <w:rPr>
          <w:rFonts w:cstheme="minorHAnsi"/>
        </w:rPr>
        <w:t xml:space="preserve">and amyloids </w:t>
      </w:r>
      <w:r w:rsidR="00D42134" w:rsidRPr="00870029">
        <w:rPr>
          <w:rFonts w:cstheme="minorHAnsi"/>
        </w:rPr>
        <w:t>hydrolyze more slowly and are more persistent than globular domains</w:t>
      </w:r>
      <w:bookmarkEnd w:id="68"/>
      <w:r w:rsidR="009720F3" w:rsidRPr="00870029">
        <w:rPr>
          <w:rFonts w:cstheme="minorHAnsi"/>
        </w:rPr>
        <w:fldChar w:fldCharType="begin"/>
      </w:r>
      <w:r w:rsidR="007D0A1A">
        <w:rPr>
          <w:rFonts w:cstheme="minorHAnsi"/>
        </w:rPr>
        <w:instrText xml:space="preserve"> ADDIN EN.CITE &lt;EndNote&gt;&lt;Cite&gt;&lt;Author&gt;Prusiner&lt;/Author&gt;&lt;Year&gt;1983&lt;/Year&gt;&lt;RecNum&gt;141&lt;/RecNum&gt;&lt;DisplayText&gt;(48, 49)&lt;/DisplayText&gt;&lt;record&gt;&lt;rec-number&gt;141&lt;/rec-number&gt;&lt;foreign-keys&gt;&lt;key app="EN" db-id="5vx2w2xpseedtnef5svxdx00a0exaxxzptx5" timestamp="1563286009"&gt;141&lt;/key&gt;&lt;/foreign-keys&gt;&lt;ref-type name="Journal Article"&gt;17&lt;/ref-type&gt;&lt;contributors&gt;&lt;authors&gt;&lt;author&gt;Prusiner, Stanley B&lt;/author&gt;&lt;author&gt;McKinley, Michael P&lt;/author&gt;&lt;author&gt;Bowman, Karen A&lt;/author&gt;&lt;author&gt;Bolton, David C&lt;/author&gt;&lt;author&gt;Bendheim, Paul E&lt;/author&gt;&lt;author&gt;Groth, Darlene F&lt;/author&gt;&lt;author&gt;Glenner, George G&lt;/author&gt;&lt;/authors&gt;&lt;/contributors&gt;&lt;titles&gt;&lt;title&gt;Scrapie prions aggregate to form amyloid-like birefringent rods&lt;/title&gt;&lt;secondary-title&gt;Cell&lt;/secondary-title&gt;&lt;/titles&gt;&lt;periodical&gt;&lt;full-title&gt;Cell&lt;/full-title&gt;&lt;abbr-1&gt;Cell&lt;/abbr-1&gt;&lt;abbr-2&gt;Cell&lt;/abbr-2&gt;&lt;/periodical&gt;&lt;pages&gt;349-358&lt;/pages&gt;&lt;volume&gt;35&lt;/volume&gt;&lt;number&gt;2&lt;/number&gt;&lt;dates&gt;&lt;year&gt;1983&lt;/year&gt;&lt;/dates&gt;&lt;isbn&gt;0092-8674&lt;/isbn&gt;&lt;urls&gt;&lt;/urls&gt;&lt;/record&gt;&lt;/Cite&gt;&lt;Cite&gt;&lt;Author&gt;Chiti&lt;/Author&gt;&lt;Year&gt;2006&lt;/Year&gt;&lt;RecNum&gt;528&lt;/RecNum&gt;&lt;record&gt;&lt;rec-number&gt;528&lt;/rec-number&gt;&lt;foreign-keys&gt;&lt;key app="EN" db-id="5vx2w2xpseedtnef5svxdx00a0exaxxzptx5" timestamp="1720301652"&gt;528&lt;/key&gt;&lt;/foreign-keys&gt;&lt;ref-type name="Journal Article"&gt;17&lt;/ref-type&gt;&lt;contributors&gt;&lt;authors&gt;&lt;author&gt;Chiti, Fabrizio&lt;/author&gt;&lt;author&gt;Dobson, Christopher M&lt;/author&gt;&lt;/authors&gt;&lt;/contributors&gt;&lt;titles&gt;&lt;title&gt;Protein misfolding, functional amyloid, and human disease&lt;/title&gt;&lt;secondary-title&gt;Annu. Rev. Biochem.&lt;/secondary-title&gt;&lt;/titles&gt;&lt;periodical&gt;&lt;full-title&gt;Annu Rev Biochem&lt;/full-title&gt;&lt;abbr-1&gt;Annu. Rev. Biochem.&lt;/abbr-1&gt;&lt;/periodical&gt;&lt;pages&gt;333-366&lt;/pages&gt;&lt;volume&gt;75&lt;/volume&gt;&lt;number&gt;1&lt;/number&gt;&lt;dates&gt;&lt;year&gt;2006&lt;/year&gt;&lt;/dates&gt;&lt;isbn&gt;0066-4154&lt;/isbn&gt;&lt;urls&gt;&lt;/urls&gt;&lt;/record&gt;&lt;/Cite&gt;&lt;/EndNote&gt;</w:instrText>
      </w:r>
      <w:r w:rsidR="009720F3" w:rsidRPr="00870029">
        <w:rPr>
          <w:rFonts w:cstheme="minorHAnsi"/>
        </w:rPr>
        <w:fldChar w:fldCharType="separate"/>
      </w:r>
      <w:r w:rsidR="007D0A1A">
        <w:rPr>
          <w:rFonts w:cstheme="minorHAnsi"/>
          <w:noProof/>
        </w:rPr>
        <w:t>(48, 49)</w:t>
      </w:r>
      <w:r w:rsidR="009720F3" w:rsidRPr="00870029">
        <w:rPr>
          <w:rFonts w:cstheme="minorHAnsi"/>
        </w:rPr>
        <w:fldChar w:fldCharType="end"/>
      </w:r>
      <w:r w:rsidR="00AB443D" w:rsidRPr="00870029">
        <w:rPr>
          <w:rFonts w:cstheme="minorHAnsi"/>
        </w:rPr>
        <w:t>.</w:t>
      </w:r>
      <w:r w:rsidR="00D42134" w:rsidRPr="00870029">
        <w:rPr>
          <w:rFonts w:cstheme="minorHAnsi"/>
        </w:rPr>
        <w:t xml:space="preserve"> </w:t>
      </w:r>
      <w:bookmarkStart w:id="70" w:name="_Hlk171297183"/>
      <w:r w:rsidR="00D42134" w:rsidRPr="00870029">
        <w:rPr>
          <w:rFonts w:cstheme="minorHAnsi"/>
        </w:rPr>
        <w:t>Disordered linker regions between globular domains hydrolyze more readily than globular domains</w:t>
      </w:r>
      <w:bookmarkEnd w:id="70"/>
      <w:r w:rsidR="009720F3" w:rsidRPr="00870029">
        <w:rPr>
          <w:rFonts w:cstheme="minorHAnsi"/>
        </w:rPr>
        <w:fldChar w:fldCharType="begin">
          <w:fldData xml:space="preserve">PEVuZE5vdGU+PENpdGU+PEF1dGhvcj5LbGVub3c8L0F1dGhvcj48WWVhcj4xOTcxPC9ZZWFyPjxS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</w:fldData>
        </w:fldChar>
      </w:r>
      <w:r w:rsidR="007D0A1A">
        <w:rPr>
          <w:rFonts w:cstheme="minorHAnsi"/>
        </w:rPr>
        <w:instrText xml:space="preserve"> ADDIN EN.CITE </w:instrText>
      </w:r>
      <w:r w:rsidR="007D0A1A">
        <w:rPr>
          <w:rFonts w:cstheme="minorHAnsi"/>
        </w:rPr>
        <w:fldChar w:fldCharType="begin">
          <w:fldData xml:space="preserve">PEVuZE5vdGU+PENpdGU+PEF1dGhvcj5LbGVub3c8L0F1dGhvcj48WWVhcj4xOTcxPC9ZZWFyPjxS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</w:fldData>
        </w:fldChar>
      </w:r>
      <w:r w:rsidR="007D0A1A">
        <w:rPr>
          <w:rFonts w:cstheme="minorHAnsi"/>
        </w:rPr>
        <w:instrText xml:space="preserve"> ADDIN EN.CITE.DATA </w:instrText>
      </w:r>
      <w:r w:rsidR="007D0A1A">
        <w:rPr>
          <w:rFonts w:cstheme="minorHAnsi"/>
        </w:rPr>
      </w:r>
      <w:r w:rsidR="007D0A1A">
        <w:rPr>
          <w:rFonts w:cstheme="minorHAnsi"/>
        </w:rPr>
        <w:fldChar w:fldCharType="end"/>
      </w:r>
      <w:r w:rsidR="009720F3" w:rsidRPr="00870029">
        <w:rPr>
          <w:rFonts w:cstheme="minorHAnsi"/>
        </w:rPr>
      </w:r>
      <w:r w:rsidR="009720F3" w:rsidRPr="00870029">
        <w:rPr>
          <w:rFonts w:cstheme="minorHAnsi"/>
        </w:rPr>
        <w:fldChar w:fldCharType="separate"/>
      </w:r>
      <w:r w:rsidR="007D0A1A">
        <w:rPr>
          <w:rFonts w:cstheme="minorHAnsi"/>
          <w:noProof/>
        </w:rPr>
        <w:t>(50, 51)</w:t>
      </w:r>
      <w:r w:rsidR="009720F3" w:rsidRPr="00870029">
        <w:rPr>
          <w:rFonts w:cstheme="minorHAnsi"/>
        </w:rPr>
        <w:fldChar w:fldCharType="end"/>
      </w:r>
      <w:r w:rsidR="00AB443D" w:rsidRPr="00870029">
        <w:rPr>
          <w:rFonts w:cstheme="minorHAnsi"/>
        </w:rPr>
        <w:t>.</w:t>
      </w:r>
      <w:r w:rsidR="00D42134" w:rsidRPr="00870029">
        <w:rPr>
          <w:rFonts w:cstheme="minorHAnsi"/>
        </w:rPr>
        <w:t xml:space="preserve"> Assembled c</w:t>
      </w:r>
      <w:r w:rsidR="00D42134" w:rsidRPr="00870029">
        <w:t>ollagen</w:t>
      </w:r>
      <w:r w:rsidR="00AD142C" w:rsidRPr="00870029">
        <w:t xml:space="preserve"> </w:t>
      </w:r>
      <w:r w:rsidR="00B73F8F" w:rsidRPr="00870029">
        <w:t>is so recalcitrant</w:t>
      </w:r>
      <w:r w:rsidR="00B951C8" w:rsidRPr="00870029">
        <w:t xml:space="preserve"> it</w:t>
      </w:r>
      <w:r w:rsidR="00D42134" w:rsidRPr="00870029">
        <w:t xml:space="preserve"> has been detected in dinosaur fossils.</w:t>
      </w:r>
      <w:r w:rsidR="009720F3" w:rsidRPr="00870029">
        <w:fldChar w:fldCharType="begin"/>
      </w:r>
      <w:r w:rsidR="007D0A1A">
        <w:instrText xml:space="preserve"> ADDIN EN.CITE &lt;EndNote&gt;&lt;Cite&gt;&lt;Author&gt;Schweitzer&lt;/Author&gt;&lt;Year&gt;2013&lt;/Year&gt;&lt;RecNum&gt;529&lt;/RecNum&gt;&lt;DisplayText&gt;(52, 53)&lt;/DisplayText&gt;&lt;record&gt;&lt;rec-number&gt;529&lt;/rec-number&gt;&lt;foreign-keys&gt;&lt;key app="EN" db-id="5vx2w2xpseedtnef5svxdx00a0exaxxzptx5" timestamp="1720302181"&gt;529&lt;/key&gt;&lt;/foreign-keys&gt;&lt;ref-type name="Journal Article"&gt;17&lt;/ref-type&gt;&lt;contributors&gt;&lt;authors&gt;&lt;author&gt;Schweitzer, Mary Higby&lt;/author&gt;&lt;author&gt;Zheng, Wenxia&lt;/author&gt;&lt;author&gt;Cleland, Timothy P&lt;/author&gt;&lt;author&gt;Bern, Marshall&lt;/author&gt;&lt;/authors&gt;&lt;/contributors&gt;&lt;titles&gt;&lt;title&gt;Molecular analyses of dinosaur osteocytes support the presence of endogenous molecules&lt;/title&gt;&lt;secondary-title&gt;Bone&lt;/secondary-title&gt;&lt;/titles&gt;&lt;periodical&gt;&lt;full-title&gt;Bone&lt;/full-title&gt;&lt;abbr-1&gt;Bone&lt;/abbr-1&gt;&lt;abbr-2&gt;Bone&lt;/abbr-2&gt;&lt;/periodical&gt;&lt;pages&gt;414-423&lt;/pages&gt;&lt;volume&gt;52&lt;/volume&gt;&lt;number&gt;1&lt;/number&gt;&lt;dates&gt;&lt;year&gt;2013&lt;/year&gt;&lt;/dates&gt;&lt;isbn&gt;8756-3282&lt;/isbn&gt;&lt;urls&gt;&lt;/urls&gt;&lt;/record&gt;&lt;/Cite&gt;&lt;Cite&gt;&lt;Author&gt;Dobberstein&lt;/Author&gt;&lt;Year&gt;2009&lt;/Year&gt;&lt;RecNum&gt;531&lt;/RecNum&gt;&lt;record&gt;&lt;rec-number&gt;531&lt;/rec-number&gt;&lt;foreign-keys&gt;&lt;key app="EN" db-id="5vx2w2xpseedtnef5svxdx00a0exaxxzptx5" timestamp="1720412744"&gt;531&lt;/key&gt;&lt;/foreign-keys&gt;&lt;ref-type name="Journal Article"&gt;17&lt;/ref-type&gt;&lt;contributors&gt;&lt;authors&gt;&lt;author&gt;Dobberstein, Reimer C&lt;/author&gt;&lt;author&gt;Collins, Matthew J&lt;/author&gt;&lt;author&gt;Craig, Oliver E&lt;/author&gt;&lt;author&gt;Taylor, Gillian&lt;/author&gt;&lt;author&gt;Penkman, Kirsty EH&lt;/author&gt;&lt;author&gt;Ritz-Timme, Stefanie&lt;/author&gt;&lt;/authors&gt;&lt;/contributors&gt;&lt;titles&gt;&lt;title&gt;Archaeological collagen: Why worry about collagen diagenesis?&lt;/title&gt;&lt;secondary-title&gt;Archaeological and Anthropological Sciences&lt;/secondary-title&gt;&lt;/titles&gt;&lt;periodical&gt;&lt;full-title&gt;Archaeological and Anthropological Sciences&lt;/full-title&gt;&lt;abbr-1&gt;Archaeol. Anthropol.  Sci.&lt;/abbr-1&gt;&lt;/periodical&gt;&lt;pages&gt;31-42&lt;/pages&gt;&lt;volume&gt;1&lt;/volume&gt;&lt;dates&gt;&lt;year&gt;2009&lt;/year&gt;&lt;/dates&gt;&lt;isbn&gt;1866-9557&lt;/isbn&gt;&lt;urls&gt;&lt;/urls&gt;&lt;/record&gt;&lt;/Cite&gt;&lt;/EndNote&gt;</w:instrText>
      </w:r>
      <w:r w:rsidR="009720F3" w:rsidRPr="00870029">
        <w:fldChar w:fldCharType="separate"/>
      </w:r>
      <w:r w:rsidR="007D0A1A">
        <w:rPr>
          <w:noProof/>
        </w:rPr>
        <w:t>(52, 53)</w:t>
      </w:r>
      <w:r w:rsidR="009720F3" w:rsidRPr="00870029">
        <w:fldChar w:fldCharType="end"/>
      </w:r>
      <w:r w:rsidR="00D42134" w:rsidRPr="00870029">
        <w:t xml:space="preserve"> </w:t>
      </w:r>
      <w:bookmarkStart w:id="71" w:name="_Hlk171293667"/>
      <w:bookmarkStart w:id="72" w:name="_Hlk171293768"/>
      <w:r w:rsidR="00D42134" w:rsidRPr="00870029">
        <w:t>Single-stranded DNA is more vulnerable to chemical and nucleolytic degradation than double-strand DNA</w:t>
      </w:r>
      <w:bookmarkEnd w:id="71"/>
      <w:bookmarkEnd w:id="72"/>
      <w:r w:rsidR="009720F3" w:rsidRPr="00870029">
        <w:fldChar w:fldCharType="begin">
          <w:fldData xml:space="preserve">PEVuZE5vdGU+PENpdGU+PEF1dGhvcj5XdTwvQXV0aG9yPjxZZWFyPjIwMTY8L1llYXI+PFJlY051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==
</w:fldData>
        </w:fldChar>
      </w:r>
      <w:r w:rsidR="007D0A1A">
        <w:instrText xml:space="preserve"> ADDIN EN.CITE </w:instrText>
      </w:r>
      <w:r w:rsidR="007D0A1A">
        <w:fldChar w:fldCharType="begin">
          <w:fldData xml:space="preserve">PEVuZE5vdGU+PENpdGU+PEF1dGhvcj5XdTwvQXV0aG9yPjxZZWFyPjIwMTY8L1llYXI+PFJlY051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==
</w:fldData>
        </w:fldChar>
      </w:r>
      <w:r w:rsidR="007D0A1A">
        <w:instrText xml:space="preserve"> ADDIN EN.CITE.DATA </w:instrText>
      </w:r>
      <w:r w:rsidR="007D0A1A">
        <w:fldChar w:fldCharType="end"/>
      </w:r>
      <w:r w:rsidR="009720F3" w:rsidRPr="00870029">
        <w:fldChar w:fldCharType="separate"/>
      </w:r>
      <w:r w:rsidR="007D0A1A">
        <w:rPr>
          <w:noProof/>
        </w:rPr>
        <w:t>(39, 54, 55)</w:t>
      </w:r>
      <w:r w:rsidR="009720F3" w:rsidRPr="00870029">
        <w:fldChar w:fldCharType="end"/>
      </w:r>
      <w:r w:rsidR="00B951C8" w:rsidRPr="00870029">
        <w:t>.</w:t>
      </w:r>
      <w:r w:rsidR="00D42134" w:rsidRPr="00870029">
        <w:t xml:space="preserve"> </w:t>
      </w:r>
      <w:r w:rsidR="00D42134" w:rsidRPr="00870029">
        <w:rPr>
          <w:rFonts w:cstheme="minorHAnsi"/>
        </w:rPr>
        <w:t xml:space="preserve">Folded tRNAs and rRNAs are persistent and robust (Figure 3b) while unfolded mRNAs are labile and </w:t>
      </w:r>
      <w:r w:rsidR="005C123C" w:rsidRPr="00870029">
        <w:rPr>
          <w:rFonts w:cstheme="minorHAnsi"/>
        </w:rPr>
        <w:t>short-lived</w:t>
      </w:r>
      <w:r w:rsidR="00D42134" w:rsidRPr="00870029">
        <w:t>.</w:t>
      </w:r>
      <w:r w:rsidR="009720F3" w:rsidRPr="00870029">
        <w:rPr>
          <w:rFonts w:cstheme="minorHAnsi"/>
        </w:rPr>
        <w:fldChar w:fldCharType="begin"/>
      </w:r>
      <w:r w:rsidR="007D0A1A">
        <w:rPr>
          <w:rFonts w:cstheme="minorHAnsi"/>
        </w:rPr>
        <w:instrText xml:space="preserve"> ADDIN EN.CITE &lt;EndNote&gt;&lt;Cite&gt;&lt;Author&gt;Guth-Metzler&lt;/Author&gt;&lt;Year&gt;2023&lt;/Year&gt;&lt;RecNum&gt;361&lt;/RecNum&gt;&lt;DisplayText&gt;(46)&lt;/DisplayText&gt;&lt;record&gt;&lt;rec-number&gt;361&lt;/rec-number&gt;&lt;foreign-keys&gt;&lt;key app="EN" db-id="5vx2w2xpseedtnef5svxdx00a0exaxxzptx5" timestamp="1716316614"&gt;361&lt;/key&gt;&lt;/foreign-keys&gt;&lt;ref-type name="Journal Article"&gt;17&lt;/ref-type&gt;&lt;contributors&gt;&lt;authors&gt;&lt;author&gt;Guth-Metzler, Rebecca&lt;/author&gt;&lt;author&gt;Mohamed, Ahmad Mohyeldin&lt;/author&gt;&lt;author&gt;Cowan, Elizabeth T&lt;/author&gt;&lt;author&gt;Henning, Ashleigh&lt;/author&gt;&lt;author&gt;Ito, Chieri&lt;/author&gt;&lt;author&gt;Frenkel-Pinter, Moran&lt;/author&gt;&lt;author&gt;Wartell, Roger M&lt;/author&gt;&lt;author&gt;Glass, Jennifer B&lt;/author&gt;&lt;author&gt;Williams, Loren Dean&lt;/author&gt;&lt;/authors&gt;&lt;/contributors&gt;&lt;titles&gt;&lt;title&gt;&lt;style face="normal" font="default" size="100%"&gt;Goldilocks and RNA: where Mg&lt;/style&gt;&lt;style face="superscript" font="default" size="100%"&gt;2+&lt;/style&gt;&lt;style face="normal" font="default" size="100%"&gt; concentration is just right&lt;/style&gt;&lt;/title&gt;&lt;secondary-title&gt;Nucleic Acids Research&lt;/secondary-title&gt;&lt;/titles&gt;&lt;periodical&gt;&lt;full-title&gt;Nucleic Acids Research&lt;/full-title&gt;&lt;abbr-1&gt;Nucleic Acids Res.&lt;/abbr-1&gt;&lt;abbr-2&gt;Nucleic Acids Res&lt;/abbr-2&gt;&lt;/periodical&gt;&lt;pages&gt;3529-3539&lt;/pages&gt;&lt;volume&gt;51&lt;/volume&gt;&lt;number&gt;8&lt;/number&gt;&lt;dates&gt;&lt;year&gt;2023&lt;/year&gt;&lt;/dates&gt;&lt;isbn&gt;0305-1048&lt;/isbn&gt;&lt;urls&gt;&lt;/urls&gt;&lt;/record&gt;&lt;/Cite&gt;&lt;/EndNote&gt;</w:instrText>
      </w:r>
      <w:r w:rsidR="009720F3" w:rsidRPr="00870029">
        <w:rPr>
          <w:rFonts w:cstheme="minorHAnsi"/>
        </w:rPr>
        <w:fldChar w:fldCharType="separate"/>
      </w:r>
      <w:r w:rsidR="007D0A1A">
        <w:rPr>
          <w:rFonts w:cstheme="minorHAnsi"/>
          <w:noProof/>
        </w:rPr>
        <w:t>(46)</w:t>
      </w:r>
      <w:r w:rsidR="009720F3" w:rsidRPr="00870029">
        <w:rPr>
          <w:rFonts w:cstheme="minorHAnsi"/>
        </w:rPr>
        <w:fldChar w:fldCharType="end"/>
      </w:r>
      <w:r w:rsidR="00D42134" w:rsidRPr="00870029">
        <w:rPr>
          <w:rFonts w:cstheme="minorHAnsi"/>
        </w:rPr>
        <w:t xml:space="preserve"> Polyglucose can persist for hundreds of millions of years</w:t>
      </w:r>
      <w:r w:rsidR="009720F3" w:rsidRPr="00870029">
        <w:rPr>
          <w:rFonts w:cstheme="minorHAnsi"/>
        </w:rPr>
        <w:fldChar w:fldCharType="begin"/>
      </w:r>
      <w:r w:rsidR="007D0A1A">
        <w:rPr>
          <w:rFonts w:cstheme="minorHAnsi"/>
        </w:rPr>
        <w:instrText xml:space="preserve"> ADDIN EN.CITE &lt;EndNote&gt;&lt;Cite&gt;&lt;Author&gt;Griffith&lt;/Author&gt;&lt;Year&gt;2008&lt;/Year&gt;&lt;RecNum&gt;369&lt;/RecNum&gt;&lt;DisplayText&gt;(56)&lt;/DisplayText&gt;&lt;record&gt;&lt;rec-number&gt;369&lt;/rec-number&gt;&lt;foreign-keys&gt;&lt;key app="EN" db-id="5vx2w2xpseedtnef5svxdx00a0exaxxzptx5" timestamp="1716320790"&gt;369&lt;/key&gt;&lt;/foreign-keys&gt;&lt;ref-type name="Journal Article"&gt;17&lt;/ref-type&gt;&lt;contributors&gt;&lt;authors&gt;&lt;author&gt;Griffith, Jack D&lt;/author&gt;&lt;author&gt;Willcox, Smaranda&lt;/author&gt;&lt;author&gt;Powers, Dennis W&lt;/author&gt;&lt;author&gt;Nelson, Roger&lt;/author&gt;&lt;author&gt;Baxter, Bonnie K&lt;/author&gt;&lt;/authors&gt;&lt;/contributors&gt;&lt;titles&gt;&lt;title&gt;Discovery of abundant cellulose microfibers encased in 250 Ma Permian halite: a macromolecular target in the search for life on other planets&lt;/title&gt;&lt;secondary-title&gt;Astrobiology&lt;/secondary-title&gt;&lt;/titles&gt;&lt;periodical&gt;&lt;full-title&gt;Astrobiology&lt;/full-title&gt;&lt;abbr-1&gt;Astrobiology&lt;/abbr-1&gt;&lt;abbr-2&gt;Astrobiology&lt;/abbr-2&gt;&lt;/periodical&gt;&lt;pages&gt;215-228&lt;/pages&gt;&lt;volume&gt;8&lt;/volume&gt;&lt;number&gt;2&lt;/number&gt;&lt;keywords&gt;&lt;keyword&gt;saccharide&lt;/keyword&gt;&lt;/keywords&gt;&lt;dates&gt;&lt;year&gt;2008&lt;/year&gt;&lt;/dates&gt;&lt;isbn&gt;1531-1074&lt;/isbn&gt;&lt;urls&gt;&lt;/urls&gt;&lt;/record&gt;&lt;/Cite&gt;&lt;/EndNote&gt;</w:instrText>
      </w:r>
      <w:r w:rsidR="009720F3" w:rsidRPr="00870029">
        <w:rPr>
          <w:rFonts w:cstheme="minorHAnsi"/>
        </w:rPr>
        <w:fldChar w:fldCharType="separate"/>
      </w:r>
      <w:r w:rsidR="007D0A1A">
        <w:rPr>
          <w:rFonts w:cstheme="minorHAnsi"/>
          <w:noProof/>
        </w:rPr>
        <w:t>(56)</w:t>
      </w:r>
      <w:r w:rsidR="009720F3" w:rsidRPr="00870029">
        <w:rPr>
          <w:rFonts w:cstheme="minorHAnsi"/>
        </w:rPr>
        <w:fldChar w:fldCharType="end"/>
      </w:r>
      <w:r w:rsidR="00D42134" w:rsidRPr="00870029">
        <w:rPr>
          <w:rFonts w:cstheme="minorHAnsi"/>
        </w:rPr>
        <w:t>, or not</w:t>
      </w:r>
      <w:r w:rsidR="00EE374A" w:rsidRPr="00870029">
        <w:rPr>
          <w:rFonts w:cstheme="minorHAnsi"/>
        </w:rPr>
        <w:t>,</w:t>
      </w:r>
      <w:r w:rsidR="009720F3" w:rsidRPr="00870029">
        <w:rPr>
          <w:rFonts w:cstheme="minorHAnsi"/>
        </w:rPr>
        <w:fldChar w:fldCharType="begin"/>
      </w:r>
      <w:r w:rsidR="007D0A1A">
        <w:rPr>
          <w:rFonts w:cstheme="minorHAnsi"/>
        </w:rPr>
        <w:instrText xml:space="preserve"> ADDIN EN.CITE &lt;EndNote&gt;&lt;Cite&gt;&lt;Author&gt;Roach&lt;/Author&gt;&lt;Year&gt;2012&lt;/Year&gt;&lt;RecNum&gt;374&lt;/RecNum&gt;&lt;DisplayText&gt;(34)&lt;/DisplayText&gt;&lt;record&gt;&lt;rec-number&gt;374&lt;/rec-number&gt;&lt;foreign-keys&gt;&lt;key app="EN" db-id="5vx2w2xpseedtnef5svxdx00a0exaxxzptx5" timestamp="1716727349"&gt;374&lt;/key&gt;&lt;/foreign-keys&gt;&lt;ref-type name="Journal Article"&gt;17&lt;/ref-type&gt;&lt;contributors&gt;&lt;authors&gt;&lt;author&gt;Roach, Peter J&lt;/author&gt;&lt;author&gt;Depaoli-Roach, Anna A&lt;/author&gt;&lt;author&gt;Hurley, Thomas D&lt;/author&gt;&lt;author&gt;Tagliabracci, Vincent S&lt;/author&gt;&lt;/authors&gt;&lt;/contributors&gt;&lt;titles&gt;&lt;title&gt;Glycogen and its metabolism: some new developments and old themes&lt;/title&gt;&lt;secondary-title&gt;Biochemical Journal&lt;/secondary-title&gt;&lt;/titles&gt;&lt;periodical&gt;&lt;full-title&gt;Biochemical Journal&lt;/full-title&gt;&lt;abbr-1&gt;Biochem. J&lt;/abbr-1&gt;&lt;abbr-2&gt;Biochem J&lt;/abbr-2&gt;&lt;/periodical&gt;&lt;pages&gt;763-787&lt;/pages&gt;&lt;volume&gt;441&lt;/volume&gt;&lt;number&gt;3&lt;/number&gt;&lt;keywords&gt;&lt;keyword&gt;saccharide&lt;/keyword&gt;&lt;/keywords&gt;&lt;dates&gt;&lt;year&gt;2012&lt;/year&gt;&lt;/dates&gt;&lt;isbn&gt;0264-6021&lt;/isbn&gt;&lt;urls&gt;&lt;/urls&gt;&lt;/record&gt;&lt;/Cite&gt;&lt;/EndNote&gt;</w:instrText>
      </w:r>
      <w:r w:rsidR="009720F3" w:rsidRPr="00870029">
        <w:rPr>
          <w:rFonts w:cstheme="minorHAnsi"/>
        </w:rPr>
        <w:fldChar w:fldCharType="separate"/>
      </w:r>
      <w:r w:rsidR="007D0A1A">
        <w:rPr>
          <w:rFonts w:cstheme="minorHAnsi"/>
          <w:noProof/>
        </w:rPr>
        <w:t>(34)</w:t>
      </w:r>
      <w:r w:rsidR="009720F3" w:rsidRPr="00870029">
        <w:rPr>
          <w:rFonts w:cstheme="minorHAnsi"/>
        </w:rPr>
        <w:fldChar w:fldCharType="end"/>
      </w:r>
      <w:r w:rsidR="00D42134" w:rsidRPr="00870029">
        <w:rPr>
          <w:rFonts w:cstheme="minorHAnsi"/>
        </w:rPr>
        <w:t xml:space="preserve"> depending on </w:t>
      </w:r>
      <w:r w:rsidR="00EE374A" w:rsidRPr="00870029">
        <w:rPr>
          <w:rFonts w:cstheme="minorHAnsi"/>
        </w:rPr>
        <w:t xml:space="preserve">its </w:t>
      </w:r>
      <w:r w:rsidR="00D42134" w:rsidRPr="00870029">
        <w:rPr>
          <w:rFonts w:cstheme="minorHAnsi"/>
        </w:rPr>
        <w:t xml:space="preserve">assembly state. Biopolymers fall on a continuum; </w:t>
      </w:r>
      <w:r w:rsidR="00D42134" w:rsidRPr="00870029">
        <w:t>some biopolymers maintain</w:t>
      </w:r>
      <w:r w:rsidRPr="00870029">
        <w:t xml:space="preserve"> reduced</w:t>
      </w:r>
      <w:r w:rsidR="00D42134" w:rsidRPr="00870029">
        <w:t xml:space="preserve"> reactivity in assemblies</w:t>
      </w:r>
      <w:r w:rsidR="002933F8" w:rsidRPr="00870029">
        <w:fldChar w:fldCharType="begin">
          <w:fldData xml:space="preserve">PEVuZE5vdGU+PENpdGU+PEF1dGhvcj5MZW5neWVsPC9BdXRob3I+PFllYXI+MjAxODwvWWVhcj48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</w:fldData>
        </w:fldChar>
      </w:r>
      <w:r w:rsidR="007D0A1A">
        <w:instrText xml:space="preserve"> ADDIN EN.CITE </w:instrText>
      </w:r>
      <w:r w:rsidR="007D0A1A">
        <w:fldChar w:fldCharType="begin">
          <w:fldData xml:space="preserve">PEVuZE5vdGU+PENpdGU+PEF1dGhvcj5MZW5neWVsPC9BdXRob3I+PFllYXI+MjAxODwvWWVhcj48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</w:fldData>
        </w:fldChar>
      </w:r>
      <w:r w:rsidR="007D0A1A">
        <w:instrText xml:space="preserve"> ADDIN EN.CITE.DATA </w:instrText>
      </w:r>
      <w:r w:rsidR="007D0A1A">
        <w:fldChar w:fldCharType="end"/>
      </w:r>
      <w:r w:rsidR="002933F8" w:rsidRPr="00870029">
        <w:fldChar w:fldCharType="separate"/>
      </w:r>
      <w:r w:rsidR="007D0A1A">
        <w:rPr>
          <w:noProof/>
        </w:rPr>
        <w:t>(57-59)</w:t>
      </w:r>
      <w:r w:rsidR="002933F8" w:rsidRPr="00870029">
        <w:fldChar w:fldCharType="end"/>
      </w:r>
      <w:r w:rsidR="00D42134" w:rsidRPr="00870029">
        <w:t xml:space="preserve"> while others are essentially unreactive in assemblies.</w:t>
      </w:r>
    </w:p>
    <w:p w14:paraId="662F8CCC" w14:textId="17AC0AD4" w:rsidR="00D42134" w:rsidRPr="00870029" w:rsidRDefault="00D42134" w:rsidP="00C26838">
      <w:bookmarkStart w:id="73" w:name="_Hlk171064606"/>
      <w:bookmarkEnd w:id="69"/>
      <w:r w:rsidRPr="00870029">
        <w:rPr>
          <w:i/>
          <w:iCs/>
        </w:rPr>
        <w:t>Goldilocks Recalcitrance</w:t>
      </w:r>
      <w:r w:rsidR="00C61CC3" w:rsidRPr="00870029">
        <w:rPr>
          <w:i/>
          <w:iCs/>
        </w:rPr>
        <w:t>.</w:t>
      </w:r>
      <w:r w:rsidR="00C61CC3" w:rsidRPr="00870029">
        <w:t xml:space="preserve"> </w:t>
      </w:r>
      <w:bookmarkStart w:id="74" w:name="_Hlk111115710"/>
      <w:bookmarkEnd w:id="73"/>
      <w:r w:rsidR="0001241C" w:rsidRPr="00870029">
        <w:rPr>
          <w:noProof/>
        </w:rPr>
        <w:t xml:space="preserve"> </w:t>
      </w:r>
      <w:r w:rsidR="00E901C8" w:rsidRPr="00870029">
        <w:rPr>
          <w:noProof/>
        </w:rPr>
        <w:t>Nucleic Acids are</w:t>
      </w:r>
      <w:r w:rsidR="00DF6B95" w:rsidRPr="00870029">
        <w:rPr>
          <w:noProof/>
        </w:rPr>
        <w:t xml:space="preserve"> incredibly sophisticated in that </w:t>
      </w:r>
      <w:r w:rsidR="00E901C8" w:rsidRPr="00870029">
        <w:rPr>
          <w:noProof/>
        </w:rPr>
        <w:t>they</w:t>
      </w:r>
      <w:r w:rsidR="00DF6B95" w:rsidRPr="00870029">
        <w:rPr>
          <w:noProof/>
        </w:rPr>
        <w:t xml:space="preserve"> </w:t>
      </w:r>
      <w:bookmarkStart w:id="75" w:name="_Hlk187320407"/>
      <w:r w:rsidR="00DF6B95" w:rsidRPr="00870029">
        <w:rPr>
          <w:noProof/>
        </w:rPr>
        <w:t xml:space="preserve">apear </w:t>
      </w:r>
      <w:bookmarkEnd w:id="75"/>
      <w:r w:rsidR="00DF6B95" w:rsidRPr="00870029">
        <w:rPr>
          <w:noProof/>
        </w:rPr>
        <w:t xml:space="preserve">to have the greatest </w:t>
      </w:r>
      <w:r w:rsidR="00E901C8" w:rsidRPr="00870029">
        <w:rPr>
          <w:noProof/>
        </w:rPr>
        <w:t xml:space="preserve">range and </w:t>
      </w:r>
      <w:r w:rsidR="00DF6B95" w:rsidRPr="00870029">
        <w:rPr>
          <w:noProof/>
        </w:rPr>
        <w:t xml:space="preserve">control of persistence. </w:t>
      </w:r>
      <w:r w:rsidR="00E901C8" w:rsidRPr="00870029">
        <w:rPr>
          <w:noProof/>
        </w:rPr>
        <w:t>Intrinsically</w:t>
      </w:r>
      <w:r w:rsidR="00DF6B95" w:rsidRPr="00870029">
        <w:rPr>
          <w:noProof/>
        </w:rPr>
        <w:t xml:space="preserve">, </w:t>
      </w:r>
      <w:r w:rsidRPr="00870029">
        <w:t>RNA is especially labile</w:t>
      </w:r>
      <w:bookmarkEnd w:id="74"/>
      <w:r w:rsidR="00184DD8" w:rsidRPr="00870029">
        <w:t>,</w:t>
      </w:r>
      <w:r w:rsidR="009720F3" w:rsidRPr="00870029">
        <w:fldChar w:fldCharType="begin"/>
      </w:r>
      <w:r w:rsidR="007D0A1A">
        <w:instrText xml:space="preserve"> ADDIN EN.CITE &lt;EndNote&gt;&lt;Cite&gt;&lt;Author&gt;Lindahl&lt;/Author&gt;&lt;Year&gt;1967&lt;/Year&gt;&lt;RecNum&gt;521&lt;/RecNum&gt;&lt;DisplayText&gt;(60)&lt;/DisplayText&gt;&lt;record&gt;&lt;rec-number&gt;521&lt;/rec-number&gt;&lt;foreign-keys&gt;&lt;key app="EN" db-id="5vx2w2xpseedtnef5svxdx00a0exaxxzptx5" timestamp="1720133064"&gt;521&lt;/key&gt;&lt;/foreign-keys&gt;&lt;ref-type name="Journal Article"&gt;17&lt;/ref-type&gt;&lt;contributors&gt;&lt;authors&gt;&lt;author&gt;Lindahl, Tomas&lt;/author&gt;&lt;/authors&gt;&lt;/contributors&gt;&lt;titles&gt;&lt;title&gt;Irreversible heat inactivation of transfer ribonucleic acids&lt;/title&gt;&lt;secondary-title&gt;Journal of Biological Chemistry&lt;/secondary-title&gt;&lt;/titles&gt;&lt;periodical&gt;&lt;full-title&gt;Journal of Biological Chemistry&lt;/full-title&gt;&lt;abbr-1&gt;J. Biol. Chem.&lt;/abbr-1&gt;&lt;abbr-2&gt;J Biol Chem&lt;/abbr-2&gt;&lt;/periodical&gt;&lt;pages&gt;1970-1973&lt;/pages&gt;&lt;volume&gt;242&lt;/volume&gt;&lt;number&gt;8&lt;/number&gt;&lt;dates&gt;&lt;year&gt;1967&lt;/year&gt;&lt;/dates&gt;&lt;isbn&gt;0021-9258&lt;/isbn&gt;&lt;urls&gt;&lt;/urls&gt;&lt;/record&gt;&lt;/Cite&gt;&lt;/EndNote&gt;</w:instrText>
      </w:r>
      <w:r w:rsidR="009720F3" w:rsidRPr="00870029">
        <w:fldChar w:fldCharType="separate"/>
      </w:r>
      <w:r w:rsidR="007D0A1A">
        <w:rPr>
          <w:noProof/>
        </w:rPr>
        <w:t>(60)</w:t>
      </w:r>
      <w:r w:rsidR="009720F3" w:rsidRPr="00870029">
        <w:fldChar w:fldCharType="end"/>
      </w:r>
      <w:r w:rsidRPr="00870029">
        <w:t xml:space="preserve"> meaning that </w:t>
      </w:r>
      <m:oMath>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r</m:t>
                </m:r>
              </m:e>
            </m:d>
          </m:sub>
          <m:sup>
            <m:r>
              <w:rPr>
                <w:rFonts w:ascii="Cambria Math" w:hAnsi="Cambria Math"/>
              </w:rPr>
              <m:t>‡</m:t>
            </m:r>
          </m:sup>
        </m:sSubSup>
        <m:d>
          <m:dPr>
            <m:ctrlPr>
              <w:rPr>
                <w:rFonts w:ascii="Cambria Math" w:hAnsi="Cambria Math"/>
                <w:i/>
              </w:rPr>
            </m:ctrlPr>
          </m:dPr>
          <m:e>
            <m:r>
              <w:rPr>
                <w:rFonts w:ascii="Cambria Math" w:hAnsi="Cambria Math"/>
              </w:rPr>
              <m:t>int</m:t>
            </m:r>
          </m:e>
        </m:d>
      </m:oMath>
      <w:r w:rsidRPr="00870029">
        <w:t xml:space="preserve"> </w:t>
      </w:r>
      <w:r w:rsidR="00BB5074" w:rsidRPr="00870029">
        <w:t xml:space="preserve">(Figure </w:t>
      </w:r>
      <w:r w:rsidR="009C022D" w:rsidRPr="00870029">
        <w:t>4</w:t>
      </w:r>
      <w:r w:rsidR="00BB5074" w:rsidRPr="00870029">
        <w:t xml:space="preserve">) </w:t>
      </w:r>
      <w:r w:rsidRPr="00870029">
        <w:t xml:space="preserve">is less for RNA than for other biopolymers. Self-cleavage of RNA </w:t>
      </w:r>
      <w:r w:rsidR="00DD1743" w:rsidRPr="00870029">
        <w:t>involves</w:t>
      </w:r>
      <w:r w:rsidRPr="00870029">
        <w:t xml:space="preserve"> nucleophilic attack </w:t>
      </w:r>
      <w:bookmarkStart w:id="76" w:name="_Hlk171232655"/>
      <w:r w:rsidRPr="00870029">
        <w:t>of the 2'-</w:t>
      </w:r>
      <w:r w:rsidR="00DD1743" w:rsidRPr="00870029">
        <w:t>oxygen</w:t>
      </w:r>
      <w:r w:rsidRPr="00870029">
        <w:t xml:space="preserve"> </w:t>
      </w:r>
      <w:bookmarkEnd w:id="76"/>
      <w:r w:rsidRPr="00870029">
        <w:t>of the ribose o</w:t>
      </w:r>
      <w:r w:rsidR="00BB5074" w:rsidRPr="00870029">
        <w:t>n</w:t>
      </w:r>
      <w:r w:rsidRPr="00870029">
        <w:t xml:space="preserve"> the adjacent phosphorous atom. The reactivities of 2'-</w:t>
      </w:r>
      <w:r w:rsidR="00D64947" w:rsidRPr="00870029">
        <w:t>oxygens</w:t>
      </w:r>
      <w:r w:rsidRPr="00870029">
        <w:t xml:space="preserve"> and </w:t>
      </w:r>
      <w:r w:rsidR="00462436" w:rsidRPr="00870029">
        <w:t xml:space="preserve">the </w:t>
      </w:r>
      <w:r w:rsidRPr="00870029">
        <w:t xml:space="preserve">chemical lifetime of RNA are modulated by folding. </w:t>
      </w:r>
      <w:r w:rsidR="005C123C" w:rsidRPr="00870029">
        <w:t xml:space="preserve">Using </w:t>
      </w:r>
      <w:r w:rsidRPr="00870029">
        <w:t>simulation and experiment we validated a Goldilocks model of RNA recalcitrance</w:t>
      </w:r>
      <w:r w:rsidR="00BB5074" w:rsidRPr="00870029">
        <w:t xml:space="preserve"> (Figure </w:t>
      </w:r>
      <w:r w:rsidR="009C022D" w:rsidRPr="00870029">
        <w:t>5</w:t>
      </w:r>
      <w:r w:rsidR="00BB5074" w:rsidRPr="00870029">
        <w:t>)</w:t>
      </w:r>
      <w:r w:rsidRPr="00870029">
        <w:t>.</w:t>
      </w:r>
      <w:r w:rsidR="009720F3" w:rsidRPr="00870029">
        <w:fldChar w:fldCharType="begin"/>
      </w:r>
      <w:r w:rsidR="007D0A1A">
        <w:instrText xml:space="preserve"> ADDIN EN.CITE &lt;EndNote&gt;&lt;Cite&gt;&lt;Author&gt;Guth-Metzler&lt;/Author&gt;&lt;Year&gt;2023&lt;/Year&gt;&lt;RecNum&gt;361&lt;/RecNum&gt;&lt;DisplayText&gt;(46)&lt;/DisplayText&gt;&lt;record&gt;&lt;rec-number&gt;361&lt;/rec-number&gt;&lt;foreign-keys&gt;&lt;key app="EN" db-id="5vx2w2xpseedtnef5svxdx00a0exaxxzptx5" timestamp="1716316614"&gt;361&lt;/key&gt;&lt;/foreign-keys&gt;&lt;ref-type name="Journal Article"&gt;17&lt;/ref-type&gt;&lt;contributors&gt;&lt;authors&gt;&lt;author&gt;Guth-Metzler, Rebecca&lt;/author&gt;&lt;author&gt;Mohamed, Ahmad Mohyeldin&lt;/author&gt;&lt;author&gt;Cowan, Elizabeth T&lt;/author&gt;&lt;author&gt;Henning, Ashleigh&lt;/author&gt;&lt;author&gt;Ito, Chieri&lt;/author&gt;&lt;author&gt;Frenkel-Pinter, Moran&lt;/author&gt;&lt;author&gt;Wartell, Roger M&lt;/author&gt;&lt;author&gt;Glass, Jennifer B&lt;/author&gt;&lt;author&gt;Williams, Loren Dean&lt;/author&gt;&lt;/authors&gt;&lt;/contributors&gt;&lt;titles&gt;&lt;title&gt;&lt;style face="normal" font="default" size="100%"&gt;Goldilocks and RNA: where Mg&lt;/style&gt;&lt;style face="superscript" font="default" size="100%"&gt;2+&lt;/style&gt;&lt;style face="normal" font="default" size="100%"&gt; concentration is just right&lt;/style&gt;&lt;/title&gt;&lt;secondary-title&gt;Nucleic Acids Research&lt;/secondary-title&gt;&lt;/titles&gt;&lt;periodical&gt;&lt;full-title&gt;Nucleic Acids Research&lt;/full-title&gt;&lt;abbr-1&gt;Nucleic Acids Res.&lt;/abbr-1&gt;&lt;abbr-2&gt;Nucleic Acids Res&lt;/abbr-2&gt;&lt;/periodical&gt;&lt;pages&gt;3529-3539&lt;/pages&gt;&lt;volume&gt;51&lt;/volume&gt;&lt;number&gt;8&lt;/number&gt;&lt;dates&gt;&lt;year&gt;2023&lt;/year&gt;&lt;/dates&gt;&lt;isbn&gt;0305-1048&lt;/isbn&gt;&lt;urls&gt;&lt;/urls&gt;&lt;/record&gt;&lt;/Cite&gt;&lt;/EndNote&gt;</w:instrText>
      </w:r>
      <w:r w:rsidR="009720F3" w:rsidRPr="00870029">
        <w:fldChar w:fldCharType="separate"/>
      </w:r>
      <w:r w:rsidR="007D0A1A">
        <w:rPr>
          <w:noProof/>
        </w:rPr>
        <w:t>(46)</w:t>
      </w:r>
      <w:r w:rsidR="009720F3" w:rsidRPr="00870029">
        <w:fldChar w:fldCharType="end"/>
      </w:r>
      <w:r w:rsidRPr="00870029">
        <w:t xml:space="preserve"> </w:t>
      </w:r>
      <w:r w:rsidR="00C26838" w:rsidRPr="00870029">
        <w:t>As</w:t>
      </w:r>
      <w:r w:rsidR="008621AB" w:rsidRPr="00870029">
        <w:t xml:space="preserve"> </w:t>
      </w:r>
      <w:r w:rsidR="00E81475" w:rsidRPr="00870029">
        <w:t xml:space="preserve">experimental </w:t>
      </w:r>
      <w:r w:rsidR="00C26838" w:rsidRPr="00870029">
        <w:t>model</w:t>
      </w:r>
      <w:r w:rsidR="008621AB" w:rsidRPr="00870029">
        <w:t>s</w:t>
      </w:r>
      <w:r w:rsidR="00C26838" w:rsidRPr="00870029">
        <w:t xml:space="preserve"> we used yeast</w:t>
      </w:r>
      <w:r w:rsidR="008621AB" w:rsidRPr="00870029">
        <w:t>-</w:t>
      </w:r>
      <w:proofErr w:type="spellStart"/>
      <w:r w:rsidR="00C26838" w:rsidRPr="00870029">
        <w:t>tRNA</w:t>
      </w:r>
      <w:r w:rsidR="00C26838" w:rsidRPr="00870029">
        <w:rPr>
          <w:vertAlign w:val="superscript"/>
        </w:rPr>
        <w:t>Phe</w:t>
      </w:r>
      <w:proofErr w:type="spellEnd"/>
      <w:r w:rsidR="00D4183C" w:rsidRPr="00870029">
        <w:t xml:space="preserve">, </w:t>
      </w:r>
      <w:r w:rsidR="00C26838" w:rsidRPr="00870029">
        <w:t>the </w:t>
      </w:r>
      <w:r w:rsidR="00C26838" w:rsidRPr="00870029">
        <w:rPr>
          <w:i/>
          <w:iCs/>
        </w:rPr>
        <w:t>Tetrahymena</w:t>
      </w:r>
      <w:r w:rsidR="00C26838" w:rsidRPr="00870029">
        <w:t> ribozyme P4–P6 domain</w:t>
      </w:r>
      <w:r w:rsidR="00D4183C" w:rsidRPr="00870029">
        <w:t xml:space="preserve"> and polyU</w:t>
      </w:r>
      <w:r w:rsidR="00605103" w:rsidRPr="00605103">
        <w:rPr>
          <w:vertAlign w:val="subscript"/>
        </w:rPr>
        <w:t>20</w:t>
      </w:r>
      <w:r w:rsidR="00605103" w:rsidRPr="00605103">
        <w:t xml:space="preserve"> </w:t>
      </w:r>
      <w:r w:rsidR="00605103" w:rsidRPr="00870029">
        <w:t>(</w:t>
      </w:r>
      <w:proofErr w:type="spellStart"/>
      <w:r w:rsidR="00605103" w:rsidRPr="00870029">
        <w:t>polyuridylic</w:t>
      </w:r>
      <w:proofErr w:type="spellEnd"/>
      <w:r w:rsidR="00605103" w:rsidRPr="00870029">
        <w:t xml:space="preserve"> acid 20-mer)</w:t>
      </w:r>
      <w:r w:rsidR="00605103">
        <w:t>.</w:t>
      </w:r>
      <w:r w:rsidR="00C26838" w:rsidRPr="00870029">
        <w:t xml:space="preserve"> </w:t>
      </w:r>
      <w:r w:rsidR="00D4183C" w:rsidRPr="00870029">
        <w:t>For RNAs that fold, l</w:t>
      </w:r>
      <w:r w:rsidRPr="00870029">
        <w:t xml:space="preserve">ocal maxima in lifetime </w:t>
      </w:r>
      <w:r w:rsidR="00BB5074" w:rsidRPr="00870029">
        <w:t>are</w:t>
      </w:r>
      <w:r w:rsidRPr="00870029">
        <w:t xml:space="preserve"> surrounded by conditions of greater lability. For example, RNAs can resist cleavage under conditions where Mg</w:t>
      </w:r>
      <w:r w:rsidRPr="00870029">
        <w:rPr>
          <w:vertAlign w:val="superscript"/>
        </w:rPr>
        <w:t>2+</w:t>
      </w:r>
      <w:r w:rsidRPr="00870029">
        <w:t xml:space="preserve"> folds the RNA. Increasing [Mg</w:t>
      </w:r>
      <w:r w:rsidRPr="00870029">
        <w:rPr>
          <w:vertAlign w:val="superscript"/>
        </w:rPr>
        <w:t>2+</w:t>
      </w:r>
      <w:r w:rsidRPr="00870029">
        <w:t xml:space="preserve">] beyond the folding threshold or decreasing to less than the folding threshold increases rates of </w:t>
      </w:r>
      <w:bookmarkStart w:id="77" w:name="_Hlk171295801"/>
      <w:r w:rsidRPr="00870029">
        <w:t>cleavage</w:t>
      </w:r>
      <w:bookmarkEnd w:id="77"/>
      <w:r w:rsidRPr="00870029">
        <w:t>.</w:t>
      </w:r>
      <w:r w:rsidR="006F0231" w:rsidRPr="00870029">
        <w:t xml:space="preserve"> </w:t>
      </w:r>
      <w:r w:rsidR="006F0231" w:rsidRPr="00870029">
        <w:rPr>
          <w:shd w:val="clear" w:color="auto" w:fill="FFFFFF"/>
        </w:rPr>
        <w:t xml:space="preserve">Goldilocks regions were </w:t>
      </w:r>
      <w:r w:rsidR="006F0231" w:rsidRPr="00870029">
        <w:t xml:space="preserve">observed when RNA was </w:t>
      </w:r>
      <w:r w:rsidR="006F0231" w:rsidRPr="00870029">
        <w:rPr>
          <w:rFonts w:ascii="Cambria Math" w:hAnsi="Cambria Math" w:cs="Cambria Math"/>
        </w:rPr>
        <w:t>∼</w:t>
      </w:r>
      <w:r w:rsidR="006F0231" w:rsidRPr="00870029">
        <w:t>95% folded, whereas a control RNA that does not fold, rU</w:t>
      </w:r>
      <w:r w:rsidR="006F0231" w:rsidRPr="00605103">
        <w:rPr>
          <w:vertAlign w:val="subscript"/>
        </w:rPr>
        <w:t>20</w:t>
      </w:r>
      <w:r w:rsidR="006F0231" w:rsidRPr="00870029">
        <w:t>, did not display Goldilocks behavior.</w:t>
      </w:r>
      <w:r w:rsidRPr="00870029">
        <w:t xml:space="preserve"> Goldilocks </w:t>
      </w:r>
      <w:r w:rsidR="0078374A" w:rsidRPr="00870029">
        <w:t xml:space="preserve">recalcitrance </w:t>
      </w:r>
      <w:r w:rsidRPr="00870029">
        <w:t>explain</w:t>
      </w:r>
      <w:r w:rsidR="0078374A" w:rsidRPr="00870029">
        <w:t>s</w:t>
      </w:r>
      <w:r w:rsidRPr="00870029">
        <w:t xml:space="preserve"> how lifetime landscapes are modulated by specific characteristics of RNAs and by </w:t>
      </w:r>
      <w:r w:rsidR="0078374A" w:rsidRPr="00870029">
        <w:t xml:space="preserve">conditions related to </w:t>
      </w:r>
      <w:r w:rsidRPr="00870029">
        <w:t xml:space="preserve">monovalent and divalent cation </w:t>
      </w:r>
      <w:bookmarkStart w:id="78" w:name="_Hlk187223153"/>
      <w:r w:rsidRPr="00870029">
        <w:t>concentrations</w:t>
      </w:r>
      <w:bookmarkEnd w:id="78"/>
      <w:r w:rsidRPr="00870029">
        <w:t xml:space="preserve">, ligand </w:t>
      </w:r>
      <w:r w:rsidR="0078374A" w:rsidRPr="00870029">
        <w:t>concentrations</w:t>
      </w:r>
      <w:r w:rsidRPr="00870029">
        <w:t xml:space="preserve">, </w:t>
      </w:r>
      <w:r w:rsidR="0078374A" w:rsidRPr="00870029">
        <w:t xml:space="preserve">water activity, </w:t>
      </w:r>
      <w:r w:rsidRPr="00870029">
        <w:t>and temperature. RNA</w:t>
      </w:r>
      <w:r w:rsidR="00462436" w:rsidRPr="00870029">
        <w:t>s</w:t>
      </w:r>
      <w:r w:rsidRPr="00870029">
        <w:t xml:space="preserve"> that </w:t>
      </w:r>
      <w:r w:rsidR="00DF6B95" w:rsidRPr="00870029">
        <w:t>do not</w:t>
      </w:r>
      <w:r w:rsidRPr="00870029">
        <w:t xml:space="preserve"> fold</w:t>
      </w:r>
      <w:r w:rsidR="00DF6B95" w:rsidRPr="00870029">
        <w:t xml:space="preserve">, do not </w:t>
      </w:r>
      <w:r w:rsidRPr="00870029">
        <w:t xml:space="preserve">access Goldilocks </w:t>
      </w:r>
      <w:r w:rsidR="00462436" w:rsidRPr="00870029">
        <w:t>self-</w:t>
      </w:r>
      <w:r w:rsidRPr="00870029">
        <w:t>protection. Self-</w:t>
      </w:r>
      <w:r w:rsidRPr="00870029">
        <w:lastRenderedPageBreak/>
        <w:t>cleaving ribozymes are exempt from Goldilocks behavior because their folding increases rates of cleavage.</w:t>
      </w:r>
      <w:r w:rsidR="00882C1E" w:rsidRPr="00870029">
        <w:t xml:space="preserve"> </w:t>
      </w:r>
      <w:r w:rsidR="00462436" w:rsidRPr="00870029">
        <w:t xml:space="preserve">We propose that </w:t>
      </w:r>
      <w:r w:rsidR="00882C1E" w:rsidRPr="00870029">
        <w:t xml:space="preserve">Goldilocks </w:t>
      </w:r>
      <w:bookmarkStart w:id="79" w:name="_Hlk187223085"/>
      <w:r w:rsidR="00882C1E" w:rsidRPr="00870029">
        <w:t xml:space="preserve">recalcitrance </w:t>
      </w:r>
      <w:bookmarkEnd w:id="79"/>
      <w:r w:rsidR="00462436" w:rsidRPr="00870029">
        <w:t xml:space="preserve">was </w:t>
      </w:r>
      <w:r w:rsidR="00882C1E" w:rsidRPr="00870029">
        <w:t xml:space="preserve">a selectable trait of biopolymers </w:t>
      </w:r>
      <w:r w:rsidR="0078374A" w:rsidRPr="00870029">
        <w:t>during pre-Darwinian evolution</w:t>
      </w:r>
      <w:r w:rsidR="00882C1E" w:rsidRPr="00870029">
        <w:t>.</w:t>
      </w:r>
    </w:p>
    <w:p w14:paraId="39D135AD" w14:textId="6BEC263C" w:rsidR="00D42134" w:rsidRPr="00870029" w:rsidRDefault="00017F79" w:rsidP="00D42134">
      <w:r w:rsidRPr="00870029">
        <w:rPr>
          <w:i/>
          <w:iCs/>
        </w:rPr>
        <w:t>Hetero-Recalcitrance</w:t>
      </w:r>
      <w:r w:rsidR="00C61CC3" w:rsidRPr="00870029">
        <w:rPr>
          <w:i/>
          <w:iCs/>
        </w:rPr>
        <w:t xml:space="preserve">. </w:t>
      </w:r>
      <w:bookmarkStart w:id="80" w:name="_Hlk171064924"/>
      <w:r w:rsidR="00AC73E2" w:rsidRPr="00870029">
        <w:t>B</w:t>
      </w:r>
      <w:r w:rsidR="00D42134" w:rsidRPr="00870029">
        <w:t>iopolymer</w:t>
      </w:r>
      <w:r w:rsidR="00AC73E2" w:rsidRPr="00870029">
        <w:t>s</w:t>
      </w:r>
      <w:r w:rsidR="00D42134" w:rsidRPr="00870029">
        <w:t xml:space="preserve"> can </w:t>
      </w:r>
      <w:r w:rsidR="00575A86" w:rsidRPr="00870029">
        <w:t xml:space="preserve">shelter </w:t>
      </w:r>
      <w:r w:rsidR="00AC73E2" w:rsidRPr="00870029">
        <w:t>and protect each other</w:t>
      </w:r>
      <w:r w:rsidR="00D42134" w:rsidRPr="00870029">
        <w:t xml:space="preserve">. Nucleic acids </w:t>
      </w:r>
      <w:r w:rsidR="008621AB" w:rsidRPr="00870029">
        <w:t xml:space="preserve">are </w:t>
      </w:r>
      <w:r w:rsidR="00D42134" w:rsidRPr="00870029">
        <w:t>recalcitran</w:t>
      </w:r>
      <w:r w:rsidR="008621AB" w:rsidRPr="00870029">
        <w:t>t</w:t>
      </w:r>
      <w:r w:rsidR="00D42134" w:rsidRPr="00870029">
        <w:t xml:space="preserve"> when bound by proteins. Mutual recalcitrance is the basis of enzymatic and chemical </w:t>
      </w:r>
      <w:proofErr w:type="spellStart"/>
      <w:r w:rsidR="00D42134" w:rsidRPr="00870029">
        <w:t>footprinting</w:t>
      </w:r>
      <w:proofErr w:type="spellEnd"/>
      <w:r w:rsidR="00D42134" w:rsidRPr="00870029">
        <w:t xml:space="preserve"> of DNA-protein or RNA-protein complexes.</w:t>
      </w:r>
      <w:r w:rsidR="009720F3" w:rsidRPr="00870029">
        <w:fldChar w:fldCharType="begin">
          <w:fldData xml:space="preserve">PEVuZE5vdGU+PENpdGU+PEF1dGhvcj5aYXBwPC9BdXRob3I+PFllYXI+MTk5MzwvWWVhcj48UmVj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</w:fldData>
        </w:fldChar>
      </w:r>
      <w:r w:rsidR="007D0A1A">
        <w:instrText xml:space="preserve"> ADDIN EN.CITE </w:instrText>
      </w:r>
      <w:r w:rsidR="007D0A1A">
        <w:fldChar w:fldCharType="begin">
          <w:fldData xml:space="preserve">PEVuZE5vdGU+PENpdGU+PEF1dGhvcj5aYXBwPC9BdXRob3I+PFllYXI+MTk5MzwvWWVhcj48UmVj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</w:fldData>
        </w:fldChar>
      </w:r>
      <w:r w:rsidR="007D0A1A">
        <w:instrText xml:space="preserve"> ADDIN EN.CITE.DATA </w:instrText>
      </w:r>
      <w:r w:rsidR="007D0A1A">
        <w:fldChar w:fldCharType="end"/>
      </w:r>
      <w:r w:rsidR="009720F3" w:rsidRPr="00870029">
        <w:fldChar w:fldCharType="separate"/>
      </w:r>
      <w:r w:rsidR="007D0A1A">
        <w:rPr>
          <w:noProof/>
        </w:rPr>
        <w:t>(61-63)</w:t>
      </w:r>
      <w:r w:rsidR="009720F3" w:rsidRPr="00870029">
        <w:fldChar w:fldCharType="end"/>
      </w:r>
      <w:r w:rsidR="00D42134" w:rsidRPr="00870029">
        <w:t xml:space="preserve"> </w:t>
      </w:r>
      <w:r w:rsidR="0078374A" w:rsidRPr="00870029">
        <w:t xml:space="preserve">Because of hetero-recalcitrance, </w:t>
      </w:r>
      <w:r w:rsidR="00D42134" w:rsidRPr="00870029">
        <w:t>interactions between nucleic acids and proteins</w:t>
      </w:r>
      <w:r w:rsidR="00882DEF" w:rsidRPr="00870029">
        <w:t xml:space="preserve"> can be mapped with reactive chemical probes, </w:t>
      </w:r>
      <w:r w:rsidR="00D42134" w:rsidRPr="00870029">
        <w:t>including hydroxyl radical, dimethyl sulfate, and lead acetate. Regions of nucleic acid</w:t>
      </w:r>
      <w:r w:rsidR="00230ABD" w:rsidRPr="00870029">
        <w:t>s</w:t>
      </w:r>
      <w:r w:rsidR="00D42134" w:rsidRPr="00870029">
        <w:t xml:space="preserve"> that interact with protein are more recalcitrant</w:t>
      </w:r>
      <w:r w:rsidR="00882DEF" w:rsidRPr="00870029">
        <w:t xml:space="preserve"> (less reactive)</w:t>
      </w:r>
      <w:r w:rsidR="00D42134" w:rsidRPr="00870029">
        <w:t xml:space="preserve"> than unbound regions. We believe that </w:t>
      </w:r>
      <w:r w:rsidRPr="00870029">
        <w:t>hetero-</w:t>
      </w:r>
      <w:r w:rsidR="00D42134" w:rsidRPr="00870029">
        <w:t>recalcitrance was an important mechanism of co-evolution of biopolymers in the evolutionary lead-up to Darwinian processes.</w:t>
      </w:r>
    </w:p>
    <w:bookmarkEnd w:id="80"/>
    <w:p w14:paraId="3A36AB5D" w14:textId="4651E644" w:rsidR="004F457F" w:rsidRPr="00BE0758" w:rsidRDefault="007A357B" w:rsidP="00882DEF">
      <w:r w:rsidRPr="00BE0758">
        <w:rPr>
          <w:i/>
          <w:iCs/>
        </w:rPr>
        <w:t>R</w:t>
      </w:r>
      <w:r w:rsidR="00D42134" w:rsidRPr="00BE0758">
        <w:rPr>
          <w:i/>
          <w:iCs/>
        </w:rPr>
        <w:t>ecalcitrance</w:t>
      </w:r>
      <w:r w:rsidR="002F17EC" w:rsidRPr="00BE0758">
        <w:rPr>
          <w:i/>
          <w:iCs/>
        </w:rPr>
        <w:t xml:space="preserve"> and Evolution</w:t>
      </w:r>
      <w:r w:rsidR="002F2FD4" w:rsidRPr="00BE0758">
        <w:rPr>
          <w:i/>
          <w:iCs/>
        </w:rPr>
        <w:t>.</w:t>
      </w:r>
      <w:r w:rsidR="00882DEF" w:rsidRPr="00BE0758">
        <w:t xml:space="preserve"> Biological systems display incredible control of chemical reactivities and can manipulate both the activation energies and net free energies of any given reaction, in isolation of all other reactions.</w:t>
      </w:r>
      <w:r w:rsidR="002F2FD4" w:rsidRPr="00BE0758">
        <w:rPr>
          <w:i/>
          <w:iCs/>
        </w:rPr>
        <w:t xml:space="preserve"> </w:t>
      </w:r>
      <w:r w:rsidR="00D42134" w:rsidRPr="00BE0758">
        <w:rPr>
          <w:rFonts w:cstheme="minorHAnsi"/>
        </w:rPr>
        <w:t>E</w:t>
      </w:r>
      <w:r w:rsidR="00D42134" w:rsidRPr="00BE0758">
        <w:t xml:space="preserve">nzymes stabilize transition states and decrease activation energies by </w:t>
      </w:r>
      <m:oMath>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f</m:t>
                </m:r>
              </m:e>
            </m:d>
          </m:sub>
          <m:sup>
            <m:r>
              <w:rPr>
                <w:rFonts w:ascii="Cambria Math" w:hAnsi="Cambria Math"/>
              </w:rPr>
              <m:t>‡</m:t>
            </m:r>
          </m:sup>
        </m:sSubSup>
        <m:d>
          <m:dPr>
            <m:ctrlPr>
              <w:rPr>
                <w:rFonts w:ascii="Cambria Math" w:hAnsi="Cambria Math"/>
                <w:i/>
              </w:rPr>
            </m:ctrlPr>
          </m:dPr>
          <m:e>
            <m:r>
              <w:rPr>
                <w:rFonts w:ascii="Cambria Math" w:hAnsi="Cambria Math"/>
              </w:rPr>
              <m:t>enz</m:t>
            </m:r>
          </m:e>
        </m:d>
      </m:oMath>
      <w:r w:rsidR="00230ABD" w:rsidRPr="00BE0758">
        <w:rPr>
          <w:rFonts w:eastAsiaTheme="minorEastAsia"/>
        </w:rPr>
        <w:t>. In contrast to enzymes, recalcitrance can decrease a reaction rate in one direction without affecting the rate in the reverse direction</w:t>
      </w:r>
      <w:r w:rsidR="00882DEF" w:rsidRPr="00BE0758">
        <w:rPr>
          <w:rFonts w:eastAsiaTheme="minorEastAsia"/>
        </w:rPr>
        <w:t xml:space="preserve"> (</w:t>
      </w:r>
      <w:r w:rsidR="00BC00A9" w:rsidRPr="00BE0758">
        <w:rPr>
          <w:rFonts w:cstheme="minorHAnsi"/>
        </w:rPr>
        <w:t>Figure 4</w:t>
      </w:r>
      <w:r w:rsidR="00882DEF" w:rsidRPr="00BE0758">
        <w:rPr>
          <w:rFonts w:cstheme="minorHAnsi"/>
        </w:rPr>
        <w:t xml:space="preserve">). </w:t>
      </w:r>
      <w:bookmarkStart w:id="81" w:name="_Hlk172026184"/>
      <w:r w:rsidR="00762B13" w:rsidRPr="00BE0758">
        <w:rPr>
          <w:rFonts w:cstheme="minorHAnsi"/>
        </w:rPr>
        <w:t>R</w:t>
      </w:r>
      <w:r w:rsidR="00D42134" w:rsidRPr="00BE0758">
        <w:rPr>
          <w:rFonts w:eastAsiaTheme="minorEastAsia"/>
        </w:rPr>
        <w:t xml:space="preserve">ecalcitrance </w:t>
      </w:r>
      <w:bookmarkEnd w:id="81"/>
      <w:r w:rsidR="00D42134" w:rsidRPr="00BE0758">
        <w:rPr>
          <w:rFonts w:eastAsiaTheme="minorEastAsia"/>
        </w:rPr>
        <w:t xml:space="preserve">increases thermodynamic stability </w:t>
      </w:r>
      <w:r w:rsidR="00230ABD" w:rsidRPr="00BE0758">
        <w:rPr>
          <w:rFonts w:eastAsiaTheme="minorEastAsia"/>
        </w:rPr>
        <w:t>and modulates reactivity in one direction only</w:t>
      </w:r>
      <w:r w:rsidR="00D42134" w:rsidRPr="00BE0758">
        <w:rPr>
          <w:rFonts w:eastAsiaTheme="minorEastAsia"/>
        </w:rPr>
        <w:t xml:space="preserve">. </w:t>
      </w:r>
      <w:r w:rsidR="002F17EC" w:rsidRPr="00BE0758">
        <w:rPr>
          <w:rFonts w:eastAsiaTheme="minorEastAsia"/>
        </w:rPr>
        <w:t>Cellulose</w:t>
      </w:r>
      <w:r w:rsidR="00D42134" w:rsidRPr="00BE0758">
        <w:rPr>
          <w:rFonts w:eastAsiaTheme="minorEastAsia"/>
        </w:rPr>
        <w:t xml:space="preserve"> </w:t>
      </w:r>
      <w:r w:rsidR="002F17EC" w:rsidRPr="00BE0758">
        <w:rPr>
          <w:rFonts w:eastAsiaTheme="minorEastAsia"/>
        </w:rPr>
        <w:t xml:space="preserve">is an </w:t>
      </w:r>
      <w:r w:rsidR="00D42134" w:rsidRPr="00BE0758">
        <w:rPr>
          <w:rFonts w:eastAsiaTheme="minorEastAsia"/>
        </w:rPr>
        <w:t xml:space="preserve">extreme </w:t>
      </w:r>
      <w:r w:rsidR="002F17EC" w:rsidRPr="00BE0758">
        <w:rPr>
          <w:rFonts w:eastAsiaTheme="minorEastAsia"/>
        </w:rPr>
        <w:t xml:space="preserve">but </w:t>
      </w:r>
      <w:r w:rsidR="00237B16">
        <w:rPr>
          <w:rFonts w:eastAsiaTheme="minorEastAsia"/>
        </w:rPr>
        <w:t xml:space="preserve">is </w:t>
      </w:r>
      <w:r w:rsidR="002F17EC" w:rsidRPr="00BE0758">
        <w:rPr>
          <w:rFonts w:eastAsiaTheme="minorEastAsia"/>
        </w:rPr>
        <w:t xml:space="preserve">not </w:t>
      </w:r>
      <w:r w:rsidR="00237B16">
        <w:rPr>
          <w:rFonts w:eastAsiaTheme="minorEastAsia"/>
        </w:rPr>
        <w:t xml:space="preserve">an </w:t>
      </w:r>
      <w:r w:rsidR="002F17EC" w:rsidRPr="00BE0758">
        <w:rPr>
          <w:rFonts w:eastAsiaTheme="minorEastAsia"/>
        </w:rPr>
        <w:t xml:space="preserve">anomalous </w:t>
      </w:r>
      <w:r w:rsidR="00D42134" w:rsidRPr="00BE0758">
        <w:rPr>
          <w:rFonts w:eastAsiaTheme="minorEastAsia"/>
        </w:rPr>
        <w:t xml:space="preserve">example of </w:t>
      </w:r>
      <w:r w:rsidR="00473F67" w:rsidRPr="00BE0758">
        <w:rPr>
          <w:rFonts w:eastAsiaTheme="minorEastAsia"/>
        </w:rPr>
        <w:t>recalcitrance</w:t>
      </w:r>
      <w:r w:rsidR="00D42134" w:rsidRPr="00BE0758">
        <w:rPr>
          <w:rFonts w:eastAsiaTheme="minorEastAsia"/>
        </w:rPr>
        <w:t xml:space="preserve">. </w:t>
      </w:r>
      <w:r w:rsidR="00762B13" w:rsidRPr="00BE0758">
        <w:rPr>
          <w:rFonts w:eastAsiaTheme="minorEastAsia"/>
        </w:rPr>
        <w:t>For this system</w:t>
      </w:r>
      <w:r w:rsidR="00D42134" w:rsidRPr="00BE0758">
        <w:rPr>
          <w:rFonts w:eastAsiaTheme="minorEastAsia"/>
        </w:rPr>
        <w:t xml:space="preserve"> </w:t>
      </w:r>
      <w:r w:rsidR="002F17EC" w:rsidRPr="00BE0758">
        <w:rPr>
          <w:rFonts w:eastAsiaTheme="minorEastAsia"/>
        </w:rPr>
        <w:t xml:space="preserve">the </w:t>
      </w:r>
      <w:r w:rsidR="00D42134" w:rsidRPr="00BE0758">
        <w:rPr>
          <w:rFonts w:eastAsiaTheme="minorEastAsia"/>
        </w:rPr>
        <w:t xml:space="preserve">assembled state is completely unreactive; </w:t>
      </w:r>
      <w:bookmarkStart w:id="82" w:name="_Hlk171331077"/>
      <m:oMath>
        <m:r>
          <w:rPr>
            <w:rFonts w:ascii="Cambria Math" w:hAnsi="Cambria Math"/>
          </w:rPr>
          <m:t>∆</m:t>
        </m:r>
        <w:bookmarkEnd w:id="82"/>
        <m:r>
          <w:rPr>
            <w:rFonts w:ascii="Cambria Math" w:hAnsi="Cambria Math"/>
          </w:rPr>
          <m:t>∆G</m:t>
        </m:r>
        <m:d>
          <m:dPr>
            <m:ctrlPr>
              <w:rPr>
                <w:rFonts w:ascii="Cambria Math" w:hAnsi="Cambria Math"/>
                <w:i/>
              </w:rPr>
            </m:ctrlPr>
          </m:dPr>
          <m:e>
            <m:r>
              <w:rPr>
                <w:rFonts w:ascii="Cambria Math" w:hAnsi="Cambria Math"/>
              </w:rPr>
              <m:t>rec</m:t>
            </m:r>
          </m:e>
        </m:d>
      </m:oMath>
      <w:r w:rsidR="00D42134" w:rsidRPr="00BE0758">
        <w:rPr>
          <w:rFonts w:eastAsiaTheme="minorEastAsia"/>
        </w:rPr>
        <w:t xml:space="preserve"> is equivalent to the free energy of assembly</w:t>
      </w:r>
      <w:r w:rsidR="004F457F" w:rsidRPr="00BE0758">
        <w:rPr>
          <w:rFonts w:eastAsiaTheme="minorEastAsia"/>
        </w:rPr>
        <w:t xml:space="preserve">. The </w:t>
      </w:r>
      <w:r w:rsidR="002F17EC" w:rsidRPr="00BE0758">
        <w:rPr>
          <w:rFonts w:eastAsiaTheme="minorEastAsia"/>
        </w:rPr>
        <w:t>general</w:t>
      </w:r>
      <w:r w:rsidR="004F457F" w:rsidRPr="00BE0758">
        <w:rPr>
          <w:rFonts w:eastAsiaTheme="minorEastAsia"/>
        </w:rPr>
        <w:t xml:space="preserve"> proficiency for </w:t>
      </w:r>
      <w:r w:rsidR="004F457F" w:rsidRPr="00BE0758">
        <w:t>control of chemical reactivity by biopolymers allows us to recognize them as products of evolution, and not products of non-evolutionary physical, chemical, or geological processes.</w:t>
      </w:r>
    </w:p>
    <w:p w14:paraId="6E8C6F52" w14:textId="1AC50C5E" w:rsidR="005E222E" w:rsidRPr="00870029" w:rsidRDefault="005E222E" w:rsidP="005D619F">
      <w:pPr>
        <w:pStyle w:val="Heading3"/>
        <w:rPr>
          <w:color w:val="auto"/>
        </w:rPr>
      </w:pPr>
      <w:bookmarkStart w:id="83" w:name="_Toc218398419"/>
      <w:bookmarkStart w:id="84" w:name="_Toc170746116"/>
      <w:bookmarkStart w:id="85" w:name="_Hlk167746337"/>
      <w:bookmarkEnd w:id="45"/>
      <w:bookmarkEnd w:id="59"/>
      <w:r w:rsidRPr="00870029">
        <w:rPr>
          <w:color w:val="auto"/>
        </w:rPr>
        <w:t>Mutualisms</w:t>
      </w:r>
      <w:bookmarkEnd w:id="83"/>
    </w:p>
    <w:p w14:paraId="41078046" w14:textId="0B08FCF2" w:rsidR="00F20419" w:rsidRPr="00870029" w:rsidRDefault="005605AB" w:rsidP="00017F79">
      <w:r w:rsidRPr="00870029">
        <w:t xml:space="preserve"> We argue that evolutionary concepts </w:t>
      </w:r>
      <w:r w:rsidR="007E6D55" w:rsidRPr="00870029">
        <w:t xml:space="preserve">can </w:t>
      </w:r>
      <w:r w:rsidRPr="00870029">
        <w:t>have significant explanatory utility in chemistry and biochemistry, offering frameworks to understand structures, functions, and origins of molecules. Mutualisms</w:t>
      </w:r>
      <w:r w:rsidR="00AE6459" w:rsidRPr="00870029">
        <w:t xml:space="preserve"> </w:t>
      </w:r>
      <w:r w:rsidRPr="00870029">
        <w:t>illustrate this power. Formalisms developed by biologists to describe mutualistic relationships at cellular, organismal, and ecosystem levels can also elucidate cooperative interactions among biopolymers and other biological molecules.</w:t>
      </w:r>
      <w:r w:rsidR="00AE6459" w:rsidRPr="00870029">
        <w:t xml:space="preserve"> </w:t>
      </w:r>
      <w:r w:rsidRPr="00870029">
        <w:t xml:space="preserve">By viewing molecules as participants in mutualistic networks, we </w:t>
      </w:r>
      <w:r w:rsidR="00C5584D">
        <w:t xml:space="preserve">can learn about </w:t>
      </w:r>
      <w:r w:rsidRPr="00870029">
        <w:t>chemical and biological complexity</w:t>
      </w:r>
      <w:r w:rsidR="00C5584D">
        <w:t xml:space="preserve">, and </w:t>
      </w:r>
      <w:r w:rsidR="00C5584D" w:rsidRPr="00870029">
        <w:t>emergence and evolution</w:t>
      </w:r>
      <w:r w:rsidRPr="00870029">
        <w:t>.</w:t>
      </w:r>
      <w:r w:rsidR="009720F3" w:rsidRPr="00870029">
        <w:fldChar w:fldCharType="begin"/>
      </w:r>
      <w:r w:rsidR="007D0A1A">
        <w:instrText xml:space="preserve"> ADDIN EN.CITE &lt;EndNote&gt;&lt;Cite&gt;&lt;Author&gt;Lanier&lt;/Author&gt;&lt;Year&gt;2017&lt;/Year&gt;&lt;RecNum&gt;100&lt;/RecNum&gt;&lt;DisplayText&gt;(64)&lt;/DisplayText&gt;&lt;record&gt;&lt;rec-number&gt;100&lt;/rec-number&gt;&lt;foreign-keys&gt;&lt;key app="EN" db-id="5vx2w2xpseedtnef5svxdx00a0exaxxzptx5" timestamp="1555190921"&gt;100&lt;/key&gt;&lt;/foreign-keys&gt;&lt;ref-type name="Journal Article"&gt;17&lt;/ref-type&gt;&lt;contributors&gt;&lt;authors&gt;&lt;author&gt;Lanier, K. A.&lt;/author&gt;&lt;author&gt;Petrov, A. S.&lt;/author&gt;&lt;author&gt;Williams, L. D.&lt;/author&gt;&lt;/authors&gt;&lt;/contributors&gt;&lt;auth-address&gt;School of Chemistry and Biochemistry, Georgia Institute of Technology, Atlanta, GA, 30332-0400, USA.&amp;#xD;School of Chemistry and Biochemistry, Georgia Institute of Technology, Atlanta, GA, 30332-0400, USA. loren.williams@chemistry.gatech.edu.&lt;/auth-address&gt;&lt;titles&gt;&lt;title&gt;The Central Symbiosis of Molecular Biology: Molecules in Mutualism&lt;/title&gt;&lt;secondary-title&gt;J Mol Evol&lt;/secondary-title&gt;&lt;/titles&gt;&lt;periodical&gt;&lt;full-title&gt;Journal of Molecular Evolution&lt;/full-title&gt;&lt;abbr-1&gt;J. Mol. Evol.&lt;/abbr-1&gt;&lt;abbr-2&gt;J Mol Evol&lt;/abbr-2&gt;&lt;/periodical&gt;&lt;pages&gt;8-13&lt;/pages&gt;&lt;volume&gt;85&lt;/volume&gt;&lt;number&gt;1-2&lt;/number&gt;&lt;keywords&gt;&lt;keyword&gt;Evolution, Molecular&lt;/keyword&gt;&lt;keyword&gt;*Origin of Life&lt;/keyword&gt;&lt;keyword&gt;Proteins/*metabolism&lt;/keyword&gt;&lt;keyword&gt;RNA/*metabolism&lt;/keyword&gt;&lt;keyword&gt;*Symbiosis&lt;/keyword&gt;&lt;keyword&gt;Assembly&lt;/keyword&gt;&lt;keyword&gt;Co-evolution&lt;/keyword&gt;&lt;keyword&gt;Mutualism&lt;/keyword&gt;&lt;keyword&gt;Origin of life&lt;/keyword&gt;&lt;keyword&gt;Proficiency&lt;/keyword&gt;&lt;keyword&gt;Protein&lt;/keyword&gt;&lt;keyword&gt;Rna&lt;/keyword&gt;&lt;keyword&gt;Translation&lt;/keyword&gt;&lt;/keywords&gt;&lt;dates&gt;&lt;year&gt;2017&lt;/year&gt;&lt;pub-dates&gt;&lt;date&gt;Aug&lt;/date&gt;&lt;/pub-dates&gt;&lt;/dates&gt;&lt;isbn&gt;1432-1432 (Electronic)&amp;#xD;0022-2844 (Linking)&lt;/isbn&gt;&lt;accession-num&gt;28785970&lt;/accession-num&gt;&lt;urls&gt;&lt;related-urls&gt;&lt;url&gt;https://www.ncbi.nlm.nih.gov/pubmed/28785970&lt;/url&gt;&lt;url&gt;https://escholarship.org/content/qt8s92d0bt/qt8s92d0bt.pdf?t=qao5vh&lt;/url&gt;&lt;/related-urls&gt;&lt;/urls&gt;&lt;custom2&gt;PMC5579163&lt;/custom2&gt;&lt;electronic-resource-num&gt;10.1007/s00239-017-9804-x&lt;/electronic-resource-num&gt;&lt;/record&gt;&lt;/Cite&gt;&lt;/EndNote&gt;</w:instrText>
      </w:r>
      <w:r w:rsidR="009720F3" w:rsidRPr="00870029">
        <w:fldChar w:fldCharType="separate"/>
      </w:r>
      <w:r w:rsidR="007D0A1A">
        <w:rPr>
          <w:noProof/>
        </w:rPr>
        <w:t>(64)</w:t>
      </w:r>
      <w:r w:rsidR="009720F3" w:rsidRPr="00870029">
        <w:fldChar w:fldCharType="end"/>
      </w:r>
      <w:r w:rsidR="00017F79" w:rsidRPr="00870029">
        <w:t xml:space="preserve"> </w:t>
      </w:r>
    </w:p>
    <w:p w14:paraId="48C0DB67" w14:textId="6E108394" w:rsidR="00017F79" w:rsidRPr="00870029" w:rsidRDefault="00017F79" w:rsidP="00017F79">
      <w:pPr>
        <w:rPr>
          <w:szCs w:val="22"/>
          <w:shd w:val="clear" w:color="auto" w:fill="FFFFFF"/>
        </w:rPr>
      </w:pPr>
      <w:r w:rsidRPr="00870029">
        <w:rPr>
          <w:szCs w:val="22"/>
          <w:shd w:val="clear" w:color="auto" w:fill="FFFFFF"/>
        </w:rPr>
        <w:t>A m</w:t>
      </w:r>
      <w:r w:rsidRPr="00870029">
        <w:rPr>
          <w:szCs w:val="22"/>
        </w:rPr>
        <w:t xml:space="preserve">utualism (Figure </w:t>
      </w:r>
      <w:r w:rsidR="00385941" w:rsidRPr="00870029">
        <w:rPr>
          <w:szCs w:val="22"/>
        </w:rPr>
        <w:t>6</w:t>
      </w:r>
      <w:r w:rsidRPr="00870029">
        <w:rPr>
          <w:szCs w:val="22"/>
        </w:rPr>
        <w:t xml:space="preserve">) is a persistent and intimate interaction that </w:t>
      </w:r>
      <w:bookmarkStart w:id="86" w:name="_Hlk172315191"/>
      <w:r w:rsidRPr="00870029">
        <w:rPr>
          <w:szCs w:val="22"/>
        </w:rPr>
        <w:t>benefits partnering species</w:t>
      </w:r>
      <w:bookmarkEnd w:id="86"/>
      <w:r w:rsidR="00CA141F" w:rsidRPr="00870029">
        <w:rPr>
          <w:szCs w:val="22"/>
        </w:rPr>
        <w:t>.</w:t>
      </w:r>
      <w:r w:rsidR="009720F3" w:rsidRPr="00870029">
        <w:rPr>
          <w:szCs w:val="22"/>
          <w:shd w:val="clear" w:color="auto" w:fill="FFFFFF"/>
        </w:rPr>
        <w:fldChar w:fldCharType="begin"/>
      </w:r>
      <w:r w:rsidR="007D0A1A">
        <w:rPr>
          <w:szCs w:val="22"/>
          <w:shd w:val="clear" w:color="auto" w:fill="FFFFFF"/>
        </w:rPr>
        <w:instrText xml:space="preserve"> ADDIN EN.CITE &lt;EndNote&gt;&lt;Cite&gt;&lt;Author&gt;Hale&lt;/Author&gt;&lt;Year&gt;2021&lt;/Year&gt;&lt;RecNum&gt;549&lt;/RecNum&gt;&lt;DisplayText&gt;(65, 66)&lt;/DisplayText&gt;&lt;record&gt;&lt;rec-number&gt;549&lt;/rec-number&gt;&lt;foreign-keys&gt;&lt;key app="EN" db-id="5vx2w2xpseedtnef5svxdx00a0exaxxzptx5" timestamp="1721433667"&gt;549&lt;/key&gt;&lt;/foreign-keys&gt;&lt;ref-type name="Journal Article"&gt;17&lt;/ref-type&gt;&lt;contributors&gt;&lt;authors&gt;&lt;author&gt;Hale, Kayla RS&lt;/author&gt;&lt;author&gt;Valdovinos, Fernanda S&lt;/author&gt;&lt;/authors&gt;&lt;/contributors&gt;&lt;titles&gt;&lt;title&gt;Ecological theory of mutualism: Robust patterns of stability and thresholds in two</w:instrText>
      </w:r>
      <w:r w:rsidR="007D0A1A">
        <w:rPr>
          <w:rFonts w:ascii="Cambria Math" w:hAnsi="Cambria Math" w:cs="Cambria Math"/>
          <w:szCs w:val="22"/>
          <w:shd w:val="clear" w:color="auto" w:fill="FFFFFF"/>
        </w:rPr>
        <w:instrText>‐</w:instrText>
      </w:r>
      <w:r w:rsidR="007D0A1A">
        <w:rPr>
          <w:szCs w:val="22"/>
          <w:shd w:val="clear" w:color="auto" w:fill="FFFFFF"/>
        </w:rPr>
        <w:instrText>species population models&lt;/title&gt;&lt;secondary-title&gt;Ecology and Evolution&lt;/secondary-title&gt;&lt;/titles&gt;&lt;periodical&gt;&lt;full-title&gt;Ecology and Evolution&lt;/full-title&gt;&lt;abbr-1&gt;Ecol. Evo.&lt;/abbr-1&gt;&lt;/periodical&gt;&lt;pages&gt;17651-17671&lt;/pages&gt;&lt;volume&gt;11&lt;/volume&gt;&lt;number&gt;24&lt;/number&gt;&lt;dates&gt;&lt;year&gt;2021&lt;/year&gt;&lt;/dates&gt;&lt;isbn&gt;2045-7758&lt;/isbn&gt;&lt;urls&gt;&lt;/urls&gt;&lt;/record&gt;&lt;/Cite&gt;&lt;Cite&gt;&lt;Author&gt;Douglas&lt;/Author&gt;&lt;Year&gt;2015&lt;/Year&gt;&lt;RecNum&gt;140&lt;/RecNum&gt;&lt;record&gt;&lt;rec-number&gt;140&lt;/rec-number&gt;&lt;foreign-keys&gt;&lt;key app="EN" db-id="5vx2w2xpseedtnef5svxdx00a0exaxxzptx5" timestamp="1563285971"&gt;140&lt;/key&gt;&lt;/foreign-keys&gt;&lt;ref-type name="Journal Article"&gt;17&lt;/ref-type&gt;&lt;contributors&gt;&lt;authors&gt;&lt;author&gt;Douglas, AE&lt;/author&gt;&lt;/authors&gt;&lt;/contributors&gt;&lt;titles&gt;&lt;title&gt;The study of mutualism&lt;/title&gt;&lt;secondary-title&gt;Mutualism. Oxford Press, Oxford&lt;/secondary-title&gt;&lt;/titles&gt;&lt;periodical&gt;&lt;full-title&gt;Mutualism. Oxford Press, Oxford&lt;/full-title&gt;&lt;/periodical&gt;&lt;pages&gt;20-34&lt;/pages&gt;&lt;dates&gt;&lt;year&gt;2015&lt;/year&gt;&lt;/dates&gt;&lt;urls&gt;&lt;/urls&gt;&lt;/record&gt;&lt;/Cite&gt;&lt;/EndNote&gt;</w:instrText>
      </w:r>
      <w:r w:rsidR="009720F3" w:rsidRPr="00870029">
        <w:rPr>
          <w:szCs w:val="22"/>
          <w:shd w:val="clear" w:color="auto" w:fill="FFFFFF"/>
        </w:rPr>
        <w:fldChar w:fldCharType="separate"/>
      </w:r>
      <w:r w:rsidR="007D0A1A">
        <w:rPr>
          <w:noProof/>
          <w:szCs w:val="22"/>
          <w:shd w:val="clear" w:color="auto" w:fill="FFFFFF"/>
        </w:rPr>
        <w:t>(65, 66)</w:t>
      </w:r>
      <w:r w:rsidR="009720F3" w:rsidRPr="00870029">
        <w:rPr>
          <w:szCs w:val="22"/>
          <w:shd w:val="clear" w:color="auto" w:fill="FFFFFF"/>
        </w:rPr>
        <w:fldChar w:fldCharType="end"/>
      </w:r>
      <w:r w:rsidRPr="00870029">
        <w:rPr>
          <w:szCs w:val="22"/>
        </w:rPr>
        <w:t xml:space="preserve"> A mutualism is </w:t>
      </w:r>
      <w:r w:rsidRPr="00870029">
        <w:rPr>
          <w:szCs w:val="22"/>
          <w:shd w:val="clear" w:color="auto" w:fill="FFFFFF"/>
        </w:rPr>
        <w:t>reciprocal exchange; a species proficient in obtaining certain benefits confers those on a second species, which reciprocates by conferring different benefits on the first species</w:t>
      </w:r>
      <w:r w:rsidR="00CA141F" w:rsidRPr="00870029">
        <w:rPr>
          <w:szCs w:val="22"/>
          <w:shd w:val="clear" w:color="auto" w:fill="FFFFFF"/>
        </w:rPr>
        <w:t>.</w:t>
      </w:r>
      <w:r w:rsidR="009720F3" w:rsidRPr="00870029">
        <w:rPr>
          <w:szCs w:val="22"/>
        </w:rPr>
        <w:fldChar w:fldCharType="begin"/>
      </w:r>
      <w:r w:rsidR="007D0A1A">
        <w:rPr>
          <w:szCs w:val="22"/>
        </w:rPr>
        <w:instrText xml:space="preserve"> ADDIN EN.CITE &lt;EndNote&gt;&lt;Cite&gt;&lt;Author&gt;Schwartz&lt;/Author&gt;&lt;Year&gt;1998&lt;/Year&gt;&lt;RecNum&gt;359&lt;/RecNum&gt;&lt;DisplayText&gt;(67)&lt;/DisplayText&gt;&lt;record&gt;&lt;rec-number&gt;359&lt;/rec-number&gt;&lt;foreign-keys&gt;&lt;key app="EN" db-id="5vx2w2xpseedtnef5svxdx00a0exaxxzptx5" timestamp="1688071156"&gt;359&lt;/key&gt;&lt;/foreign-keys&gt;&lt;ref-type name="Journal Article"&gt;17&lt;/ref-type&gt;&lt;contributors&gt;&lt;authors&gt;&lt;author&gt;Schwartz, Mark W&lt;/author&gt;&lt;author&gt;Hoeksema, Jason D&lt;/author&gt;&lt;/authors&gt;&lt;/contributors&gt;&lt;titles&gt;&lt;title&gt;Specialization and resource trade: biological markets as a model of mutualisms&lt;/title&gt;&lt;secondary-title&gt;Ecology&lt;/secondary-title&gt;&lt;/titles&gt;&lt;periodical&gt;&lt;full-title&gt;Ecology&lt;/full-title&gt;&lt;abbr-1&gt;Ecology&lt;/abbr-1&gt;&lt;abbr-2&gt;Ecology&lt;/abbr-2&gt;&lt;/periodical&gt;&lt;pages&gt;1029-1038&lt;/pages&gt;&lt;volume&gt;79&lt;/volume&gt;&lt;number&gt;3&lt;/number&gt;&lt;dates&gt;&lt;year&gt;1998&lt;/year&gt;&lt;/dates&gt;&lt;isbn&gt;1939-9170&lt;/isbn&gt;&lt;urls&gt;&lt;/urls&gt;&lt;/record&gt;&lt;/Cite&gt;&lt;/EndNote&gt;</w:instrText>
      </w:r>
      <w:r w:rsidR="009720F3" w:rsidRPr="00870029">
        <w:rPr>
          <w:szCs w:val="22"/>
        </w:rPr>
        <w:fldChar w:fldCharType="separate"/>
      </w:r>
      <w:r w:rsidR="007D0A1A">
        <w:rPr>
          <w:noProof/>
          <w:szCs w:val="22"/>
        </w:rPr>
        <w:t>(67)</w:t>
      </w:r>
      <w:r w:rsidR="009720F3" w:rsidRPr="00870029">
        <w:rPr>
          <w:szCs w:val="22"/>
        </w:rPr>
        <w:fldChar w:fldCharType="end"/>
      </w:r>
      <w:r w:rsidRPr="00870029">
        <w:rPr>
          <w:szCs w:val="22"/>
          <w:shd w:val="clear" w:color="auto" w:fill="FFFFFF"/>
        </w:rPr>
        <w:t xml:space="preserve"> </w:t>
      </w:r>
      <w:r w:rsidRPr="00870029">
        <w:rPr>
          <w:szCs w:val="22"/>
        </w:rPr>
        <w:t>Mutualisms</w:t>
      </w:r>
      <w:r w:rsidRPr="00870029">
        <w:rPr>
          <w:szCs w:val="22"/>
          <w:shd w:val="clear" w:color="auto" w:fill="FFFFFF"/>
        </w:rPr>
        <w:t xml:space="preserve"> are everywhere in the biosphere and are fundamentally important in ecology</w:t>
      </w:r>
      <w:r w:rsidR="00CA141F" w:rsidRPr="00870029">
        <w:rPr>
          <w:szCs w:val="22"/>
          <w:shd w:val="clear" w:color="auto" w:fill="FFFFFF"/>
        </w:rPr>
        <w:t>.</w:t>
      </w:r>
      <w:r w:rsidR="009720F3" w:rsidRPr="00870029">
        <w:rPr>
          <w:szCs w:val="22"/>
          <w:shd w:val="clear" w:color="auto" w:fill="FFFFFF"/>
        </w:rPr>
        <w:fldChar w:fldCharType="begin"/>
      </w:r>
      <w:r w:rsidR="007D0A1A">
        <w:rPr>
          <w:szCs w:val="22"/>
          <w:shd w:val="clear" w:color="auto" w:fill="FFFFFF"/>
        </w:rPr>
        <w:instrText xml:space="preserve"> ADDIN EN.CITE &lt;EndNote&gt;&lt;Cite&gt;&lt;Author&gt;Bronstein&lt;/Author&gt;&lt;Year&gt;2015&lt;/Year&gt;&lt;RecNum&gt;539&lt;/RecNum&gt;&lt;DisplayText&gt;(68)&lt;/DisplayText&gt;&lt;record&gt;&lt;rec-number&gt;539&lt;/rec-number&gt;&lt;foreign-keys&gt;&lt;key app="EN" db-id="5vx2w2xpseedtnef5svxdx00a0exaxxzptx5" timestamp="1721070649"&gt;539&lt;/key&gt;&lt;/foreign-keys&gt;&lt;ref-type name="Book Section"&gt;5&lt;/ref-type&gt;&lt;contributors&gt;&lt;authors&gt;&lt;author&gt;Bronstein, Judith  L.&lt;/author&gt;&lt;/authors&gt;&lt;secondary-authors&gt;&lt;author&gt;Bronstein, Judith  L.&lt;/author&gt;&lt;/secondary-authors&gt;&lt;/contributors&gt;&lt;titles&gt;&lt;title&gt;The Study of Mutualism&lt;/title&gt;&lt;secondary-title&gt;Mutualism&lt;/secondary-title&gt;&lt;/titles&gt;&lt;pages&gt;3-19&lt;/pages&gt;&lt;section&gt;Chapter 1&lt;/section&gt;&lt;keywords&gt;&lt;keyword&gt;mutualism&lt;/keyword&gt;&lt;keyword&gt;symbiosis&lt;/keyword&gt;&lt;/keywords&gt;&lt;dates&gt;&lt;year&gt;2015&lt;/year&gt;&lt;/dates&gt;&lt;pub-location&gt;Oxford, Englans&lt;/pub-location&gt;&lt;publisher&gt;Oxford Press&lt;/publisher&gt;&lt;urls&gt;&lt;/urls&gt;&lt;/record&gt;&lt;/Cite&gt;&lt;/EndNote&gt;</w:instrText>
      </w:r>
      <w:r w:rsidR="009720F3" w:rsidRPr="00870029">
        <w:rPr>
          <w:szCs w:val="22"/>
          <w:shd w:val="clear" w:color="auto" w:fill="FFFFFF"/>
        </w:rPr>
        <w:fldChar w:fldCharType="separate"/>
      </w:r>
      <w:r w:rsidR="007D0A1A">
        <w:rPr>
          <w:noProof/>
          <w:szCs w:val="22"/>
          <w:shd w:val="clear" w:color="auto" w:fill="FFFFFF"/>
        </w:rPr>
        <w:t>(68)</w:t>
      </w:r>
      <w:r w:rsidR="009720F3" w:rsidRPr="00870029">
        <w:rPr>
          <w:szCs w:val="22"/>
          <w:shd w:val="clear" w:color="auto" w:fill="FFFFFF"/>
        </w:rPr>
        <w:fldChar w:fldCharType="end"/>
      </w:r>
      <w:r w:rsidRPr="00870029">
        <w:rPr>
          <w:szCs w:val="22"/>
          <w:shd w:val="clear" w:color="auto" w:fill="FFFFFF"/>
        </w:rPr>
        <w:t xml:space="preserve"> </w:t>
      </w:r>
      <w:r w:rsidRPr="00870029">
        <w:t>All species on Earth participate in mutualisms. Mutualisms can increase productivity, abundance, and temporal stability of both mutualists and non-mutualists in food webs</w:t>
      </w:r>
      <w:r w:rsidR="00CA141F" w:rsidRPr="00870029">
        <w:t>.</w:t>
      </w:r>
      <w:r w:rsidR="009720F3" w:rsidRPr="00870029">
        <w:fldChar w:fldCharType="begin"/>
      </w:r>
      <w:r w:rsidR="007D0A1A">
        <w:instrText xml:space="preserve"> ADDIN EN.CITE &lt;EndNote&gt;&lt;Cite&gt;&lt;Author&gt;Hale&lt;/Author&gt;&lt;Year&gt;2020&lt;/Year&gt;&lt;RecNum&gt;548&lt;/RecNum&gt;&lt;DisplayText&gt;(69)&lt;/DisplayText&gt;&lt;record&gt;&lt;rec-number&gt;548&lt;/rec-number&gt;&lt;foreign-keys&gt;&lt;key app="EN" db-id="5vx2w2xpseedtnef5svxdx00a0exaxxzptx5" timestamp="1721433525"&gt;548&lt;/key&gt;&lt;/foreign-keys&gt;&lt;ref-type name="Journal Article"&gt;17&lt;/ref-type&gt;&lt;contributors&gt;&lt;authors&gt;&lt;author&gt;Hale, Kayla RS&lt;/author&gt;&lt;author&gt;Valdovinos, Fernanda S&lt;/author&gt;&lt;author&gt;Martinez, Neo D&lt;/author&gt;&lt;/authors&gt;&lt;/contributors&gt;&lt;titles&gt;&lt;title&gt;Mutualism increases diversity, stability, and function of multiplex networks that integrate pollinators into food webs&lt;/title&gt;&lt;secondary-title&gt;Nature Communications&lt;/secondary-title&gt;&lt;/titles&gt;&lt;periodical&gt;&lt;full-title&gt;Nature communications&lt;/full-title&gt;&lt;abbr-1&gt;Nat. Commun.&lt;/abbr-1&gt;&lt;/periodical&gt;&lt;pages&gt;2182&lt;/pages&gt;&lt;volume&gt;11&lt;/volume&gt;&lt;number&gt;1&lt;/number&gt;&lt;dates&gt;&lt;year&gt;2020&lt;/year&gt;&lt;/dates&gt;&lt;isbn&gt;2041-1723&lt;/isbn&gt;&lt;urls&gt;&lt;/urls&gt;&lt;/record&gt;&lt;/Cite&gt;&lt;/EndNote&gt;</w:instrText>
      </w:r>
      <w:r w:rsidR="009720F3" w:rsidRPr="00870029">
        <w:fldChar w:fldCharType="separate"/>
      </w:r>
      <w:r w:rsidR="007D0A1A">
        <w:rPr>
          <w:noProof/>
        </w:rPr>
        <w:t>(69)</w:t>
      </w:r>
      <w:r w:rsidR="009720F3" w:rsidRPr="00870029">
        <w:fldChar w:fldCharType="end"/>
      </w:r>
      <w:r w:rsidRPr="00870029">
        <w:t xml:space="preserve"> </w:t>
      </w:r>
      <w:r w:rsidRPr="00870029">
        <w:rPr>
          <w:szCs w:val="22"/>
          <w:shd w:val="clear" w:color="auto" w:fill="FFFFFF"/>
        </w:rPr>
        <w:t>M</w:t>
      </w:r>
      <w:r w:rsidRPr="00870029">
        <w:t>utualisms (</w:t>
      </w:r>
      <w:proofErr w:type="spellStart"/>
      <w:r w:rsidRPr="00870029">
        <w:t>i</w:t>
      </w:r>
      <w:proofErr w:type="spellEnd"/>
      <w:r w:rsidRPr="00870029">
        <w:t xml:space="preserve">) </w:t>
      </w:r>
      <w:r w:rsidRPr="00870029">
        <w:rPr>
          <w:szCs w:val="22"/>
          <w:shd w:val="clear" w:color="auto" w:fill="FFFFFF"/>
        </w:rPr>
        <w:t>sponsor co-evolution,</w:t>
      </w:r>
      <w:r w:rsidRPr="00870029">
        <w:t xml:space="preserve"> </w:t>
      </w:r>
      <w:r w:rsidRPr="00870029">
        <w:rPr>
          <w:szCs w:val="22"/>
        </w:rPr>
        <w:t xml:space="preserve">(ii) </w:t>
      </w:r>
      <w:r w:rsidRPr="00870029">
        <w:rPr>
          <w:szCs w:val="22"/>
          <w:shd w:val="clear" w:color="auto" w:fill="FFFFFF"/>
        </w:rPr>
        <w:t>foster innovation,</w:t>
      </w:r>
      <w:r w:rsidRPr="00870029">
        <w:t xml:space="preserve"> (iii) increase fitness, (iv) inspire robustness, (iv) </w:t>
      </w:r>
      <w:r w:rsidRPr="00870029">
        <w:rPr>
          <w:szCs w:val="22"/>
        </w:rPr>
        <w:t>are resilient and resistant to change, and (v)</w:t>
      </w:r>
      <w:r w:rsidRPr="00870029">
        <w:rPr>
          <w:szCs w:val="22"/>
          <w:shd w:val="clear" w:color="auto" w:fill="FFFFFF"/>
        </w:rPr>
        <w:t xml:space="preserve"> involve partners that are distantly related with contrasting yet complementary proficiencies. </w:t>
      </w:r>
    </w:p>
    <w:p w14:paraId="265C7AF7" w14:textId="576EDF6A" w:rsidR="005E222E" w:rsidRPr="00870029" w:rsidRDefault="005E222E" w:rsidP="00E93A47">
      <w:pPr>
        <w:rPr>
          <w:rFonts w:ascii="Verdana" w:hAnsi="Verdana"/>
          <w:noProof/>
        </w:rPr>
      </w:pPr>
      <w:r w:rsidRPr="00870029">
        <w:lastRenderedPageBreak/>
        <w:t xml:space="preserve">Mutualisms </w:t>
      </w:r>
      <w:r w:rsidR="009836C8" w:rsidRPr="00870029">
        <w:t>were previously</w:t>
      </w:r>
      <w:r w:rsidRPr="00870029">
        <w:t xml:space="preserve"> understood to operate on levels of cells, organisms, ecosystems and even societies and economies. </w:t>
      </w:r>
      <w:r w:rsidRPr="00870029">
        <w:rPr>
          <w:shd w:val="clear" w:color="auto" w:fill="FFFFFF"/>
        </w:rPr>
        <w:t>The eukaryotic cell is a culmination of mutualism between simpler prokaryotic cells</w:t>
      </w:r>
      <w:r w:rsidR="003F64DB" w:rsidRPr="00870029">
        <w:rPr>
          <w:shd w:val="clear" w:color="auto" w:fill="FFFFFF"/>
        </w:rPr>
        <w:t>.</w:t>
      </w:r>
      <w:r w:rsidR="009720F3" w:rsidRPr="00870029">
        <w:rPr>
          <w:shd w:val="clear" w:color="auto" w:fill="FFFFFF"/>
        </w:rPr>
        <w:fldChar w:fldCharType="begin">
          <w:fldData xml:space="preserve">PEVuZE5vdGU+PENpdGU+PEF1dGhvcj5TYWdhbjwvQXV0aG9yPjxZZWFyPjE5Njc8L1llYXI+PFJl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</w:fldData>
        </w:fldChar>
      </w:r>
      <w:r w:rsidR="007D0A1A">
        <w:rPr>
          <w:shd w:val="clear" w:color="auto" w:fill="FFFFFF"/>
        </w:rPr>
        <w:instrText xml:space="preserve"> ADDIN EN.CITE </w:instrText>
      </w:r>
      <w:r w:rsidR="007D0A1A">
        <w:rPr>
          <w:shd w:val="clear" w:color="auto" w:fill="FFFFFF"/>
        </w:rPr>
        <w:fldChar w:fldCharType="begin">
          <w:fldData xml:space="preserve">PEVuZE5vdGU+PENpdGU+PEF1dGhvcj5TYWdhbjwvQXV0aG9yPjxZZWFyPjE5Njc8L1llYXI+PFJl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</w:fldData>
        </w:fldChar>
      </w:r>
      <w:r w:rsidR="007D0A1A">
        <w:rPr>
          <w:shd w:val="clear" w:color="auto" w:fill="FFFFFF"/>
        </w:rPr>
        <w:instrText xml:space="preserve"> ADDIN EN.CITE.DATA </w:instrText>
      </w:r>
      <w:r w:rsidR="007D0A1A">
        <w:rPr>
          <w:shd w:val="clear" w:color="auto" w:fill="FFFFFF"/>
        </w:rPr>
      </w:r>
      <w:r w:rsidR="007D0A1A">
        <w:rPr>
          <w:shd w:val="clear" w:color="auto" w:fill="FFFFFF"/>
        </w:rPr>
        <w:fldChar w:fldCharType="end"/>
      </w:r>
      <w:r w:rsidR="009720F3" w:rsidRPr="00870029">
        <w:rPr>
          <w:shd w:val="clear" w:color="auto" w:fill="FFFFFF"/>
        </w:rPr>
      </w:r>
      <w:r w:rsidR="009720F3" w:rsidRPr="00870029">
        <w:rPr>
          <w:shd w:val="clear" w:color="auto" w:fill="FFFFFF"/>
        </w:rPr>
        <w:fldChar w:fldCharType="separate"/>
      </w:r>
      <w:r w:rsidR="007D0A1A">
        <w:rPr>
          <w:noProof/>
          <w:shd w:val="clear" w:color="auto" w:fill="FFFFFF"/>
        </w:rPr>
        <w:t>(70-72)</w:t>
      </w:r>
      <w:r w:rsidR="009720F3" w:rsidRPr="00870029">
        <w:rPr>
          <w:shd w:val="clear" w:color="auto" w:fill="FFFFFF"/>
        </w:rPr>
        <w:fldChar w:fldCharType="end"/>
      </w:r>
      <w:r w:rsidRPr="00870029">
        <w:rPr>
          <w:shd w:val="clear" w:color="auto" w:fill="FFFFFF"/>
        </w:rPr>
        <w:t xml:space="preserve"> The majority of land plant families are mycorrhizal. This plant-fungi mutualism is traceable to the origins of land plants</w:t>
      </w:r>
      <w:r w:rsidR="003F64DB" w:rsidRPr="00870029">
        <w:rPr>
          <w:shd w:val="clear" w:color="auto" w:fill="FFFFFF"/>
        </w:rPr>
        <w:t>.</w:t>
      </w:r>
      <w:r w:rsidR="009720F3" w:rsidRPr="00870029">
        <w:rPr>
          <w:shd w:val="clear" w:color="auto" w:fill="FFFFFF"/>
        </w:rPr>
        <w:fldChar w:fldCharType="begin">
          <w:fldData xml:space="preserve">PEVuZE5vdGU+PENpdGU+PEF1dGhvcj5XYW5nPC9BdXRob3I+PFllYXI+MjAwNjwvWWVhcj48UmVj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=
</w:fldData>
        </w:fldChar>
      </w:r>
      <w:r w:rsidR="007D0A1A">
        <w:rPr>
          <w:shd w:val="clear" w:color="auto" w:fill="FFFFFF"/>
        </w:rPr>
        <w:instrText xml:space="preserve"> ADDIN EN.CITE </w:instrText>
      </w:r>
      <w:r w:rsidR="007D0A1A">
        <w:rPr>
          <w:shd w:val="clear" w:color="auto" w:fill="FFFFFF"/>
        </w:rPr>
        <w:fldChar w:fldCharType="begin">
          <w:fldData xml:space="preserve">PEVuZE5vdGU+PENpdGU+PEF1dGhvcj5XYW5nPC9BdXRob3I+PFllYXI+MjAwNjwvWWVhcj48UmVj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=
</w:fldData>
        </w:fldChar>
      </w:r>
      <w:r w:rsidR="007D0A1A">
        <w:rPr>
          <w:shd w:val="clear" w:color="auto" w:fill="FFFFFF"/>
        </w:rPr>
        <w:instrText xml:space="preserve"> ADDIN EN.CITE.DATA </w:instrText>
      </w:r>
      <w:r w:rsidR="007D0A1A">
        <w:rPr>
          <w:shd w:val="clear" w:color="auto" w:fill="FFFFFF"/>
        </w:rPr>
      </w:r>
      <w:r w:rsidR="007D0A1A">
        <w:rPr>
          <w:shd w:val="clear" w:color="auto" w:fill="FFFFFF"/>
        </w:rPr>
        <w:fldChar w:fldCharType="end"/>
      </w:r>
      <w:r w:rsidR="009720F3" w:rsidRPr="00870029">
        <w:rPr>
          <w:shd w:val="clear" w:color="auto" w:fill="FFFFFF"/>
        </w:rPr>
      </w:r>
      <w:r w:rsidR="009720F3" w:rsidRPr="00870029">
        <w:rPr>
          <w:shd w:val="clear" w:color="auto" w:fill="FFFFFF"/>
        </w:rPr>
        <w:fldChar w:fldCharType="separate"/>
      </w:r>
      <w:r w:rsidR="007D0A1A">
        <w:rPr>
          <w:noProof/>
          <w:shd w:val="clear" w:color="auto" w:fill="FFFFFF"/>
        </w:rPr>
        <w:t>(73)</w:t>
      </w:r>
      <w:r w:rsidR="009720F3" w:rsidRPr="00870029">
        <w:rPr>
          <w:shd w:val="clear" w:color="auto" w:fill="FFFFFF"/>
        </w:rPr>
        <w:fldChar w:fldCharType="end"/>
      </w:r>
      <w:r w:rsidRPr="00870029">
        <w:rPr>
          <w:shd w:val="clear" w:color="auto" w:fill="FFFFFF"/>
        </w:rPr>
        <w:t xml:space="preserve"> </w:t>
      </w:r>
      <w:r w:rsidRPr="00870029">
        <w:t xml:space="preserve">Flowering plants such as the fig (Ficus spp., </w:t>
      </w:r>
      <w:proofErr w:type="spellStart"/>
      <w:r w:rsidRPr="00870029">
        <w:t>Moraceae</w:t>
      </w:r>
      <w:proofErr w:type="spellEnd"/>
      <w:r w:rsidRPr="00870029">
        <w:t>) and insects such as the fig wasp (</w:t>
      </w:r>
      <w:proofErr w:type="spellStart"/>
      <w:r w:rsidRPr="00870029">
        <w:t>Agaonidae</w:t>
      </w:r>
      <w:proofErr w:type="spellEnd"/>
      <w:r w:rsidRPr="00870029">
        <w:t xml:space="preserve">, Chalcidoidea) form obligate mutual relationships (Figure </w:t>
      </w:r>
      <w:r w:rsidR="006326DA" w:rsidRPr="00870029">
        <w:t>6</w:t>
      </w:r>
      <w:r w:rsidRPr="00870029">
        <w:t>B)</w:t>
      </w:r>
      <w:r w:rsidR="003F64DB" w:rsidRPr="00870029">
        <w:t>.</w:t>
      </w:r>
      <w:r w:rsidR="009720F3" w:rsidRPr="00870029">
        <w:rPr>
          <w:shd w:val="clear" w:color="auto" w:fill="FFFFFF"/>
        </w:rPr>
        <w:fldChar w:fldCharType="begin">
          <w:fldData xml:space="preserve">PEVuZE5vdGU+PENpdGU+PEF1dGhvcj5NYWNoYWRvPC9BdXRob3I+PFllYXI+MjAwNTwvWWVhcj48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MuIE5hdGwuIEFjYWQuIFNjaS4gVVNBPC9hYmJyLTE+PC9wZXJp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</w:fldData>
        </w:fldChar>
      </w:r>
      <w:r w:rsidR="007D0A1A">
        <w:rPr>
          <w:shd w:val="clear" w:color="auto" w:fill="FFFFFF"/>
        </w:rPr>
        <w:instrText xml:space="preserve"> ADDIN EN.CITE </w:instrText>
      </w:r>
      <w:r w:rsidR="007D0A1A">
        <w:rPr>
          <w:shd w:val="clear" w:color="auto" w:fill="FFFFFF"/>
        </w:rPr>
        <w:fldChar w:fldCharType="begin">
          <w:fldData xml:space="preserve">PEVuZE5vdGU+PENpdGU+PEF1dGhvcj5NYWNoYWRvPC9BdXRob3I+PFllYXI+MjAwNTwvWWVhcj48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MuIE5hdGwuIEFjYWQuIFNjaS4gVVNBPC9hYmJyLTE+PC9wZXJp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</w:fldData>
        </w:fldChar>
      </w:r>
      <w:r w:rsidR="007D0A1A">
        <w:rPr>
          <w:shd w:val="clear" w:color="auto" w:fill="FFFFFF"/>
        </w:rPr>
        <w:instrText xml:space="preserve"> ADDIN EN.CITE.DATA </w:instrText>
      </w:r>
      <w:r w:rsidR="007D0A1A">
        <w:rPr>
          <w:shd w:val="clear" w:color="auto" w:fill="FFFFFF"/>
        </w:rPr>
      </w:r>
      <w:r w:rsidR="007D0A1A">
        <w:rPr>
          <w:shd w:val="clear" w:color="auto" w:fill="FFFFFF"/>
        </w:rPr>
        <w:fldChar w:fldCharType="end"/>
      </w:r>
      <w:r w:rsidR="009720F3" w:rsidRPr="00870029">
        <w:rPr>
          <w:shd w:val="clear" w:color="auto" w:fill="FFFFFF"/>
        </w:rPr>
      </w:r>
      <w:r w:rsidR="009720F3" w:rsidRPr="00870029">
        <w:rPr>
          <w:shd w:val="clear" w:color="auto" w:fill="FFFFFF"/>
        </w:rPr>
        <w:fldChar w:fldCharType="separate"/>
      </w:r>
      <w:r w:rsidR="007D0A1A">
        <w:rPr>
          <w:noProof/>
          <w:shd w:val="clear" w:color="auto" w:fill="FFFFFF"/>
        </w:rPr>
        <w:t>(74)</w:t>
      </w:r>
      <w:r w:rsidR="009720F3" w:rsidRPr="00870029">
        <w:rPr>
          <w:shd w:val="clear" w:color="auto" w:fill="FFFFFF"/>
        </w:rPr>
        <w:fldChar w:fldCharType="end"/>
      </w:r>
      <w:r w:rsidRPr="00870029">
        <w:t xml:space="preserve"> The wasp depends on the fig for food and the fig depends on the wasp for pollination. Pollen-bearing female wasps initiate seed production in the fig by delivering pollen. The fig provides each wasp larva with a fig seed, which is consumed by the wasp.</w:t>
      </w:r>
      <w:r w:rsidRPr="00870029">
        <w:rPr>
          <w:rFonts w:ascii="Verdana" w:hAnsi="Verdana"/>
          <w:noProof/>
        </w:rPr>
        <w:t xml:space="preserve"> </w:t>
      </w:r>
    </w:p>
    <w:p w14:paraId="533701A9" w14:textId="79E748BE" w:rsidR="00766662" w:rsidRPr="00870029" w:rsidRDefault="00F81CF8" w:rsidP="003F64DB">
      <w:r w:rsidRPr="00870029">
        <w:t>The</w:t>
      </w:r>
      <w:r w:rsidR="00230ABD" w:rsidRPr="00870029">
        <w:t xml:space="preserve"> formalisms describing mutualisms on levels of cells, organisms</w:t>
      </w:r>
      <w:r w:rsidR="001B6AEE" w:rsidRPr="00870029">
        <w:t>,</w:t>
      </w:r>
      <w:r w:rsidR="00230ABD" w:rsidRPr="00870029">
        <w:t xml:space="preserve"> and ecosystems </w:t>
      </w:r>
      <w:r w:rsidR="005D4F82" w:rsidRPr="00870029">
        <w:t xml:space="preserve">apply </w:t>
      </w:r>
      <w:r w:rsidR="007E6D55" w:rsidRPr="00870029">
        <w:t xml:space="preserve">equally well </w:t>
      </w:r>
      <w:r w:rsidR="005D4F82" w:rsidRPr="00870029">
        <w:t>to</w:t>
      </w:r>
      <w:r w:rsidR="00704D2A" w:rsidRPr="00870029">
        <w:t xml:space="preserve"> </w:t>
      </w:r>
      <w:r w:rsidR="00230ABD" w:rsidRPr="00870029">
        <w:t>molecules.</w:t>
      </w:r>
      <w:r w:rsidR="009720F3" w:rsidRPr="00870029">
        <w:fldChar w:fldCharType="begin"/>
      </w:r>
      <w:r w:rsidR="007D0A1A">
        <w:instrText xml:space="preserve"> ADDIN EN.CITE &lt;EndNote&gt;&lt;Cite&gt;&lt;Author&gt;Lanier&lt;/Author&gt;&lt;Year&gt;2017&lt;/Year&gt;&lt;RecNum&gt;100&lt;/RecNum&gt;&lt;DisplayText&gt;(64)&lt;/DisplayText&gt;&lt;record&gt;&lt;rec-number&gt;100&lt;/rec-number&gt;&lt;foreign-keys&gt;&lt;key app="EN" db-id="5vx2w2xpseedtnef5svxdx00a0exaxxzptx5" timestamp="1555190921"&gt;100&lt;/key&gt;&lt;/foreign-keys&gt;&lt;ref-type name="Journal Article"&gt;17&lt;/ref-type&gt;&lt;contributors&gt;&lt;authors&gt;&lt;author&gt;Lanier, K. A.&lt;/author&gt;&lt;author&gt;Petrov, A. S.&lt;/author&gt;&lt;author&gt;Williams, L. D.&lt;/author&gt;&lt;/authors&gt;&lt;/contributors&gt;&lt;auth-address&gt;School of Chemistry and Biochemistry, Georgia Institute of Technology, Atlanta, GA, 30332-0400, USA.&amp;#xD;School of Chemistry and Biochemistry, Georgia Institute of Technology, Atlanta, GA, 30332-0400, USA. loren.williams@chemistry.gatech.edu.&lt;/auth-address&gt;&lt;titles&gt;&lt;title&gt;The Central Symbiosis of Molecular Biology: Molecules in Mutualism&lt;/title&gt;&lt;secondary-title&gt;J Mol Evol&lt;/secondary-title&gt;&lt;/titles&gt;&lt;periodical&gt;&lt;full-title&gt;Journal of Molecular Evolution&lt;/full-title&gt;&lt;abbr-1&gt;J. Mol. Evol.&lt;/abbr-1&gt;&lt;abbr-2&gt;J Mol Evol&lt;/abbr-2&gt;&lt;/periodical&gt;&lt;pages&gt;8-13&lt;/pages&gt;&lt;volume&gt;85&lt;/volume&gt;&lt;number&gt;1-2&lt;/number&gt;&lt;keywords&gt;&lt;keyword&gt;Evolution, Molecular&lt;/keyword&gt;&lt;keyword&gt;*Origin of Life&lt;/keyword&gt;&lt;keyword&gt;Proteins/*metabolism&lt;/keyword&gt;&lt;keyword&gt;RNA/*metabolism&lt;/keyword&gt;&lt;keyword&gt;*Symbiosis&lt;/keyword&gt;&lt;keyword&gt;Assembly&lt;/keyword&gt;&lt;keyword&gt;Co-evolution&lt;/keyword&gt;&lt;keyword&gt;Mutualism&lt;/keyword&gt;&lt;keyword&gt;Origin of life&lt;/keyword&gt;&lt;keyword&gt;Proficiency&lt;/keyword&gt;&lt;keyword&gt;Protein&lt;/keyword&gt;&lt;keyword&gt;Rna&lt;/keyword&gt;&lt;keyword&gt;Translation&lt;/keyword&gt;&lt;/keywords&gt;&lt;dates&gt;&lt;year&gt;2017&lt;/year&gt;&lt;pub-dates&gt;&lt;date&gt;Aug&lt;/date&gt;&lt;/pub-dates&gt;&lt;/dates&gt;&lt;isbn&gt;1432-1432 (Electronic)&amp;#xD;0022-2844 (Linking)&lt;/isbn&gt;&lt;accession-num&gt;28785970&lt;/accession-num&gt;&lt;urls&gt;&lt;related-urls&gt;&lt;url&gt;https://www.ncbi.nlm.nih.gov/pubmed/28785970&lt;/url&gt;&lt;url&gt;https://escholarship.org/content/qt8s92d0bt/qt8s92d0bt.pdf?t=qao5vh&lt;/url&gt;&lt;/related-urls&gt;&lt;/urls&gt;&lt;custom2&gt;PMC5579163&lt;/custom2&gt;&lt;electronic-resource-num&gt;10.1007/s00239-017-9804-x&lt;/electronic-resource-num&gt;&lt;/record&gt;&lt;/Cite&gt;&lt;/EndNote&gt;</w:instrText>
      </w:r>
      <w:r w:rsidR="009720F3" w:rsidRPr="00870029">
        <w:fldChar w:fldCharType="separate"/>
      </w:r>
      <w:r w:rsidR="007D0A1A">
        <w:rPr>
          <w:noProof/>
        </w:rPr>
        <w:t>(64)</w:t>
      </w:r>
      <w:r w:rsidR="009720F3" w:rsidRPr="00870029">
        <w:fldChar w:fldCharType="end"/>
      </w:r>
      <w:r w:rsidR="00230ABD" w:rsidRPr="00870029">
        <w:t xml:space="preserve"> </w:t>
      </w:r>
      <w:r w:rsidR="00704D2A" w:rsidRPr="00870029">
        <w:rPr>
          <w:noProof/>
        </w:rPr>
        <w:t>For example, b</w:t>
      </w:r>
      <w:r w:rsidR="000147D8" w:rsidRPr="00870029">
        <w:rPr>
          <w:noProof/>
        </w:rPr>
        <w:t>iopolymers are synthetically interdependent. RNA synthesizes protein in the ribosome and protein synthesizes RNA in polymerases. Mutualism</w:t>
      </w:r>
      <w:r w:rsidRPr="00870029">
        <w:rPr>
          <w:noProof/>
        </w:rPr>
        <w:t>s</w:t>
      </w:r>
      <w:r w:rsidR="000147D8" w:rsidRPr="00870029">
        <w:rPr>
          <w:noProof/>
        </w:rPr>
        <w:t xml:space="preserve"> </w:t>
      </w:r>
      <w:r w:rsidRPr="00870029">
        <w:rPr>
          <w:noProof/>
        </w:rPr>
        <w:t>describe</w:t>
      </w:r>
      <w:r w:rsidR="000147D8" w:rsidRPr="00870029">
        <w:rPr>
          <w:noProof/>
        </w:rPr>
        <w:t xml:space="preserve"> hetero-recalcitrance. </w:t>
      </w:r>
      <w:r w:rsidR="007E6D55" w:rsidRPr="00870029">
        <w:rPr>
          <w:noProof/>
        </w:rPr>
        <w:t>By forming assemblies, b</w:t>
      </w:r>
      <w:r w:rsidR="000147D8" w:rsidRPr="00870029">
        <w:rPr>
          <w:noProof/>
        </w:rPr>
        <w:t xml:space="preserve">iopolymers protect each other from chemical assault. </w:t>
      </w:r>
      <w:r w:rsidR="00E20357" w:rsidRPr="00870029">
        <w:rPr>
          <w:noProof/>
        </w:rPr>
        <w:t>Proteins and p</w:t>
      </w:r>
      <w:r w:rsidR="000147D8" w:rsidRPr="00870029">
        <w:rPr>
          <w:noProof/>
        </w:rPr>
        <w:t>eptides promote folding and functions of RNA</w:t>
      </w:r>
      <w:r w:rsidR="009720F3" w:rsidRPr="00870029">
        <w:rPr>
          <w:noProof/>
        </w:rPr>
        <w:fldChar w:fldCharType="begin">
          <w:fldData xml:space="preserve">PEVuZE5vdGU+PENpdGU+PEF1dGhvcj5IZXJzY2hsYWc8L0F1dGhvcj48WWVhcj4xOTk0PC9ZZWFy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</w:fldData>
        </w:fldChar>
      </w:r>
      <w:r w:rsidR="007D0A1A">
        <w:rPr>
          <w:noProof/>
        </w:rPr>
        <w:instrText xml:space="preserve"> ADDIN EN.CITE </w:instrText>
      </w:r>
      <w:r w:rsidR="007D0A1A">
        <w:rPr>
          <w:noProof/>
        </w:rPr>
        <w:fldChar w:fldCharType="begin">
          <w:fldData xml:space="preserve">PEVuZE5vdGU+PENpdGU+PEF1dGhvcj5IZXJzY2hsYWc8L0F1dGhvcj48WWVhcj4xOTk0PC9ZZWFy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</w:fldData>
        </w:fldChar>
      </w:r>
      <w:r w:rsidR="007D0A1A">
        <w:rPr>
          <w:noProof/>
        </w:rPr>
        <w:instrText xml:space="preserve"> ADDIN EN.CITE.DATA </w:instrText>
      </w:r>
      <w:r w:rsidR="007D0A1A">
        <w:rPr>
          <w:noProof/>
        </w:rPr>
      </w:r>
      <w:r w:rsidR="007D0A1A">
        <w:rPr>
          <w:noProof/>
        </w:rPr>
        <w:fldChar w:fldCharType="end"/>
      </w:r>
      <w:r w:rsidR="009720F3" w:rsidRPr="00870029">
        <w:rPr>
          <w:noProof/>
        </w:rPr>
      </w:r>
      <w:r w:rsidR="009720F3" w:rsidRPr="00870029">
        <w:rPr>
          <w:noProof/>
        </w:rPr>
        <w:fldChar w:fldCharType="separate"/>
      </w:r>
      <w:r w:rsidR="007D0A1A">
        <w:rPr>
          <w:noProof/>
        </w:rPr>
        <w:t>(75-80)</w:t>
      </w:r>
      <w:r w:rsidR="009720F3" w:rsidRPr="00870029">
        <w:rPr>
          <w:noProof/>
        </w:rPr>
        <w:fldChar w:fldCharType="end"/>
      </w:r>
      <w:r w:rsidR="000147D8" w:rsidRPr="00870029">
        <w:rPr>
          <w:noProof/>
        </w:rPr>
        <w:t xml:space="preserve"> and vice versa</w:t>
      </w:r>
      <w:r w:rsidR="00255252" w:rsidRPr="00870029">
        <w:rPr>
          <w:noProof/>
        </w:rPr>
        <w:t>.</w:t>
      </w:r>
      <w:r w:rsidR="009720F3" w:rsidRPr="00870029">
        <w:rPr>
          <w:noProof/>
        </w:rPr>
        <w:fldChar w:fldCharType="begin"/>
      </w:r>
      <w:r w:rsidR="007D0A1A">
        <w:rPr>
          <w:noProof/>
        </w:rPr>
        <w:instrText xml:space="preserve"> ADDIN EN.CITE &lt;EndNote&gt;&lt;Cite&gt;&lt;Author&gt;Kashiwagi&lt;/Author&gt;&lt;Year&gt;2009&lt;/Year&gt;&lt;RecNum&gt;495&lt;/RecNum&gt;&lt;DisplayText&gt;(81, 82)&lt;/DisplayText&gt;&lt;record&gt;&lt;rec-number&gt;495&lt;/rec-number&gt;&lt;foreign-keys&gt;&lt;key app="EN" db-id="5vx2w2xpseedtnef5svxdx00a0exaxxzptx5" timestamp="1719968920"&gt;495&lt;/key&gt;&lt;/foreign-keys&gt;&lt;ref-type name="Journal Article"&gt;17&lt;/ref-type&gt;&lt;contributors&gt;&lt;authors&gt;&lt;author&gt;Kashiwagi, Norimasa&lt;/author&gt;&lt;author&gt;Furuta, Hiroyuki&lt;/author&gt;&lt;author&gt;Ikawa, Yoshiya&lt;/author&gt;&lt;/authors&gt;&lt;/contributors&gt;&lt;titles&gt;&lt;title&gt;Primitive templated catalysis of a peptide ligation by self-folding RNAs&lt;/title&gt;&lt;secondary-title&gt;Nucleic acids research&lt;/secondary-title&gt;&lt;/titles&gt;&lt;periodical&gt;&lt;full-title&gt;Nucleic Acids Research&lt;/full-title&gt;&lt;abbr-1&gt;Nucleic Acids Res.&lt;/abbr-1&gt;&lt;abbr-2&gt;Nucleic Acids Res&lt;/abbr-2&gt;&lt;/periodical&gt;&lt;pages&gt;2574-2583&lt;/pages&gt;&lt;volume&gt;37&lt;/volume&gt;&lt;number&gt;8&lt;/number&gt;&lt;dates&gt;&lt;year&gt;2009&lt;/year&gt;&lt;/dates&gt;&lt;isbn&gt;1362-4962&lt;/isbn&gt;&lt;urls&gt;&lt;/urls&gt;&lt;/record&gt;&lt;/Cite&gt;&lt;Cite&gt;&lt;Author&gt;Harada&lt;/Author&gt;&lt;Year&gt;2014&lt;/Year&gt;&lt;RecNum&gt;489&lt;/RecNum&gt;&lt;record&gt;&lt;rec-number&gt;489&lt;/rec-number&gt;&lt;foreign-keys&gt;&lt;key app="EN" db-id="5vx2w2xpseedtnef5svxdx00a0exaxxzptx5" timestamp="1719968920"&gt;489&lt;/key&gt;&lt;/foreign-keys&gt;&lt;ref-type name="Journal Article"&gt;17&lt;/ref-type&gt;&lt;contributors&gt;&lt;authors&gt;&lt;author&gt;Harada, Kazuo&lt;/author&gt;&lt;author&gt;Aoyama, Shoko&lt;/author&gt;&lt;author&gt;Matsugami, Akimasa&lt;/author&gt;&lt;author&gt;Kumar, Penmetcha KR&lt;/author&gt;&lt;author&gt;Katahira, Masato&lt;/author&gt;&lt;author&gt;Kato, Nobuo&lt;/author&gt;&lt;author&gt;Ohkanda, Junko&lt;/author&gt;&lt;/authors&gt;&lt;/contributors&gt;&lt;titles&gt;&lt;title&gt;RNA</w:instrText>
      </w:r>
      <w:r w:rsidR="007D0A1A">
        <w:rPr>
          <w:rFonts w:ascii="Cambria Math" w:hAnsi="Cambria Math" w:cs="Cambria Math"/>
          <w:noProof/>
        </w:rPr>
        <w:instrText>‐</w:instrText>
      </w:r>
      <w:r w:rsidR="007D0A1A">
        <w:rPr>
          <w:noProof/>
        </w:rPr>
        <w:instrText>Directed Amino Acid Coupling as a Model Reaction for Primitive Coded Translation&lt;/title&gt;&lt;secondary-title&gt;ChemBioChem&lt;/secondary-title&gt;&lt;/titles&gt;&lt;periodical&gt;&lt;full-title&gt;ChemBioChem&lt;/full-title&gt;&lt;abbr-1&gt;ChemBioChem&lt;/abbr-1&gt;&lt;abbr-2&gt;ChemBioChem&lt;/abbr-2&gt;&lt;/periodical&gt;&lt;pages&gt;794-798&lt;/pages&gt;&lt;volume&gt;15&lt;/volume&gt;&lt;number&gt;6&lt;/number&gt;&lt;dates&gt;&lt;year&gt;2014&lt;/year&gt;&lt;/dates&gt;&lt;isbn&gt;1439-4227&lt;/isbn&gt;&lt;urls&gt;&lt;/urls&gt;&lt;/record&gt;&lt;/Cite&gt;&lt;/EndNote&gt;</w:instrText>
      </w:r>
      <w:r w:rsidR="009720F3" w:rsidRPr="00870029">
        <w:rPr>
          <w:noProof/>
        </w:rPr>
        <w:fldChar w:fldCharType="separate"/>
      </w:r>
      <w:r w:rsidR="007D0A1A">
        <w:rPr>
          <w:noProof/>
        </w:rPr>
        <w:t>(81, 82)</w:t>
      </w:r>
      <w:r w:rsidR="009720F3" w:rsidRPr="00870029">
        <w:rPr>
          <w:noProof/>
        </w:rPr>
        <w:fldChar w:fldCharType="end"/>
      </w:r>
      <w:r w:rsidR="00704D2A" w:rsidRPr="00870029">
        <w:rPr>
          <w:noProof/>
        </w:rPr>
        <w:t xml:space="preserve"> </w:t>
      </w:r>
      <w:r w:rsidR="002A0231" w:rsidRPr="00870029">
        <w:rPr>
          <w:noProof/>
        </w:rPr>
        <w:t xml:space="preserve">Mutualisms describe </w:t>
      </w:r>
      <w:r w:rsidR="00704D2A" w:rsidRPr="00870029">
        <w:rPr>
          <w:noProof/>
        </w:rPr>
        <w:t>protein-based pores</w:t>
      </w:r>
      <w:r w:rsidR="00154A9A" w:rsidRPr="00870029">
        <w:rPr>
          <w:noProof/>
        </w:rPr>
        <w:t xml:space="preserve"> and pumps</w:t>
      </w:r>
      <w:r w:rsidR="002A0231" w:rsidRPr="00870029">
        <w:rPr>
          <w:noProof/>
        </w:rPr>
        <w:t xml:space="preserve"> in </w:t>
      </w:r>
      <w:r w:rsidR="00704D2A" w:rsidRPr="00870029">
        <w:rPr>
          <w:noProof/>
        </w:rPr>
        <w:t xml:space="preserve">bilayer </w:t>
      </w:r>
      <w:r w:rsidR="00F679C7" w:rsidRPr="00870029">
        <w:rPr>
          <w:noProof/>
        </w:rPr>
        <w:t>compartments</w:t>
      </w:r>
      <w:r w:rsidR="003F64DB" w:rsidRPr="00870029">
        <w:rPr>
          <w:noProof/>
        </w:rPr>
        <w:t>.</w:t>
      </w:r>
      <w:r w:rsidR="009720F3" w:rsidRPr="00870029">
        <w:rPr>
          <w:noProof/>
        </w:rPr>
        <w:fldChar w:fldCharType="begin"/>
      </w:r>
      <w:r w:rsidR="007D0A1A">
        <w:rPr>
          <w:noProof/>
        </w:rPr>
        <w:instrText xml:space="preserve"> ADDIN EN.CITE &lt;EndNote&gt;&lt;Cite&gt;&lt;Author&gt;Verkman&lt;/Author&gt;&lt;Year&gt;2011&lt;/Year&gt;&lt;RecNum&gt;550&lt;/RecNum&gt;&lt;DisplayText&gt;(83)&lt;/DisplayText&gt;&lt;record&gt;&lt;rec-number&gt;550&lt;/rec-number&gt;&lt;foreign-keys&gt;&lt;key app="EN" db-id="5vx2w2xpseedtnef5svxdx00a0exaxxzptx5" timestamp="1721492313"&gt;550&lt;/key&gt;&lt;/foreign-keys&gt;&lt;ref-type name="Journal Article"&gt;17&lt;/ref-type&gt;&lt;contributors&gt;&lt;authors&gt;&lt;author&gt;Verkman, Alan S&lt;/author&gt;&lt;/authors&gt;&lt;/contributors&gt;&lt;titles&gt;&lt;title&gt;Aquaporins at a glance&lt;/title&gt;&lt;secondary-title&gt;Journal of cell science&lt;/secondary-title&gt;&lt;/titles&gt;&lt;periodical&gt;&lt;full-title&gt;Journal of Cell Science&lt;/full-title&gt;&lt;abbr-1&gt;J. Cell Sci.&lt;/abbr-1&gt;&lt;abbr-2&gt;J Cell Sci&lt;/abbr-2&gt;&lt;/periodical&gt;&lt;pages&gt;2107-2112&lt;/pages&gt;&lt;volume&gt;124&lt;/volume&gt;&lt;number&gt;13&lt;/number&gt;&lt;dates&gt;&lt;year&gt;2011&lt;/year&gt;&lt;/dates&gt;&lt;isbn&gt;1477-9137&lt;/isbn&gt;&lt;urls&gt;&lt;/urls&gt;&lt;/record&gt;&lt;/Cite&gt;&lt;/EndNote&gt;</w:instrText>
      </w:r>
      <w:r w:rsidR="009720F3" w:rsidRPr="00870029">
        <w:rPr>
          <w:noProof/>
        </w:rPr>
        <w:fldChar w:fldCharType="separate"/>
      </w:r>
      <w:r w:rsidR="007D0A1A">
        <w:rPr>
          <w:noProof/>
        </w:rPr>
        <w:t>(83)</w:t>
      </w:r>
      <w:r w:rsidR="009720F3" w:rsidRPr="00870029">
        <w:rPr>
          <w:noProof/>
        </w:rPr>
        <w:fldChar w:fldCharType="end"/>
      </w:r>
      <w:r w:rsidR="00F679C7" w:rsidRPr="00870029">
        <w:rPr>
          <w:noProof/>
        </w:rPr>
        <w:t xml:space="preserve"> </w:t>
      </w:r>
      <w:bookmarkStart w:id="87" w:name="_Hlk172584082"/>
      <w:r w:rsidR="000147D8" w:rsidRPr="00870029">
        <w:rPr>
          <w:noProof/>
        </w:rPr>
        <w:t>A cell can be understood as a consortia of molecules in mutualism relationships</w:t>
      </w:r>
      <w:r w:rsidR="002407E8" w:rsidRPr="00870029">
        <w:rPr>
          <w:noProof/>
        </w:rPr>
        <w:t xml:space="preserve">; </w:t>
      </w:r>
      <w:r w:rsidR="004A2F9C" w:rsidRPr="00870029">
        <w:rPr>
          <w:noProof/>
        </w:rPr>
        <w:t>an</w:t>
      </w:r>
      <w:r w:rsidR="002407E8" w:rsidRPr="00870029">
        <w:rPr>
          <w:noProof/>
        </w:rPr>
        <w:t xml:space="preserve"> Amazon Jungle of molecules</w:t>
      </w:r>
      <w:bookmarkEnd w:id="87"/>
      <w:r w:rsidR="00E20357" w:rsidRPr="00870029">
        <w:rPr>
          <w:noProof/>
        </w:rPr>
        <w:t xml:space="preserve"> (</w:t>
      </w:r>
      <w:r w:rsidR="00146C32" w:rsidRPr="00870029">
        <w:rPr>
          <w:noProof/>
        </w:rPr>
        <w:t>described by</w:t>
      </w:r>
      <w:r w:rsidR="00E20357" w:rsidRPr="00870029">
        <w:rPr>
          <w:noProof/>
        </w:rPr>
        <w:t xml:space="preserve"> the interactome)</w:t>
      </w:r>
      <w:r w:rsidR="002407E8" w:rsidRPr="00870029">
        <w:rPr>
          <w:noProof/>
        </w:rPr>
        <w:t>.</w:t>
      </w:r>
      <w:r w:rsidR="00766662" w:rsidRPr="00870029">
        <w:rPr>
          <w:noProof/>
        </w:rPr>
        <w:t xml:space="preserve"> </w:t>
      </w:r>
      <w:r w:rsidR="00766662" w:rsidRPr="00870029">
        <w:t>Mutualisms drive co-evolution, thereby resolving 'chicken and egg dilemma</w:t>
      </w:r>
      <w:r w:rsidR="00704D2A" w:rsidRPr="00870029">
        <w:t>s</w:t>
      </w:r>
      <w:r w:rsidR="00766662" w:rsidRPr="00870029">
        <w:t>'</w:t>
      </w:r>
      <w:r w:rsidR="00766662" w:rsidRPr="00870029">
        <w:rPr>
          <w:noProof/>
        </w:rPr>
        <w:fldChar w:fldCharType="begin"/>
      </w:r>
      <w:r w:rsidR="007D0A1A">
        <w:rPr>
          <w:noProof/>
        </w:rPr>
        <w:instrText xml:space="preserve"> ADDIN EN.CITE &lt;EndNote&gt;&lt;Cite&gt;&lt;Author&gt;Neveu&lt;/Author&gt;&lt;Year&gt;2013&lt;/Year&gt;&lt;RecNum&gt;157&lt;/RecNum&gt;&lt;DisplayText&gt;(84)&lt;/DisplayText&gt;&lt;record&gt;&lt;rec-number&gt;157&lt;/rec-number&gt;&lt;foreign-keys&gt;&lt;key app="EN" db-id="5vx2w2xpseedtnef5svxdx00a0exaxxzptx5" timestamp="1564266105"&gt;157&lt;/key&gt;&lt;/foreign-keys&gt;&lt;ref-type name="Journal Article"&gt;17&lt;/ref-type&gt;&lt;contributors&gt;&lt;authors&gt;&lt;author&gt;Neveu, Marc&lt;/author&gt;&lt;author&gt;Kim, Hyo-Joong&lt;/author&gt;&lt;author&gt;Benner, Steven A&lt;/author&gt;&lt;/authors&gt;&lt;/contributors&gt;&lt;titles&gt;&lt;title&gt;The “strong” RNA world hypothesis: Fifty years old&lt;/title&gt;&lt;secondary-title&gt;Astrobiology&lt;/secondary-title&gt;&lt;/titles&gt;&lt;periodical&gt;&lt;full-title&gt;Astrobiology&lt;/full-title&gt;&lt;abbr-1&gt;Astrobiology&lt;/abbr-1&gt;&lt;abbr-2&gt;Astrobiology&lt;/abbr-2&gt;&lt;/periodical&gt;&lt;pages&gt;391-403&lt;/pages&gt;&lt;volume&gt;13&lt;/volume&gt;&lt;number&gt;4&lt;/number&gt;&lt;dates&gt;&lt;year&gt;2013&lt;/year&gt;&lt;/dates&gt;&lt;isbn&gt;1531-1074&lt;/isbn&gt;&lt;urls&gt;&lt;related-urls&gt;&lt;url&gt;https://www.liebertpub.com/doi/pdfplus/10.1089/ast.2012.0868&lt;/url&gt;&lt;/related-urls&gt;&lt;/urls&gt;&lt;/record&gt;&lt;/Cite&gt;&lt;/EndNote&gt;</w:instrText>
      </w:r>
      <w:r w:rsidR="00766662" w:rsidRPr="00870029">
        <w:rPr>
          <w:noProof/>
        </w:rPr>
        <w:fldChar w:fldCharType="separate"/>
      </w:r>
      <w:r w:rsidR="007D0A1A">
        <w:rPr>
          <w:noProof/>
        </w:rPr>
        <w:t>(84)</w:t>
      </w:r>
      <w:r w:rsidR="00766662" w:rsidRPr="00870029">
        <w:rPr>
          <w:noProof/>
        </w:rPr>
        <w:fldChar w:fldCharType="end"/>
      </w:r>
      <w:r w:rsidR="00766662" w:rsidRPr="00870029">
        <w:t xml:space="preserve"> </w:t>
      </w:r>
      <w:r w:rsidR="00BD6AA9" w:rsidRPr="00870029">
        <w:t>in</w:t>
      </w:r>
      <w:r w:rsidR="00704D2A" w:rsidRPr="00870029">
        <w:t xml:space="preserve"> the chronology of </w:t>
      </w:r>
      <w:r w:rsidR="00766662" w:rsidRPr="00870029">
        <w:t>RNA and protein origins.</w:t>
      </w:r>
    </w:p>
    <w:p w14:paraId="6647A72C" w14:textId="65248239" w:rsidR="00D30CA6" w:rsidRPr="00870029" w:rsidRDefault="00D30CA6" w:rsidP="00036B00">
      <w:pPr>
        <w:rPr>
          <w:noProof/>
        </w:rPr>
      </w:pPr>
      <w:r w:rsidRPr="00870029">
        <w:t>Molecular mutualism</w:t>
      </w:r>
      <w:r w:rsidR="00FE3FDB" w:rsidRPr="00870029">
        <w:t>s</w:t>
      </w:r>
      <w:r w:rsidRPr="00870029">
        <w:t xml:space="preserve"> can also </w:t>
      </w:r>
      <w:r w:rsidR="00E20357" w:rsidRPr="00870029">
        <w:t>be manifested as</w:t>
      </w:r>
      <w:r w:rsidRPr="00870029">
        <w:t xml:space="preserve"> covalent linkages between different classes of biopolymers. For example,</w:t>
      </w:r>
      <w:r w:rsidR="00A82B7B">
        <w:t xml:space="preserve"> </w:t>
      </w:r>
      <w:proofErr w:type="spellStart"/>
      <w:r w:rsidR="00A82B7B">
        <w:t>polyglycan</w:t>
      </w:r>
      <w:r w:rsidRPr="00870029">
        <w:t>s</w:t>
      </w:r>
      <w:proofErr w:type="spellEnd"/>
      <w:r w:rsidRPr="00870029">
        <w:t xml:space="preserve"> covalently linked to proteins comprise 50% or more of the total molecular weight of a glycoprotein. Protein glycosylation</w:t>
      </w:r>
      <w:r w:rsidR="00443162" w:rsidRPr="00870029">
        <w:t>, which is a</w:t>
      </w:r>
      <w:r w:rsidRPr="00870029">
        <w:t xml:space="preserve"> result of co-translational or posttranslational modification</w:t>
      </w:r>
      <w:r w:rsidR="00443162" w:rsidRPr="00870029">
        <w:t>,</w:t>
      </w:r>
      <w:r w:rsidRPr="00870029">
        <w:t xml:space="preserve"> affects protein solubility, folding</w:t>
      </w:r>
      <w:r w:rsidR="00443162" w:rsidRPr="00870029">
        <w:t>,</w:t>
      </w:r>
      <w:r w:rsidRPr="00870029">
        <w:t xml:space="preserve"> and aggregation. Lipidation of peptides and proteins with long-chain lipids, which is a common endogenous post-translational modification in today’s biology, has been shown to induce membrane association</w:t>
      </w:r>
      <w:r w:rsidR="00443162" w:rsidRPr="00870029">
        <w:t>.</w:t>
      </w:r>
      <w:r w:rsidRPr="00870029">
        <w:t xml:space="preserve"> Lipidation can modify the biophysical properties of the </w:t>
      </w:r>
      <w:proofErr w:type="gramStart"/>
      <w:r w:rsidRPr="00870029">
        <w:t>covalently-linked</w:t>
      </w:r>
      <w:proofErr w:type="gramEnd"/>
      <w:r w:rsidRPr="00870029">
        <w:t xml:space="preserve"> peptides, including their water solubility, self-aggregation propensity</w:t>
      </w:r>
      <w:r w:rsidR="00E20357" w:rsidRPr="00870029">
        <w:t>,</w:t>
      </w:r>
      <w:r w:rsidRPr="00870029">
        <w:t xml:space="preserve"> and thermal stability. </w:t>
      </w:r>
    </w:p>
    <w:p w14:paraId="3CC6D851" w14:textId="2E179669" w:rsidR="007C4403" w:rsidRPr="00870029" w:rsidRDefault="00634126" w:rsidP="009A66CB">
      <w:r w:rsidRPr="00870029">
        <w:rPr>
          <w:i/>
          <w:iCs/>
        </w:rPr>
        <w:t xml:space="preserve">Molecular </w:t>
      </w:r>
      <w:r w:rsidR="005E222E" w:rsidRPr="00870029">
        <w:rPr>
          <w:i/>
          <w:iCs/>
        </w:rPr>
        <w:t xml:space="preserve">Mutualisms </w:t>
      </w:r>
      <w:bookmarkStart w:id="88" w:name="_Hlk172563844"/>
      <w:r w:rsidR="0002057B" w:rsidRPr="00870029">
        <w:rPr>
          <w:i/>
          <w:iCs/>
        </w:rPr>
        <w:t>in the Origins of Life</w:t>
      </w:r>
      <w:r w:rsidR="00C61CC3" w:rsidRPr="00870029">
        <w:rPr>
          <w:i/>
          <w:iCs/>
        </w:rPr>
        <w:t xml:space="preserve">. </w:t>
      </w:r>
      <w:bookmarkEnd w:id="88"/>
      <w:r w:rsidR="007C4403" w:rsidRPr="00870029">
        <w:t xml:space="preserve">In evolutionary models </w:t>
      </w:r>
      <w:r w:rsidR="00B54C3A" w:rsidRPr="00870029">
        <w:t>of</w:t>
      </w:r>
      <w:r w:rsidR="007C4403" w:rsidRPr="00870029">
        <w:t xml:space="preserve"> </w:t>
      </w:r>
      <w:r w:rsidR="00154A9A" w:rsidRPr="00870029">
        <w:t>proposed here</w:t>
      </w:r>
      <w:r w:rsidR="007C4403" w:rsidRPr="00870029">
        <w:t xml:space="preserve">, </w:t>
      </w:r>
      <w:r w:rsidR="00666769" w:rsidRPr="00870029">
        <w:t xml:space="preserve">molecular mutualisms predate </w:t>
      </w:r>
      <w:r w:rsidR="00154A9A" w:rsidRPr="00870029">
        <w:t>biopolymers</w:t>
      </w:r>
      <w:r w:rsidR="00666769" w:rsidRPr="00870029">
        <w:t xml:space="preserve">. </w:t>
      </w:r>
      <w:r w:rsidR="007C4403" w:rsidRPr="00870029">
        <w:t xml:space="preserve">In </w:t>
      </w:r>
      <w:r w:rsidR="00214EE8" w:rsidRPr="00870029">
        <w:t>these</w:t>
      </w:r>
      <w:r w:rsidR="007C4403" w:rsidRPr="00870029">
        <w:t xml:space="preserve"> model</w:t>
      </w:r>
      <w:r w:rsidR="00214EE8" w:rsidRPr="00870029">
        <w:t>s</w:t>
      </w:r>
      <w:r w:rsidR="00B54C3A" w:rsidRPr="00870029">
        <w:t>,</w:t>
      </w:r>
      <w:r w:rsidR="007C4403" w:rsidRPr="00870029">
        <w:t xml:space="preserve"> mutualisms</w:t>
      </w:r>
      <w:r w:rsidR="00C34A5B" w:rsidRPr="00870029">
        <w:t xml:space="preserve"> </w:t>
      </w:r>
      <w:r w:rsidR="00666769" w:rsidRPr="00870029">
        <w:t>were important among molecular ancestors of DNA</w:t>
      </w:r>
      <w:r w:rsidR="00730C45" w:rsidRPr="00870029">
        <w:t>,</w:t>
      </w:r>
      <w:r w:rsidR="00C121F0" w:rsidRPr="00870029">
        <w:t xml:space="preserve"> </w:t>
      </w:r>
      <w:r w:rsidR="00666769" w:rsidRPr="00870029">
        <w:t>RNA</w:t>
      </w:r>
      <w:r w:rsidR="00FD03FA" w:rsidRPr="00870029">
        <w:t xml:space="preserve">, </w:t>
      </w:r>
      <w:r w:rsidR="00730C45" w:rsidRPr="00870029">
        <w:t>protein</w:t>
      </w:r>
      <w:r w:rsidR="00C121F0" w:rsidRPr="00870029">
        <w:t xml:space="preserve"> and polysaccharides</w:t>
      </w:r>
      <w:r w:rsidR="00730C45" w:rsidRPr="00870029">
        <w:t xml:space="preserve">, </w:t>
      </w:r>
      <w:r w:rsidR="00FD03FA" w:rsidRPr="00870029">
        <w:t xml:space="preserve">providing mechanisms of </w:t>
      </w:r>
      <w:r w:rsidR="009522CD" w:rsidRPr="00870029">
        <w:t xml:space="preserve">biopolymer </w:t>
      </w:r>
      <w:r w:rsidR="00FD03FA" w:rsidRPr="00870029">
        <w:t xml:space="preserve">co-evolution. </w:t>
      </w:r>
      <w:r w:rsidR="006F24EA" w:rsidRPr="00870029">
        <w:t>Mutualism</w:t>
      </w:r>
      <w:r w:rsidR="009522CD" w:rsidRPr="00870029">
        <w:t>s</w:t>
      </w:r>
      <w:r w:rsidR="006F24EA" w:rsidRPr="00870029">
        <w:t xml:space="preserve"> between molecules in a prebiotic environment </w:t>
      </w:r>
      <w:r w:rsidR="009522CD" w:rsidRPr="00870029">
        <w:t>w</w:t>
      </w:r>
      <w:r w:rsidR="006F24EA" w:rsidRPr="00870029">
        <w:t xml:space="preserve">ould have expanded the chemical landscape and the space for chemical selection. </w:t>
      </w:r>
      <w:r w:rsidR="00FD03FA" w:rsidRPr="00870029">
        <w:t xml:space="preserve">We hypothesize that </w:t>
      </w:r>
      <w:r w:rsidR="00B54C3A" w:rsidRPr="00870029">
        <w:t xml:space="preserve">ancestral </w:t>
      </w:r>
      <w:r w:rsidR="00E53814" w:rsidRPr="00870029">
        <w:t>m</w:t>
      </w:r>
      <w:r w:rsidR="006773A7" w:rsidRPr="00870029">
        <w:t>utualism</w:t>
      </w:r>
      <w:r w:rsidR="00E53814" w:rsidRPr="00870029">
        <w:t>s</w:t>
      </w:r>
      <w:r w:rsidR="006773A7" w:rsidRPr="00870029">
        <w:t xml:space="preserve"> </w:t>
      </w:r>
      <w:r w:rsidR="00FD03FA" w:rsidRPr="00870029">
        <w:t>involved hetero-recalcitrance</w:t>
      </w:r>
      <w:r w:rsidR="00C34A5B" w:rsidRPr="00870029">
        <w:t xml:space="preserve">, </w:t>
      </w:r>
      <w:r w:rsidR="009522CD" w:rsidRPr="00870029">
        <w:t>chaperoning of</w:t>
      </w:r>
      <w:r w:rsidR="00C34A5B" w:rsidRPr="00870029">
        <w:t xml:space="preserve"> folding or solubility, catalysis</w:t>
      </w:r>
      <w:r w:rsidR="009522CD" w:rsidRPr="00870029">
        <w:t xml:space="preserve"> and auto-catalytic cycles</w:t>
      </w:r>
      <w:r w:rsidR="00C34A5B" w:rsidRPr="00870029">
        <w:t xml:space="preserve">. </w:t>
      </w:r>
    </w:p>
    <w:p w14:paraId="30376D2A" w14:textId="7F7F712D" w:rsidR="00E6407B" w:rsidRPr="00870029" w:rsidRDefault="00AE5563" w:rsidP="00E6407B">
      <w:r w:rsidRPr="00870029">
        <w:rPr>
          <w:noProof/>
        </w:rPr>
        <w:lastRenderedPageBreak/>
        <mc:AlternateContent>
          <mc:Choice Requires="wps">
            <w:drawing>
              <wp:anchor distT="0" distB="0" distL="114300" distR="114300" simplePos="0" relativeHeight="251691008" behindDoc="0" locked="0" layoutInCell="1" allowOverlap="1" wp14:anchorId="74F164A3" wp14:editId="21FEB9F8">
                <wp:simplePos x="0" y="0"/>
                <wp:positionH relativeFrom="column">
                  <wp:posOffset>-28575</wp:posOffset>
                </wp:positionH>
                <wp:positionV relativeFrom="paragraph">
                  <wp:posOffset>4855210</wp:posOffset>
                </wp:positionV>
                <wp:extent cx="5853430" cy="1729105"/>
                <wp:effectExtent l="0" t="0" r="1270" b="0"/>
                <wp:wrapSquare wrapText="bothSides"/>
                <wp:docPr id="661182490" name="Text Box 1"/>
                <wp:cNvGraphicFramePr/>
                <a:graphic xmlns:a="http://schemas.openxmlformats.org/drawingml/2006/main">
                  <a:graphicData uri="http://schemas.microsoft.com/office/word/2010/wordprocessingShape">
                    <wps:wsp>
                      <wps:cNvSpPr txBox="1"/>
                      <wps:spPr>
                        <a:xfrm>
                          <a:off x="0" y="0"/>
                          <a:ext cx="5853430" cy="1729105"/>
                        </a:xfrm>
                        <a:prstGeom prst="rect">
                          <a:avLst/>
                        </a:prstGeom>
                        <a:solidFill>
                          <a:prstClr val="white"/>
                        </a:solidFill>
                        <a:ln>
                          <a:noFill/>
                        </a:ln>
                      </wps:spPr>
                      <wps:txbx>
                        <w:txbxContent>
                          <w:p w14:paraId="0F609349" w14:textId="7758949A" w:rsidR="00220CF4" w:rsidRPr="004C2E1C" w:rsidRDefault="00220CF4" w:rsidP="00BB36E2">
                            <w:pPr>
                              <w:pStyle w:val="FigureCaption"/>
                              <w:rPr>
                                <w:color w:val="auto"/>
                              </w:rPr>
                            </w:pPr>
                            <w:r w:rsidRPr="004C2E1C">
                              <w:rPr>
                                <w:color w:val="auto"/>
                              </w:rPr>
                              <w:t>Figure 7. Hetero-Recalcitrance and Molecular Mutualism in a model prebiotic system. a) A schematic diagram of a complex of a cationic depsipeptide and an RNA duplex. b) A kinetic model of hetero-recalcitrance in which the rate of hydrolysis of a depsipeptide is reduced by association with RNA. c) An experimental demonstration of hetero-recalcitrance showing that the rate of hydrolysis of a depsipeptide is reduced by association with an RNA duplex. This image shows HPLC traces (270 nm) of intact and cleaved depsipeptides at various time points in the presence or absence of the RNA duplex at 37C. d) Association with cationic depsipeptides increases the stability of the RNA duplex to thermal melding. The RNA duplex is (5’-rCrGrCrUrArArArUrCrG-3’ and 5’-rCrGrArUrUrUrArGrCrG-3’, 2.5 uM strand). The depsipeptides (100 uM) are in buffered solution (10 mM phosphate, 100 mM NaCl, pH 7.0 or 10 mM acetate). Ac acetyl, Aba acetamidobenzoic acid was appended to the N-termini to increase UV absorbance. (adapted from Frenkel-Pinter, Nature Commun, 11, 3137, 2020</w:t>
                            </w:r>
                            <w:r>
                              <w:rPr>
                                <w:color w:val="auto"/>
                              </w:rPr>
                              <w:t xml:space="preserve">. </w:t>
                            </w:r>
                            <w:r w:rsidRPr="00784BE2">
                              <w:rPr>
                                <w:color w:val="auto"/>
                              </w:rPr>
                              <w:t>Available under a CC-BY 4.0 international license</w:t>
                            </w:r>
                            <w:r>
                              <w:rPr>
                                <w:color w:val="auto"/>
                              </w:rPr>
                              <w:t>, c</w:t>
                            </w:r>
                            <w:r w:rsidRPr="00784BE2">
                              <w:rPr>
                                <w:color w:val="auto"/>
                              </w:rPr>
                              <w:t>opyright Loren Williams.</w:t>
                            </w:r>
                            <w:r w:rsidRPr="004C2E1C">
                              <w:rPr>
                                <w:color w:val="auto"/>
                              </w:rPr>
                              <w:t>).</w:t>
                            </w:r>
                          </w:p>
                          <w:p w14:paraId="5D071372" w14:textId="592C30FF" w:rsidR="00220CF4" w:rsidRPr="004C2E1C" w:rsidRDefault="00220CF4" w:rsidP="00BB36E2">
                            <w:pPr>
                              <w:pStyle w:val="Caption"/>
                              <w:rPr>
                                <w:rFonts w:eastAsiaTheme="minorHAnsi" w:cs="Arial"/>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F164A3" id="_x0000_t202" coordsize="21600,21600" o:spt="202" path="m,l,21600r21600,l21600,xe">
                <v:stroke joinstyle="miter"/>
                <v:path gradientshapeok="t" o:connecttype="rect"/>
              </v:shapetype>
              <v:shape id="Text Box 1" o:spid="_x0000_s1026" type="#_x0000_t202" style="position:absolute;left:0;text-align:left;margin-left:-2.25pt;margin-top:382.3pt;width:460.9pt;height:136.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" stroked="f">
                <v:textbox inset="0,0,0,0">
                  <w:txbxContent>
                    <w:p w14:paraId="0F609349" w14:textId="7758949A" w:rsidR="00220CF4" w:rsidRPr="004C2E1C" w:rsidRDefault="00220CF4" w:rsidP="00BB36E2">
                      <w:pPr>
                        <w:pStyle w:val="FigureCaption"/>
                        <w:rPr>
                          <w:color w:val="auto"/>
                        </w:rPr>
                      </w:pPr>
                      <w:r w:rsidRPr="004C2E1C">
                        <w:rPr>
                          <w:color w:val="auto"/>
                        </w:rPr>
                        <w:t>Figure 7. Hetero-Recalcitrance and Molecular Mutualism in a model prebiotic system. a) A schematic diagram of a complex of a cationic depsipeptide and an RNA duplex. b) A kinetic model of hetero-recalcitrance in which the rate of hydrolysis of a depsipeptide is reduced by association with RNA. c) An experimental demonstration of hetero-recalcitrance showing that the rate of hydrolysis of a depsipeptide is reduced by association with an RNA duplex. This image shows HPLC traces (270 nm) of intact and cleaved depsipeptides at various time points in the presence or absence of the RNA duplex at 37C. d) Association with cationic depsipeptides increases the stability of the RNA duplex to thermal melding. The RNA duplex is (5’-rCrGrCrUrArArArUrCrG-3’ and 5’-rCrGrArUrUrUrArGrCrG-3’, 2.5 uM strand). The depsipeptides (100 uM) are in buffered solution (10 mM phosphate, 100 mM NaCl, pH 7.0 or 10 mM acetate). Ac acetyl, Aba acetamidobenzoic acid was appended to the N-termini to increase UV absorbance. (adapted from Frenkel-Pinter, Nature Commun, 11, 3137, 2020</w:t>
                      </w:r>
                      <w:r>
                        <w:rPr>
                          <w:color w:val="auto"/>
                        </w:rPr>
                        <w:t xml:space="preserve">. </w:t>
                      </w:r>
                      <w:r w:rsidRPr="00784BE2">
                        <w:rPr>
                          <w:color w:val="auto"/>
                        </w:rPr>
                        <w:t>Available under a CC-BY 4.0 international license</w:t>
                      </w:r>
                      <w:r>
                        <w:rPr>
                          <w:color w:val="auto"/>
                        </w:rPr>
                        <w:t>, c</w:t>
                      </w:r>
                      <w:r w:rsidRPr="00784BE2">
                        <w:rPr>
                          <w:color w:val="auto"/>
                        </w:rPr>
                        <w:t>opyright Loren Williams.</w:t>
                      </w:r>
                      <w:r w:rsidRPr="004C2E1C">
                        <w:rPr>
                          <w:color w:val="auto"/>
                        </w:rPr>
                        <w:t>).</w:t>
                      </w:r>
                    </w:p>
                    <w:p w14:paraId="5D071372" w14:textId="592C30FF" w:rsidR="00220CF4" w:rsidRPr="004C2E1C" w:rsidRDefault="00220CF4" w:rsidP="00BB36E2">
                      <w:pPr>
                        <w:pStyle w:val="Caption"/>
                        <w:rPr>
                          <w:rFonts w:eastAsiaTheme="minorHAnsi" w:cs="Arial"/>
                          <w:color w:val="auto"/>
                          <w:sz w:val="20"/>
                          <w:szCs w:val="20"/>
                        </w:rPr>
                      </w:pPr>
                    </w:p>
                  </w:txbxContent>
                </v:textbox>
                <w10:wrap type="square"/>
              </v:shape>
            </w:pict>
          </mc:Fallback>
        </mc:AlternateContent>
      </w:r>
      <w:r w:rsidR="00666769" w:rsidRPr="00870029">
        <w:t xml:space="preserve">We have experimentally </w:t>
      </w:r>
      <w:r w:rsidR="00C121F0" w:rsidRPr="00870029">
        <w:t>confirmed</w:t>
      </w:r>
      <w:r w:rsidR="00666769" w:rsidRPr="00870029">
        <w:t xml:space="preserve"> mutualisms between RNA and proto-peptides (polyesters and depsipeptides), which form easily </w:t>
      </w:r>
      <w:r w:rsidR="00730C45" w:rsidRPr="00870029">
        <w:t xml:space="preserve">in </w:t>
      </w:r>
      <w:r w:rsidR="00666769" w:rsidRPr="00870029">
        <w:t>dry</w:t>
      </w:r>
      <w:r w:rsidR="00C121F0" w:rsidRPr="00870029">
        <w:t>-</w:t>
      </w:r>
      <w:r w:rsidR="00666769" w:rsidRPr="00870029">
        <w:t xml:space="preserve">down reactions. </w:t>
      </w:r>
      <w:r w:rsidR="006B68C2" w:rsidRPr="00870029">
        <w:t xml:space="preserve">Depsipeptides </w:t>
      </w:r>
      <w:r w:rsidR="00AF4CC1" w:rsidRPr="00870029">
        <w:t xml:space="preserve">contain backbone ester linkages in place of some amide bonds, and </w:t>
      </w:r>
      <w:r w:rsidR="006B68C2" w:rsidRPr="00870029">
        <w:t xml:space="preserve">are </w:t>
      </w:r>
      <w:r w:rsidR="00325503" w:rsidRPr="00870029">
        <w:t>proposed</w:t>
      </w:r>
      <w:r w:rsidR="006B68C2" w:rsidRPr="00870029">
        <w:t xml:space="preserve"> to be the ancestors of peptides.</w:t>
      </w:r>
      <w:r w:rsidR="009720F3" w:rsidRPr="00870029">
        <w:fldChar w:fldCharType="begin">
          <w:fldData xml:space="preserve">PEVuZE5vdGU+PENpdGU+PEF1dGhvcj5Gb3JzeXRoZTwvQXV0aG9yPjxZZWFyPjIwMTU8L1llYXI+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</w:fldData>
        </w:fldChar>
      </w:r>
      <w:r w:rsidR="007D0A1A">
        <w:instrText xml:space="preserve"> ADDIN EN.CITE </w:instrText>
      </w:r>
      <w:r w:rsidR="007D0A1A">
        <w:fldChar w:fldCharType="begin">
          <w:fldData xml:space="preserve">PEVuZE5vdGU+PENpdGU+PEF1dGhvcj5Gb3JzeXRoZTwvQXV0aG9yPjxZZWFyPjIwMTU8L1llYXI+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</w:fldData>
        </w:fldChar>
      </w:r>
      <w:r w:rsidR="007D0A1A">
        <w:instrText xml:space="preserve"> ADDIN EN.CITE.DATA </w:instrText>
      </w:r>
      <w:r w:rsidR="007D0A1A">
        <w:fldChar w:fldCharType="end"/>
      </w:r>
      <w:r w:rsidR="009720F3" w:rsidRPr="00870029">
        <w:fldChar w:fldCharType="separate"/>
      </w:r>
      <w:r w:rsidR="007D0A1A">
        <w:rPr>
          <w:noProof/>
        </w:rPr>
        <w:t>(85, 86)</w:t>
      </w:r>
      <w:r w:rsidR="009720F3" w:rsidRPr="00870029">
        <w:fldChar w:fldCharType="end"/>
      </w:r>
      <w:r w:rsidR="006B68C2" w:rsidRPr="00870029">
        <w:t xml:space="preserve"> </w:t>
      </w:r>
      <w:r w:rsidR="00575C62" w:rsidRPr="00870029">
        <w:t>D</w:t>
      </w:r>
      <w:r w:rsidR="00B54C3A" w:rsidRPr="00870029">
        <w:t>epsi</w:t>
      </w:r>
      <w:r w:rsidR="00AF4CC1" w:rsidRPr="00870029">
        <w:t xml:space="preserve">peptides </w:t>
      </w:r>
      <w:r w:rsidR="00575C62" w:rsidRPr="00870029">
        <w:t>form</w:t>
      </w:r>
      <w:r w:rsidR="00AF4CC1" w:rsidRPr="00870029">
        <w:t xml:space="preserve"> readily under mild dry-</w:t>
      </w:r>
      <w:r w:rsidR="00650DFA" w:rsidRPr="00870029">
        <w:t>down</w:t>
      </w:r>
      <w:r w:rsidR="00AF4CC1" w:rsidRPr="00870029">
        <w:t xml:space="preserve"> </w:t>
      </w:r>
      <w:r w:rsidR="00650DFA" w:rsidRPr="00870029">
        <w:t xml:space="preserve">of </w:t>
      </w:r>
      <w:r w:rsidR="00640676" w:rsidRPr="00870029">
        <w:t>mixtures of hydroxy acids and amino acids</w:t>
      </w:r>
      <w:r w:rsidR="00575C62" w:rsidRPr="00870029">
        <w:t>.</w:t>
      </w:r>
      <w:r w:rsidR="009720F3" w:rsidRPr="00870029">
        <w:fldChar w:fldCharType="begin">
          <w:fldData xml:space="preserve">PEVuZE5vdGU+PENpdGU+PEF1dGhvcj5NYW1hamFub3Y8L0F1dGhvcj48WWVhcj4yMDE0PC9ZZWFy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</w:fldData>
        </w:fldChar>
      </w:r>
      <w:r w:rsidR="007D0A1A">
        <w:instrText xml:space="preserve"> ADDIN EN.CITE </w:instrText>
      </w:r>
      <w:r w:rsidR="007D0A1A">
        <w:fldChar w:fldCharType="begin">
          <w:fldData xml:space="preserve">PEVuZE5vdGU+PENpdGU+PEF1dGhvcj5NYW1hamFub3Y8L0F1dGhvcj48WWVhcj4yMDE0PC9ZZWFy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</w:fldData>
        </w:fldChar>
      </w:r>
      <w:r w:rsidR="007D0A1A">
        <w:instrText xml:space="preserve"> ADDIN EN.CITE.DATA </w:instrText>
      </w:r>
      <w:r w:rsidR="007D0A1A">
        <w:fldChar w:fldCharType="end"/>
      </w:r>
      <w:r w:rsidR="009720F3" w:rsidRPr="00870029">
        <w:fldChar w:fldCharType="separate"/>
      </w:r>
      <w:r w:rsidR="007D0A1A">
        <w:rPr>
          <w:noProof/>
        </w:rPr>
        <w:t>(85, 87-91)</w:t>
      </w:r>
      <w:r w:rsidR="009720F3" w:rsidRPr="00870029">
        <w:fldChar w:fldCharType="end"/>
      </w:r>
      <w:r w:rsidR="00AF4CC1" w:rsidRPr="00870029">
        <w:t xml:space="preserve"> Ester linkages enable the formation of amide bonds through a process of ester-amide exchange</w:t>
      </w:r>
      <w:r w:rsidR="00575C62" w:rsidRPr="00870029">
        <w:t>.</w:t>
      </w:r>
      <w:r w:rsidR="009720F3" w:rsidRPr="00870029">
        <w:fldChar w:fldCharType="begin">
          <w:fldData xml:space="preserve">PEVuZE5vdGU+PENpdGU+PEF1dGhvcj5Gb3JzeXRoZTwvQXV0aG9yPjxZZWFyPjIwMTU8L1llYXI+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</w:fldData>
        </w:fldChar>
      </w:r>
      <w:r w:rsidR="007D0A1A">
        <w:instrText xml:space="preserve"> ADDIN EN.CITE </w:instrText>
      </w:r>
      <w:r w:rsidR="007D0A1A">
        <w:fldChar w:fldCharType="begin">
          <w:fldData xml:space="preserve">PEVuZE5vdGU+PENpdGU+PEF1dGhvcj5Gb3JzeXRoZTwvQXV0aG9yPjxZZWFyPjIwMTU8L1llYXI+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</w:fldData>
        </w:fldChar>
      </w:r>
      <w:r w:rsidR="007D0A1A">
        <w:instrText xml:space="preserve"> ADDIN EN.CITE.DATA </w:instrText>
      </w:r>
      <w:r w:rsidR="007D0A1A">
        <w:fldChar w:fldCharType="end"/>
      </w:r>
      <w:r w:rsidR="009720F3" w:rsidRPr="00870029">
        <w:fldChar w:fldCharType="separate"/>
      </w:r>
      <w:r w:rsidR="007D0A1A">
        <w:rPr>
          <w:noProof/>
        </w:rPr>
        <w:t>(85, 88, 89)</w:t>
      </w:r>
      <w:r w:rsidR="009720F3" w:rsidRPr="00870029">
        <w:fldChar w:fldCharType="end"/>
      </w:r>
      <w:r w:rsidR="00E6407B" w:rsidRPr="00870029">
        <w:t xml:space="preserve"> </w:t>
      </w:r>
      <w:bookmarkStart w:id="89" w:name="_Hlk181791181"/>
      <w:bookmarkStart w:id="90" w:name="_Hlk181789935"/>
      <w:r w:rsidR="00E6407B" w:rsidRPr="00870029">
        <w:t>We have observed that this catalytic conversion of esters to amides is not reversible</w:t>
      </w:r>
      <w:r w:rsidR="00B9553F" w:rsidRPr="00870029">
        <w:t xml:space="preserve"> under the conditions of the experiment</w:t>
      </w:r>
      <w:r w:rsidR="000416BD" w:rsidRPr="00870029">
        <w:t xml:space="preserve"> due to kinetic trapping</w:t>
      </w:r>
      <w:r w:rsidR="00E6407B" w:rsidRPr="00870029">
        <w:t>. This lack of reversibility suggests a special relationship between activation energies, free energies of reaction</w:t>
      </w:r>
      <w:r w:rsidR="000416BD" w:rsidRPr="00870029">
        <w:t>,</w:t>
      </w:r>
      <w:r w:rsidR="00E6407B" w:rsidRPr="00870029">
        <w:t xml:space="preserve"> and temperature. Such special relationships are expected from evolutionary processes.</w:t>
      </w:r>
      <w:bookmarkEnd w:id="89"/>
    </w:p>
    <w:p w14:paraId="2FCA610E" w14:textId="6E088C12" w:rsidR="003D4043" w:rsidRPr="00870029" w:rsidRDefault="006F0582" w:rsidP="003D4043">
      <w:pPr>
        <w:pStyle w:val="Heading3"/>
        <w:rPr>
          <w:noProof/>
          <w:color w:val="auto"/>
          <w:shd w:val="clear" w:color="auto" w:fill="FFFFFF"/>
        </w:rPr>
      </w:pPr>
      <w:bookmarkStart w:id="91" w:name="_Toc218398420"/>
      <w:bookmarkEnd w:id="84"/>
      <w:bookmarkEnd w:id="90"/>
      <w:r w:rsidRPr="00870029">
        <w:rPr>
          <w:color w:val="auto"/>
        </w:rPr>
        <w:t>Emergence</w:t>
      </w:r>
      <w:bookmarkEnd w:id="91"/>
    </w:p>
    <w:p w14:paraId="67482A89" w14:textId="45413EF3" w:rsidR="0033122E" w:rsidRPr="00870029" w:rsidRDefault="0033122E" w:rsidP="0033122E">
      <w:bookmarkStart w:id="92" w:name="_Hlk171177458"/>
      <w:bookmarkStart w:id="93" w:name="_Hlk180620358"/>
      <w:bookmarkStart w:id="94" w:name="_Hlk170566266"/>
      <w:bookmarkStart w:id="95" w:name="_Hlk170799719"/>
      <w:bookmarkStart w:id="96" w:name="_Hlk170904858"/>
      <w:r w:rsidRPr="00870029">
        <w:t>Evolution is creati</w:t>
      </w:r>
      <w:r w:rsidR="005F632B">
        <w:t>ve</w:t>
      </w:r>
      <w:r w:rsidRPr="00870029">
        <w:t>.</w:t>
      </w:r>
      <w:r w:rsidRPr="00870029">
        <w:fldChar w:fldCharType="begin"/>
      </w:r>
      <w:r w:rsidR="007D0A1A">
        <w:instrText xml:space="preserve"> ADDIN EN.CITE &lt;EndNote&gt;&lt;Cite&gt;&lt;Author&gt;Gould&lt;/Author&gt;&lt;Year&gt;1982&lt;/Year&gt;&lt;RecNum&gt;130&lt;/RecNum&gt;&lt;DisplayText&gt;(92)&lt;/DisplayText&gt;&lt;record&gt;&lt;rec-number&gt;130&lt;/rec-number&gt;&lt;foreign-keys&gt;&lt;key app="EN" db-id="5vx2w2xpseedtnef5svxdx00a0exaxxzptx5" timestamp="1562794027"&gt;130&lt;/key&gt;&lt;/foreign-keys&gt;&lt;ref-type name="Journal Article"&gt;17&lt;/ref-type&gt;&lt;contributors&gt;&lt;authors&gt;&lt;author&gt;Gould, Stephen Jay&lt;/author&gt;&lt;author&gt;Vrba, Elisabeth S&lt;/author&gt;&lt;/authors&gt;&lt;/contributors&gt;&lt;titles&gt;&lt;title&gt;Exaptation—a missing term in the science of form&lt;/title&gt;&lt;secondary-title&gt;Paleobiology&lt;/secondary-title&gt;&lt;/titles&gt;&lt;periodical&gt;&lt;full-title&gt;Paleobiology&lt;/full-title&gt;&lt;abbr-1&gt;Paleobiology&lt;/abbr-1&gt;&lt;abbr-2&gt;Paleobiology&lt;/abbr-2&gt;&lt;/periodical&gt;&lt;pages&gt;4-15&lt;/pages&gt;&lt;volume&gt;8&lt;/volume&gt;&lt;number&gt;1&lt;/number&gt;&lt;dates&gt;&lt;year&gt;1982&lt;/year&gt;&lt;/dates&gt;&lt;isbn&gt;0094-8373&lt;/isbn&gt;&lt;urls&gt;&lt;/urls&gt;&lt;/record&gt;&lt;/Cite&gt;&lt;/EndNote&gt;</w:instrText>
      </w:r>
      <w:r w:rsidRPr="00870029">
        <w:fldChar w:fldCharType="separate"/>
      </w:r>
      <w:r w:rsidR="007D0A1A">
        <w:rPr>
          <w:noProof/>
        </w:rPr>
        <w:t>(92)</w:t>
      </w:r>
      <w:r w:rsidRPr="00870029">
        <w:fldChar w:fldCharType="end"/>
      </w:r>
      <w:r w:rsidRPr="00870029">
        <w:t xml:space="preserve"> To paraphrase </w:t>
      </w:r>
      <w:proofErr w:type="spellStart"/>
      <w:r w:rsidRPr="00870029">
        <w:t>Dobzbansky</w:t>
      </w:r>
      <w:proofErr w:type="spellEnd"/>
      <w:r w:rsidRPr="00870029">
        <w:t>:</w:t>
      </w:r>
      <w:r w:rsidRPr="00870029">
        <w:fldChar w:fldCharType="begin"/>
      </w:r>
      <w:r w:rsidR="007D0A1A">
        <w:instrText xml:space="preserve"> ADDIN EN.CITE &lt;EndNote&gt;&lt;Cite&gt;&lt;Author&gt;Dobzbansky&lt;/Author&gt;&lt;Year&gt;1967&lt;/Year&gt;&lt;RecNum&gt;526&lt;/RecNum&gt;&lt;DisplayText&gt;(93)&lt;/DisplayText&gt;&lt;record&gt;&lt;rec-number&gt;526&lt;/rec-number&gt;&lt;foreign-keys&gt;&lt;key app="EN" db-id="5vx2w2xpseedtnef5svxdx00a0exaxxzptx5" timestamp="1720299496"&gt;526&lt;/key&gt;&lt;/foreign-keys&gt;&lt;ref-type name="Journal Article"&gt;17&lt;/ref-type&gt;&lt;contributors&gt;&lt;authors&gt;&lt;author&gt;Dobzbansky, Theodosius&lt;/author&gt;&lt;/authors&gt;&lt;/contributors&gt;&lt;titles&gt;&lt;title&gt;Creative evolution&lt;/title&gt;&lt;secondary-title&gt;Diogenes&lt;/secondary-title&gt;&lt;/titles&gt;&lt;periodical&gt;&lt;full-title&gt;Diogenes&lt;/full-title&gt;&lt;/periodical&gt;&lt;pages&gt;62-74&lt;/pages&gt;&lt;volume&gt;15&lt;/volume&gt;&lt;number&gt;58&lt;/number&gt;&lt;dates&gt;&lt;year&gt;1967&lt;/year&gt;&lt;/dates&gt;&lt;isbn&gt;0392-1921&lt;/isbn&gt;&lt;urls&gt;&lt;/urls&gt;&lt;/record&gt;&lt;/Cite&gt;&lt;/EndNote&gt;</w:instrText>
      </w:r>
      <w:r w:rsidRPr="00870029">
        <w:fldChar w:fldCharType="separate"/>
      </w:r>
      <w:r w:rsidR="007D0A1A">
        <w:rPr>
          <w:noProof/>
        </w:rPr>
        <w:t>(93)</w:t>
      </w:r>
      <w:r w:rsidRPr="00870029">
        <w:fldChar w:fldCharType="end"/>
      </w:r>
      <w:r w:rsidRPr="00870029">
        <w:t xml:space="preserve"> </w:t>
      </w:r>
      <w:r w:rsidRPr="00870029">
        <w:rPr>
          <w:i/>
          <w:iCs/>
        </w:rPr>
        <w:t>Evolution is a creative adventure. It is creative in the sense that an artist is creative. It brings about absolute novelties, constellations of genes [and molecules] which did not exist anywhere before. Evolutionary creativity, as artistic creativity, involves a risk of failure, miscreation, which in the biological world means death, extinction</w:t>
      </w:r>
      <w:r w:rsidRPr="00870029">
        <w:t xml:space="preserve">. </w:t>
      </w:r>
      <w:bookmarkEnd w:id="92"/>
      <w:r w:rsidRPr="00870029">
        <w:t>As noted by Maynard Smith, creativity in biology is hierarchical and chronological.</w:t>
      </w:r>
      <w:r w:rsidRPr="00870029">
        <w:fldChar w:fldCharType="begin"/>
      </w:r>
      <w:r w:rsidR="007D0A1A">
        <w:instrText xml:space="preserve"> ADDIN EN.CITE &lt;EndNote&gt;&lt;Cite&gt;&lt;Author&gt;Smith&lt;/Author&gt;&lt;Year&gt;1997&lt;/Year&gt;&lt;RecNum&gt;552&lt;/RecNum&gt;&lt;DisplayText&gt;(94)&lt;/DisplayText&gt;&lt;record&gt;&lt;rec-number&gt;552&lt;/rec-number&gt;&lt;foreign-keys&gt;&lt;key app="EN" db-id="5vx2w2xpseedtnef5svxdx00a0exaxxzptx5" timestamp="1721683368"&gt;552&lt;/key&gt;&lt;/foreign-keys&gt;&lt;ref-type name="Book"&gt;6&lt;/ref-type&gt;&lt;contributors&gt;&lt;authors&gt;&lt;author&gt;Smith, John Maynard&lt;/author&gt;&lt;author&gt;Szathmary, Eors&lt;/author&gt;&lt;/authors&gt;&lt;/contributors&gt;&lt;titles&gt;&lt;title&gt;The major transitions in evolution&lt;/title&gt;&lt;/titles&gt;&lt;dates&gt;&lt;year&gt;1997&lt;/year&gt;&lt;/dates&gt;&lt;publisher&gt;OUP Oxford&lt;/publisher&gt;&lt;isbn&gt;0191586005&lt;/isbn&gt;&lt;urls&gt;&lt;/urls&gt;&lt;/record&gt;&lt;/Cite&gt;&lt;/EndNote&gt;</w:instrText>
      </w:r>
      <w:r w:rsidRPr="00870029">
        <w:fldChar w:fldCharType="separate"/>
      </w:r>
      <w:r w:rsidR="007D0A1A">
        <w:rPr>
          <w:noProof/>
        </w:rPr>
        <w:t>(94)</w:t>
      </w:r>
      <w:r w:rsidRPr="00870029">
        <w:fldChar w:fldCharType="end"/>
      </w:r>
      <w:r w:rsidRPr="00870029">
        <w:t xml:space="preserve"> </w:t>
      </w:r>
      <w:r w:rsidR="00820B01">
        <w:t>As noted by Jacob, b</w:t>
      </w:r>
      <w:r w:rsidRPr="00870029">
        <w:t>iochemical creativity occurred early, before LUCA.</w:t>
      </w:r>
      <w:r w:rsidRPr="00870029">
        <w:fldChar w:fldCharType="begin"/>
      </w:r>
      <w:r w:rsidR="007D0A1A">
        <w:instrText xml:space="preserve"> ADDIN EN.CITE &lt;EndNote&gt;&lt;Cite&gt;&lt;Author&gt;Jacob&lt;/Author&gt;&lt;Year&gt;1977&lt;/Year&gt;&lt;RecNum&gt;214&lt;/RecNum&gt;&lt;DisplayText&gt;(95)&lt;/DisplayText&gt;&lt;record&gt;&lt;rec-number&gt;214&lt;/rec-number&gt;&lt;foreign-keys&gt;&lt;key app="EN" db-id="5vx2w2xpseedtnef5svxdx00a0exaxxzptx5" timestamp="1567870596"&gt;214&lt;/key&gt;&lt;/foreign-keys&gt;&lt;ref-type name="Journal Article"&gt;17&lt;/ref-type&gt;&lt;contributors&gt;&lt;authors&gt;&lt;author&gt;Jacob, François&lt;/author&gt;&lt;/authors&gt;&lt;/contributors&gt;&lt;titles&gt;&lt;title&gt;Evolution and tinkering&lt;/title&gt;&lt;secondary-title&gt;Science&lt;/secondary-title&gt;&lt;/titles&gt;&lt;periodical&gt;&lt;full-title&gt;Science&lt;/full-title&gt;&lt;abbr-1&gt;Science&lt;/abbr-1&gt;&lt;/periodical&gt;&lt;pages&gt;1161-1166&lt;/pages&gt;&lt;volume&gt;196&lt;/volume&gt;&lt;number&gt;4295&lt;/number&gt;&lt;dates&gt;&lt;year&gt;1977&lt;/year&gt;&lt;/dates&gt;&lt;isbn&gt;0036-8075&lt;/isbn&gt;&lt;urls&gt;&lt;related-urls&gt;&lt;url&gt;https://science.sciencemag.org/content/196/4295/1161.long&lt;/url&gt;&lt;/related-urls&gt;&lt;/urls&gt;&lt;/record&gt;&lt;/Cite&gt;&lt;/EndNote&gt;</w:instrText>
      </w:r>
      <w:r w:rsidRPr="00870029">
        <w:fldChar w:fldCharType="separate"/>
      </w:r>
      <w:r w:rsidR="007D0A1A">
        <w:rPr>
          <w:noProof/>
        </w:rPr>
        <w:t>(95)</w:t>
      </w:r>
      <w:r w:rsidRPr="00870029">
        <w:fldChar w:fldCharType="end"/>
      </w:r>
      <w:r w:rsidRPr="00870029">
        <w:t xml:space="preserve"> Metabolic creativity was next,</w:t>
      </w:r>
      <w:r w:rsidRPr="00870029">
        <w:fldChar w:fldCharType="begin"/>
      </w:r>
      <w:r w:rsidR="007D0A1A">
        <w:instrText xml:space="preserve"> ADDIN EN.CITE &lt;EndNote&gt;&lt;Cite&gt;&lt;Author&gt;Rosenzweig&lt;/Author&gt;&lt;Year&gt;1995&lt;/Year&gt;&lt;RecNum&gt;582&lt;/RecNum&gt;&lt;DisplayText&gt;(96)&lt;/DisplayText&gt;&lt;record&gt;&lt;rec-number&gt;582&lt;/rec-number&gt;&lt;foreign-keys&gt;&lt;key app="EN" db-id="5vx2w2xpseedtnef5svxdx00a0exaxxzptx5" timestamp="1736435349"&gt;582&lt;/key&gt;&lt;/foreign-keys&gt;&lt;ref-type name="Generic"&gt;13&lt;/ref-type&gt;&lt;contributors&gt;&lt;authors&gt;&lt;author&gt;Rosenzweig, ML&lt;/author&gt;&lt;/authors&gt;&lt;/contributors&gt;&lt;titles&gt;&lt;title&gt;Species diversity in space and time&lt;/title&gt;&lt;/titles&gt;&lt;dates&gt;&lt;year&gt;1995&lt;/year&gt;&lt;/dates&gt;&lt;publisher&gt;Cambridge University Press&lt;/publisher&gt;&lt;urls&gt;&lt;/urls&gt;&lt;/record&gt;&lt;/Cite&gt;&lt;/EndNote&gt;</w:instrText>
      </w:r>
      <w:r w:rsidRPr="00870029">
        <w:fldChar w:fldCharType="separate"/>
      </w:r>
      <w:r w:rsidR="007D0A1A">
        <w:rPr>
          <w:noProof/>
        </w:rPr>
        <w:t>(96)</w:t>
      </w:r>
      <w:r w:rsidRPr="00870029">
        <w:fldChar w:fldCharType="end"/>
      </w:r>
      <w:r w:rsidRPr="00870029">
        <w:t xml:space="preserve"> followed by </w:t>
      </w:r>
      <w:bookmarkStart w:id="97" w:name="_Hlk187309788"/>
      <w:r w:rsidRPr="00870029">
        <w:t>multicellularity</w:t>
      </w:r>
      <w:bookmarkEnd w:id="97"/>
      <w:r w:rsidRPr="00870029">
        <w:fldChar w:fldCharType="begin"/>
      </w:r>
      <w:r w:rsidR="007D0A1A">
        <w:instrText xml:space="preserve"> ADDIN EN.CITE &lt;EndNote&gt;&lt;Cite&gt;&lt;Author&gt;Herron&lt;/Author&gt;&lt;Year&gt;2018&lt;/Year&gt;&lt;RecNum&gt;584&lt;/RecNum&gt;&lt;DisplayText&gt;(97)&lt;/DisplayText&gt;&lt;record&gt;&lt;rec-number&gt;584&lt;/rec-number&gt;&lt;foreign-keys&gt;&lt;key app="EN" db-id="5vx2w2xpseedtnef5svxdx00a0exaxxzptx5" timestamp="1736440970"&gt;584&lt;/key&gt;&lt;/foreign-keys&gt;&lt;ref-type name="Journal Article"&gt;17&lt;/ref-type&gt;&lt;contributors&gt;&lt;authors&gt;&lt;author&gt;Herron, Matthew D&lt;/author&gt;&lt;author&gt;Ratcliff, William C&lt;/author&gt;&lt;author&gt;Boswell, Jacob&lt;/author&gt;&lt;author&gt;Rosenzweig, Frank&lt;/author&gt;&lt;/authors&gt;&lt;/contributors&gt;&lt;titles&gt;&lt;title&gt;Genetics of a de novo origin of undifferentiated multicellularity&lt;/title&gt;&lt;secondary-title&gt;Royal Society Open Science&lt;/secondary-title&gt;&lt;/titles&gt;&lt;periodical&gt;&lt;full-title&gt;Royal Society Open Science&lt;/full-title&gt;&lt;abbr-1&gt;R Soc Open Sci&lt;/abbr-1&gt;&lt;/periodical&gt;&lt;pages&gt;180912&lt;/pages&gt;&lt;volume&gt;5&lt;/volume&gt;&lt;number&gt;8&lt;/number&gt;&lt;dates&gt;&lt;year&gt;2018&lt;/year&gt;&lt;/dates&gt;&lt;isbn&gt;2054-5703&lt;/isbn&gt;&lt;urls&gt;&lt;/urls&gt;&lt;/record&gt;&lt;/Cite&gt;&lt;/EndNote&gt;</w:instrText>
      </w:r>
      <w:r w:rsidRPr="00870029">
        <w:fldChar w:fldCharType="separate"/>
      </w:r>
      <w:r w:rsidR="007D0A1A">
        <w:rPr>
          <w:noProof/>
        </w:rPr>
        <w:t>(97)</w:t>
      </w:r>
      <w:r w:rsidRPr="00870029">
        <w:fldChar w:fldCharType="end"/>
      </w:r>
      <w:r w:rsidRPr="00870029">
        <w:t>. Creativity in neurology is ongoing.</w:t>
      </w:r>
      <w:r w:rsidRPr="00870029">
        <w:fldChar w:fldCharType="begin"/>
      </w:r>
      <w:r w:rsidR="007D0A1A">
        <w:instrText xml:space="preserve"> ADDIN EN.CITE &lt;EndNote&gt;&lt;Cite&gt;&lt;Author&gt;Herculano-Houzel&lt;/Author&gt;&lt;Year&gt;2009&lt;/Year&gt;&lt;RecNum&gt;583&lt;/RecNum&gt;&lt;DisplayText&gt;(98)&lt;/DisplayText&gt;&lt;record&gt;&lt;rec-number&gt;583&lt;/rec-number&gt;&lt;foreign-keys&gt;&lt;key app="EN" db-id="5vx2w2xpseedtnef5svxdx00a0exaxxzptx5" timestamp="1736435884"&gt;583&lt;/key&gt;&lt;/foreign-keys&gt;&lt;ref-type name="Journal Article"&gt;17&lt;/ref-type&gt;&lt;contributors&gt;&lt;authors&gt;&lt;author&gt;Herculano-Houzel, Suzana&lt;/author&gt;&lt;/authors&gt;&lt;/contributors&gt;&lt;titles&gt;&lt;title&gt;The human brain in numbers: a linearly scaled-up primate brain&lt;/title&gt;&lt;secondary-title&gt;Frontiers in human neuroscience&lt;/secondary-title&gt;&lt;/titles&gt;&lt;periodical&gt;&lt;full-title&gt;Frontiers in human neuroscience&lt;/full-title&gt;&lt;/periodical&gt;&lt;pages&gt;857&lt;/pages&gt;&lt;volume&gt;3&lt;/volume&gt;&lt;dates&gt;&lt;year&gt;2009&lt;/year&gt;&lt;/dates&gt;&lt;isbn&gt;1662-5161&lt;/isbn&gt;&lt;urls&gt;&lt;/urls&gt;&lt;/record&gt;&lt;/Cite&gt;&lt;/EndNote&gt;</w:instrText>
      </w:r>
      <w:r w:rsidRPr="00870029">
        <w:fldChar w:fldCharType="separate"/>
      </w:r>
      <w:r w:rsidR="007D0A1A">
        <w:rPr>
          <w:noProof/>
        </w:rPr>
        <w:t>(98)</w:t>
      </w:r>
      <w:r w:rsidRPr="00870029">
        <w:fldChar w:fldCharType="end"/>
      </w:r>
    </w:p>
    <w:p w14:paraId="29E06F74" w14:textId="56263378" w:rsidR="008112A0" w:rsidRPr="00870029" w:rsidRDefault="00863D74" w:rsidP="006F0582">
      <w:r w:rsidRPr="00870029">
        <w:t xml:space="preserve">Evolution </w:t>
      </w:r>
      <w:r w:rsidR="00820ECC" w:rsidRPr="00870029">
        <w:t>gives rise to</w:t>
      </w:r>
      <w:r w:rsidRPr="00870029">
        <w:t xml:space="preserve"> emergen</w:t>
      </w:r>
      <w:r w:rsidR="000464AC" w:rsidRPr="00870029">
        <w:t>ce</w:t>
      </w:r>
      <w:r w:rsidRPr="00870029">
        <w:t>.</w:t>
      </w:r>
      <w:r w:rsidR="00D30474" w:rsidRPr="00870029">
        <w:fldChar w:fldCharType="begin"/>
      </w:r>
      <w:r w:rsidR="007D0A1A">
        <w:instrText xml:space="preserve"> ADDIN EN.CITE &lt;EndNote&gt;&lt;Cite&gt;&lt;Author&gt;Smith&lt;/Author&gt;&lt;Year&gt;2016&lt;/Year&gt;&lt;RecNum&gt;580&lt;/RecNum&gt;&lt;DisplayText&gt;(99)&lt;/DisplayText&gt;&lt;record&gt;&lt;rec-number&gt;580&lt;/rec-number&gt;&lt;foreign-keys&gt;&lt;key app="EN" db-id="5vx2w2xpseedtnef5svxdx00a0exaxxzptx5" timestamp="1731252179"&gt;580&lt;/key&gt;&lt;/foreign-keys&gt;&lt;ref-type name="Book"&gt;6&lt;/ref-type&gt;&lt;contributors&gt;&lt;authors&gt;&lt;author&gt;Smith, Eric&lt;/author&gt;&lt;author&gt;Morowitz, Harold J&lt;/author&gt;&lt;/authors&gt;&lt;/contributors&gt;&lt;titles&gt;&lt;title&gt;The origin and nature of life on earth: the emergence of the fourth geosphere&lt;/title&gt;&lt;/titles&gt;&lt;dates&gt;&lt;year&gt;2016&lt;/year&gt;&lt;/dates&gt;&lt;publisher&gt;Cambridge University Press&lt;/publisher&gt;&lt;isbn&gt;131648985X&lt;/isbn&gt;&lt;urls&gt;&lt;/urls&gt;&lt;/record&gt;&lt;/Cite&gt;&lt;/EndNote&gt;</w:instrText>
      </w:r>
      <w:r w:rsidR="00D30474" w:rsidRPr="00870029">
        <w:fldChar w:fldCharType="separate"/>
      </w:r>
      <w:r w:rsidR="007D0A1A">
        <w:rPr>
          <w:noProof/>
        </w:rPr>
        <w:t>(99)</w:t>
      </w:r>
      <w:r w:rsidR="00D30474" w:rsidRPr="00870029">
        <w:fldChar w:fldCharType="end"/>
      </w:r>
      <w:r w:rsidRPr="00870029">
        <w:t xml:space="preserve"> </w:t>
      </w:r>
      <w:bookmarkStart w:id="98" w:name="_Hlk180650494"/>
      <w:r w:rsidR="001E6451" w:rsidRPr="00870029">
        <w:t>The products of evolution are</w:t>
      </w:r>
      <w:r w:rsidR="00C36F59" w:rsidRPr="00870029">
        <w:t xml:space="preserve"> </w:t>
      </w:r>
      <w:bookmarkEnd w:id="98"/>
      <w:r w:rsidR="00731B9C" w:rsidRPr="00870029">
        <w:t>always</w:t>
      </w:r>
      <w:r w:rsidR="001E6451" w:rsidRPr="00870029">
        <w:t xml:space="preserve"> </w:t>
      </w:r>
      <w:r w:rsidR="00D04A68">
        <w:t xml:space="preserve">interdependent </w:t>
      </w:r>
      <w:r w:rsidR="001543A1" w:rsidRPr="00870029">
        <w:t xml:space="preserve">multi-component </w:t>
      </w:r>
      <w:r w:rsidR="008112A0" w:rsidRPr="00870029">
        <w:t>system</w:t>
      </w:r>
      <w:r w:rsidR="002E1950" w:rsidRPr="00870029">
        <w:t xml:space="preserve">s that </w:t>
      </w:r>
      <w:r w:rsidR="001543A1" w:rsidRPr="00870029">
        <w:t>exhibit</w:t>
      </w:r>
      <w:r w:rsidR="0029738B" w:rsidRPr="00870029">
        <w:t xml:space="preserve"> emergen</w:t>
      </w:r>
      <w:r w:rsidR="002E1950" w:rsidRPr="00870029">
        <w:t>ce</w:t>
      </w:r>
      <w:r w:rsidR="006B2CF5" w:rsidRPr="00870029">
        <w:t xml:space="preserve">, </w:t>
      </w:r>
      <w:r w:rsidR="000464AC" w:rsidRPr="00870029">
        <w:t>where</w:t>
      </w:r>
      <w:r w:rsidR="002E1950" w:rsidRPr="00870029">
        <w:t xml:space="preserve"> system</w:t>
      </w:r>
      <w:r w:rsidR="007A68EE" w:rsidRPr="00870029">
        <w:t xml:space="preserve"> properties</w:t>
      </w:r>
      <w:r w:rsidR="002E1950" w:rsidRPr="00870029">
        <w:t xml:space="preserve"> </w:t>
      </w:r>
      <w:r w:rsidR="00A1427B" w:rsidRPr="00870029">
        <w:t xml:space="preserve">differ fundamentally </w:t>
      </w:r>
      <w:r w:rsidR="008112A0" w:rsidRPr="00870029">
        <w:t xml:space="preserve">from </w:t>
      </w:r>
      <w:r w:rsidR="002E1950" w:rsidRPr="00870029">
        <w:t xml:space="preserve">the </w:t>
      </w:r>
      <w:r w:rsidR="008112A0" w:rsidRPr="00870029">
        <w:t xml:space="preserve">properties of </w:t>
      </w:r>
      <w:r w:rsidR="0029738B" w:rsidRPr="00870029">
        <w:t>isolated</w:t>
      </w:r>
      <w:r w:rsidR="008112A0" w:rsidRPr="00870029">
        <w:t xml:space="preserve"> </w:t>
      </w:r>
      <w:r w:rsidR="00E3740D" w:rsidRPr="00870029">
        <w:t xml:space="preserve">system </w:t>
      </w:r>
      <w:r w:rsidR="008112A0" w:rsidRPr="00870029">
        <w:t>components.</w:t>
      </w:r>
      <w:r w:rsidR="001543A1" w:rsidRPr="00870029">
        <w:fldChar w:fldCharType="begin"/>
      </w:r>
      <w:r w:rsidR="007D0A1A">
        <w:instrText xml:space="preserve"> ADDIN EN.CITE &lt;EndNote&gt;&lt;Cite&gt;&lt;Author&gt;Johnson&lt;/Author&gt;&lt;Year&gt;2002&lt;/Year&gt;&lt;RecNum&gt;551&lt;/RecNum&gt;&lt;DisplayText&gt;(100)&lt;/DisplayText&gt;&lt;record&gt;&lt;rec-number&gt;551&lt;/rec-number&gt;&lt;foreign-keys&gt;&lt;key app="EN" db-id="5vx2w2xpseedtnef5svxdx00a0exaxxzptx5" timestamp="1721682931"&gt;551&lt;/key&gt;&lt;/foreign-keys&gt;&lt;ref-type name="Book"&gt;6&lt;/ref-type&gt;&lt;contributors&gt;&lt;authors&gt;&lt;author&gt;Johnson, Steven&lt;/author&gt;&lt;/authors&gt;&lt;/contributors&gt;&lt;titles&gt;&lt;title&gt;Emergence: The connected lives of ants, brains, cities, and software&lt;/title&gt;&lt;/titles&gt;&lt;dates&gt;&lt;year&gt;2002&lt;/year&gt;&lt;/dates&gt;&lt;publisher&gt;Simon and Schuster&lt;/publisher&gt;&lt;isbn&gt;0684868768&lt;/isbn&gt;&lt;urls&gt;&lt;/urls&gt;&lt;/record&gt;&lt;/Cite&gt;&lt;/EndNote&gt;</w:instrText>
      </w:r>
      <w:r w:rsidR="001543A1" w:rsidRPr="00870029">
        <w:fldChar w:fldCharType="separate"/>
      </w:r>
      <w:r w:rsidR="007D0A1A">
        <w:rPr>
          <w:noProof/>
        </w:rPr>
        <w:t>(100)</w:t>
      </w:r>
      <w:r w:rsidR="001543A1" w:rsidRPr="00870029">
        <w:fldChar w:fldCharType="end"/>
      </w:r>
      <w:r w:rsidR="001543A1" w:rsidRPr="00870029">
        <w:t xml:space="preserve"> </w:t>
      </w:r>
      <w:bookmarkStart w:id="99" w:name="_Hlk167631408"/>
      <w:bookmarkStart w:id="100" w:name="_Hlk171981477"/>
      <w:r w:rsidR="000464AC" w:rsidRPr="00870029">
        <w:t>Emergence can be envisioned as passage through a metaphorical doo</w:t>
      </w:r>
      <w:r w:rsidR="00820ECC" w:rsidRPr="00870029">
        <w:t>r;</w:t>
      </w:r>
      <w:r w:rsidR="000464AC" w:rsidRPr="00870029">
        <w:t xml:space="preserve"> when a system transitions to a new </w:t>
      </w:r>
      <w:r w:rsidR="00731B9C" w:rsidRPr="00870029">
        <w:t xml:space="preserve">emergent </w:t>
      </w:r>
      <w:r w:rsidR="000464AC" w:rsidRPr="00870029">
        <w:t>state, new rules</w:t>
      </w:r>
      <w:r w:rsidR="00820ECC" w:rsidRPr="00870029">
        <w:t xml:space="preserve"> materialize</w:t>
      </w:r>
      <w:r w:rsidR="000464AC" w:rsidRPr="00870029">
        <w:t xml:space="preserve">. </w:t>
      </w:r>
      <w:bookmarkStart w:id="101" w:name="_Hlk188174203"/>
      <w:r w:rsidR="00520C30" w:rsidRPr="00870029">
        <w:t>Emergen</w:t>
      </w:r>
      <w:r w:rsidR="000464AC" w:rsidRPr="00870029">
        <w:t xml:space="preserve">ce </w:t>
      </w:r>
      <w:r w:rsidR="00520C30" w:rsidRPr="00870029">
        <w:t>give</w:t>
      </w:r>
      <w:r w:rsidR="0051091E">
        <w:t>s</w:t>
      </w:r>
      <w:r w:rsidR="00520C30" w:rsidRPr="00870029">
        <w:t xml:space="preserve"> </w:t>
      </w:r>
      <w:r w:rsidR="003B398F" w:rsidRPr="00870029">
        <w:t xml:space="preserve">rise to complex functions that are not evident </w:t>
      </w:r>
      <w:r w:rsidR="000464AC" w:rsidRPr="00870029">
        <w:t xml:space="preserve">in </w:t>
      </w:r>
      <w:r w:rsidR="003B398F" w:rsidRPr="00870029">
        <w:t xml:space="preserve">the </w:t>
      </w:r>
      <w:r w:rsidR="000464AC" w:rsidRPr="00870029">
        <w:t xml:space="preserve">isolated </w:t>
      </w:r>
      <w:r w:rsidR="003B398F" w:rsidRPr="00870029">
        <w:t xml:space="preserve">parts </w:t>
      </w:r>
      <w:r w:rsidR="000464AC" w:rsidRPr="00870029">
        <w:t>of the system</w:t>
      </w:r>
      <w:r w:rsidR="003B398F" w:rsidRPr="00870029">
        <w:t xml:space="preserve">. </w:t>
      </w:r>
      <w:bookmarkEnd w:id="101"/>
      <w:r w:rsidR="001E6451" w:rsidRPr="00870029">
        <w:t>The ribosome, the spliceosome, and the mitochondrion are creative inventions of evolution that demonstrate emergence.</w:t>
      </w:r>
      <w:r w:rsidR="00731B9C" w:rsidRPr="00870029">
        <w:t xml:space="preserve"> The ribosome, the spliceosome, and the mitochondrion stand as witness to the power of evolution to foster emergence.</w:t>
      </w:r>
    </w:p>
    <w:p w14:paraId="00F89EFD" w14:textId="12F4346F" w:rsidR="00945D7F" w:rsidRPr="00870029" w:rsidRDefault="00945D7F" w:rsidP="00A1427B">
      <w:pPr>
        <w:pStyle w:val="FigureCaption"/>
        <w:rPr>
          <w:color w:val="auto"/>
          <w:szCs w:val="18"/>
        </w:rPr>
      </w:pPr>
      <w:bookmarkStart w:id="102" w:name="_Hlk171942794"/>
      <w:bookmarkEnd w:id="99"/>
      <w:bookmarkEnd w:id="100"/>
      <w:r w:rsidRPr="00870029">
        <w:rPr>
          <w:noProof/>
          <w:color w:val="auto"/>
          <w:szCs w:val="18"/>
        </w:rPr>
        <w:lastRenderedPageBreak/>
        <w:drawing>
          <wp:anchor distT="0" distB="0" distL="114300" distR="114300" simplePos="0" relativeHeight="251694080" behindDoc="1" locked="0" layoutInCell="1" allowOverlap="1" wp14:anchorId="0A246C02" wp14:editId="225844DD">
            <wp:simplePos x="0" y="0"/>
            <wp:positionH relativeFrom="column">
              <wp:posOffset>166370</wp:posOffset>
            </wp:positionH>
            <wp:positionV relativeFrom="paragraph">
              <wp:posOffset>5080</wp:posOffset>
            </wp:positionV>
            <wp:extent cx="3681730" cy="1747520"/>
            <wp:effectExtent l="0" t="0" r="1270" b="5080"/>
            <wp:wrapTight wrapText="bothSides">
              <wp:wrapPolygon edited="0">
                <wp:start x="0" y="0"/>
                <wp:lineTo x="0" y="21506"/>
                <wp:lineTo x="21533" y="21506"/>
                <wp:lineTo x="21533" y="0"/>
                <wp:lineTo x="0" y="0"/>
              </wp:wrapPolygon>
            </wp:wrapTight>
            <wp:docPr id="14462238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223804" name="Picture 8"/>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81730" cy="1747520"/>
                    </a:xfrm>
                    <a:prstGeom prst="rect">
                      <a:avLst/>
                    </a:prstGeom>
                  </pic:spPr>
                </pic:pic>
              </a:graphicData>
            </a:graphic>
            <wp14:sizeRelH relativeFrom="page">
              <wp14:pctWidth>0</wp14:pctWidth>
            </wp14:sizeRelH>
            <wp14:sizeRelV relativeFrom="page">
              <wp14:pctHeight>0</wp14:pctHeight>
            </wp14:sizeRelV>
          </wp:anchor>
        </w:drawing>
      </w:r>
      <w:r w:rsidR="00A1427B" w:rsidRPr="00870029">
        <w:rPr>
          <w:color w:val="auto"/>
          <w:szCs w:val="18"/>
        </w:rPr>
        <w:t xml:space="preserve">Figure 8. </w:t>
      </w:r>
      <w:r w:rsidR="00057BAA" w:rsidRPr="00870029">
        <w:rPr>
          <w:color w:val="auto"/>
          <w:szCs w:val="18"/>
        </w:rPr>
        <w:t>Biological assembl</w:t>
      </w:r>
      <w:r w:rsidR="00057BAA">
        <w:rPr>
          <w:color w:val="auto"/>
          <w:szCs w:val="18"/>
        </w:rPr>
        <w:t>ies</w:t>
      </w:r>
      <w:r w:rsidR="00057BAA" w:rsidRPr="00870029">
        <w:rPr>
          <w:color w:val="auto"/>
          <w:szCs w:val="18"/>
        </w:rPr>
        <w:t xml:space="preserve"> </w:t>
      </w:r>
      <w:r w:rsidR="00057BAA">
        <w:rPr>
          <w:color w:val="auto"/>
          <w:szCs w:val="18"/>
        </w:rPr>
        <w:t xml:space="preserve">are </w:t>
      </w:r>
      <w:r w:rsidR="00057BAA" w:rsidRPr="00870029">
        <w:rPr>
          <w:color w:val="auto"/>
          <w:szCs w:val="18"/>
        </w:rPr>
        <w:t xml:space="preserve">emergent on polymerization. </w:t>
      </w:r>
      <w:r w:rsidR="0051091E" w:rsidRPr="0051091E">
        <w:rPr>
          <w:color w:val="auto"/>
          <w:szCs w:val="18"/>
        </w:rPr>
        <w:t xml:space="preserve">Emergence gives rise to </w:t>
      </w:r>
      <w:r w:rsidR="0051091E">
        <w:rPr>
          <w:color w:val="auto"/>
          <w:szCs w:val="18"/>
        </w:rPr>
        <w:t>new behaviors</w:t>
      </w:r>
      <w:r w:rsidR="0051091E" w:rsidRPr="0051091E">
        <w:rPr>
          <w:color w:val="auto"/>
          <w:szCs w:val="18"/>
        </w:rPr>
        <w:t>.</w:t>
      </w:r>
      <w:r w:rsidR="00A1427B" w:rsidRPr="00870029">
        <w:rPr>
          <w:color w:val="auto"/>
          <w:szCs w:val="18"/>
        </w:rPr>
        <w:t xml:space="preserve"> </w:t>
      </w:r>
      <w:r w:rsidR="006B2CF5" w:rsidRPr="00870029">
        <w:rPr>
          <w:color w:val="auto"/>
          <w:szCs w:val="18"/>
        </w:rPr>
        <w:t xml:space="preserve">A </w:t>
      </w:r>
      <w:r w:rsidR="0051091E">
        <w:rPr>
          <w:color w:val="auto"/>
          <w:szCs w:val="18"/>
        </w:rPr>
        <w:t>solution</w:t>
      </w:r>
      <w:r w:rsidR="006B2CF5" w:rsidRPr="00870029">
        <w:rPr>
          <w:color w:val="auto"/>
          <w:szCs w:val="18"/>
        </w:rPr>
        <w:t xml:space="preserve"> of </w:t>
      </w:r>
      <w:r w:rsidR="0051091E">
        <w:rPr>
          <w:color w:val="auto"/>
          <w:szCs w:val="18"/>
        </w:rPr>
        <w:t>small molecules</w:t>
      </w:r>
      <w:r w:rsidR="001744EA" w:rsidRPr="00870029">
        <w:rPr>
          <w:color w:val="auto"/>
          <w:szCs w:val="18"/>
        </w:rPr>
        <w:t xml:space="preserve"> </w:t>
      </w:r>
      <w:r w:rsidR="0051091E">
        <w:rPr>
          <w:color w:val="auto"/>
          <w:szCs w:val="18"/>
        </w:rPr>
        <w:t>will not crystallize or assemble with specific interactions</w:t>
      </w:r>
      <w:r w:rsidR="00057BAA">
        <w:rPr>
          <w:color w:val="auto"/>
          <w:szCs w:val="18"/>
        </w:rPr>
        <w:t xml:space="preserve"> or fold</w:t>
      </w:r>
      <w:r w:rsidR="00A70BDC" w:rsidRPr="00870029">
        <w:rPr>
          <w:color w:val="auto"/>
          <w:szCs w:val="18"/>
        </w:rPr>
        <w:t>.</w:t>
      </w:r>
      <w:r w:rsidR="001E6451" w:rsidRPr="00870029">
        <w:rPr>
          <w:color w:val="auto"/>
          <w:szCs w:val="18"/>
        </w:rPr>
        <w:t xml:space="preserve"> </w:t>
      </w:r>
      <w:r w:rsidR="0051091E">
        <w:rPr>
          <w:color w:val="auto"/>
          <w:szCs w:val="18"/>
        </w:rPr>
        <w:t xml:space="preserve">However, if the small molecules are </w:t>
      </w:r>
      <w:r w:rsidR="00A70BDC" w:rsidRPr="00870029">
        <w:rPr>
          <w:color w:val="auto"/>
          <w:szCs w:val="18"/>
        </w:rPr>
        <w:t xml:space="preserve">polymerized, especially in specific sequences, </w:t>
      </w:r>
      <w:r w:rsidR="0051091E">
        <w:rPr>
          <w:color w:val="auto"/>
          <w:szCs w:val="18"/>
        </w:rPr>
        <w:t xml:space="preserve">they </w:t>
      </w:r>
      <w:r w:rsidR="006B2CF5" w:rsidRPr="00870029">
        <w:rPr>
          <w:color w:val="auto"/>
          <w:szCs w:val="18"/>
        </w:rPr>
        <w:t>spontaneously</w:t>
      </w:r>
      <w:r w:rsidR="00520C30" w:rsidRPr="00870029">
        <w:rPr>
          <w:color w:val="auto"/>
          <w:szCs w:val="18"/>
        </w:rPr>
        <w:t xml:space="preserve"> assemble</w:t>
      </w:r>
      <w:r w:rsidR="0051091E">
        <w:rPr>
          <w:color w:val="auto"/>
          <w:szCs w:val="18"/>
        </w:rPr>
        <w:t>, for example by folding</w:t>
      </w:r>
      <w:r w:rsidR="001744EA" w:rsidRPr="00870029">
        <w:rPr>
          <w:color w:val="auto"/>
          <w:szCs w:val="18"/>
        </w:rPr>
        <w:t>. The colored shapes represent biopolymer building blocks.</w:t>
      </w:r>
      <w:r w:rsidR="00457A29" w:rsidRPr="00870029">
        <w:rPr>
          <w:color w:val="auto"/>
          <w:szCs w:val="18"/>
        </w:rPr>
        <w:t xml:space="preserve"> The gray line represents </w:t>
      </w:r>
      <w:r w:rsidR="00A70BDC" w:rsidRPr="00870029">
        <w:rPr>
          <w:color w:val="auto"/>
          <w:szCs w:val="18"/>
        </w:rPr>
        <w:t>the</w:t>
      </w:r>
      <w:r w:rsidR="00457A29" w:rsidRPr="00870029">
        <w:rPr>
          <w:color w:val="auto"/>
          <w:szCs w:val="18"/>
        </w:rPr>
        <w:t xml:space="preserve"> biopolymer backbone.</w:t>
      </w:r>
    </w:p>
    <w:p w14:paraId="5794839B" w14:textId="622F12C4" w:rsidR="00896708" w:rsidRPr="00870029" w:rsidRDefault="00731B9C" w:rsidP="00896708">
      <w:pPr>
        <w:pStyle w:val="FigureCaption"/>
        <w:spacing w:line="360" w:lineRule="auto"/>
        <w:rPr>
          <w:color w:val="auto"/>
          <w:sz w:val="20"/>
        </w:rPr>
      </w:pPr>
      <w:bookmarkStart w:id="103" w:name="_Hlk181825927"/>
      <w:bookmarkStart w:id="104" w:name="_Hlk181938213"/>
      <w:r w:rsidRPr="00870029">
        <w:rPr>
          <w:color w:val="auto"/>
          <w:sz w:val="20"/>
        </w:rPr>
        <w:t>Each b</w:t>
      </w:r>
      <w:r w:rsidR="00896708" w:rsidRPr="00870029">
        <w:rPr>
          <w:color w:val="auto"/>
          <w:sz w:val="20"/>
        </w:rPr>
        <w:t xml:space="preserve">iopolymer </w:t>
      </w:r>
      <w:r w:rsidRPr="00870029">
        <w:rPr>
          <w:color w:val="auto"/>
          <w:sz w:val="20"/>
        </w:rPr>
        <w:t>is a</w:t>
      </w:r>
      <w:r w:rsidR="00D04A68">
        <w:rPr>
          <w:color w:val="auto"/>
          <w:sz w:val="20"/>
        </w:rPr>
        <w:t>n</w:t>
      </w:r>
      <w:r w:rsidRPr="00870029">
        <w:rPr>
          <w:color w:val="auto"/>
          <w:sz w:val="20"/>
        </w:rPr>
        <w:t xml:space="preserve"> </w:t>
      </w:r>
      <w:r w:rsidR="00896708" w:rsidRPr="00870029">
        <w:rPr>
          <w:color w:val="auto"/>
          <w:sz w:val="20"/>
        </w:rPr>
        <w:t>emergen</w:t>
      </w:r>
      <w:r w:rsidR="001A6D11" w:rsidRPr="00870029">
        <w:rPr>
          <w:color w:val="auto"/>
          <w:sz w:val="20"/>
        </w:rPr>
        <w:t>t</w:t>
      </w:r>
      <w:r w:rsidRPr="00870029">
        <w:rPr>
          <w:color w:val="auto"/>
          <w:sz w:val="20"/>
        </w:rPr>
        <w:t xml:space="preserve"> molecule</w:t>
      </w:r>
      <w:r w:rsidR="000464AC" w:rsidRPr="00870029">
        <w:rPr>
          <w:color w:val="auto"/>
          <w:sz w:val="20"/>
        </w:rPr>
        <w:t>. T</w:t>
      </w:r>
      <w:r w:rsidR="00896708" w:rsidRPr="00870029">
        <w:rPr>
          <w:color w:val="auto"/>
          <w:sz w:val="20"/>
        </w:rPr>
        <w:t xml:space="preserve">he </w:t>
      </w:r>
      <w:r w:rsidR="001A6D11" w:rsidRPr="00870029">
        <w:rPr>
          <w:color w:val="auto"/>
          <w:sz w:val="20"/>
        </w:rPr>
        <w:t xml:space="preserve">structures, functions and properties </w:t>
      </w:r>
      <w:r w:rsidR="00896708" w:rsidRPr="00870029">
        <w:rPr>
          <w:color w:val="auto"/>
          <w:sz w:val="20"/>
        </w:rPr>
        <w:t xml:space="preserve">of </w:t>
      </w:r>
      <w:r w:rsidR="001A6D11" w:rsidRPr="00870029">
        <w:rPr>
          <w:color w:val="auto"/>
          <w:sz w:val="20"/>
        </w:rPr>
        <w:t xml:space="preserve">biopolymers </w:t>
      </w:r>
      <w:r w:rsidR="004903DD" w:rsidRPr="00870029">
        <w:rPr>
          <w:color w:val="auto"/>
          <w:sz w:val="20"/>
        </w:rPr>
        <w:t>are</w:t>
      </w:r>
      <w:r w:rsidR="001A6D11" w:rsidRPr="00870029">
        <w:rPr>
          <w:color w:val="auto"/>
          <w:sz w:val="20"/>
        </w:rPr>
        <w:t xml:space="preserve"> different from those of the monomeric </w:t>
      </w:r>
      <w:r w:rsidR="00896708" w:rsidRPr="00870029">
        <w:rPr>
          <w:color w:val="auto"/>
          <w:sz w:val="20"/>
        </w:rPr>
        <w:t xml:space="preserve">building blocks. </w:t>
      </w:r>
      <w:r w:rsidR="001A6D11" w:rsidRPr="00870029">
        <w:rPr>
          <w:color w:val="auto"/>
          <w:sz w:val="20"/>
        </w:rPr>
        <w:t>M</w:t>
      </w:r>
      <w:r w:rsidR="00896708" w:rsidRPr="00870029">
        <w:rPr>
          <w:color w:val="auto"/>
          <w:sz w:val="20"/>
        </w:rPr>
        <w:t xml:space="preserve">onomeric amino acids do not self-assemble into enzymes, fibers, compartments, or motors (Figure 1). </w:t>
      </w:r>
      <w:r w:rsidR="000464AC" w:rsidRPr="00870029">
        <w:rPr>
          <w:color w:val="auto"/>
          <w:sz w:val="20"/>
        </w:rPr>
        <w:t xml:space="preserve">Those </w:t>
      </w:r>
      <w:r w:rsidR="001A6D11" w:rsidRPr="00870029">
        <w:rPr>
          <w:color w:val="auto"/>
          <w:sz w:val="20"/>
        </w:rPr>
        <w:t xml:space="preserve">assemblies are emergent on polymerization (Figure 8). </w:t>
      </w:r>
      <w:r w:rsidR="00896708" w:rsidRPr="00870029">
        <w:rPr>
          <w:color w:val="auto"/>
          <w:sz w:val="20"/>
        </w:rPr>
        <w:t xml:space="preserve">Similarly, the </w:t>
      </w:r>
      <w:bookmarkStart w:id="105" w:name="_Hlk187277387"/>
      <w:r w:rsidR="001A6D11" w:rsidRPr="00870029">
        <w:rPr>
          <w:color w:val="auto"/>
          <w:sz w:val="20"/>
        </w:rPr>
        <w:t xml:space="preserve">structures and </w:t>
      </w:r>
      <w:r w:rsidR="00896708" w:rsidRPr="00870029">
        <w:rPr>
          <w:color w:val="auto"/>
          <w:sz w:val="20"/>
        </w:rPr>
        <w:t>functions</w:t>
      </w:r>
      <w:bookmarkEnd w:id="105"/>
      <w:r w:rsidR="00896708" w:rsidRPr="00870029">
        <w:rPr>
          <w:color w:val="auto"/>
          <w:sz w:val="20"/>
        </w:rPr>
        <w:t xml:space="preserve"> of polysaccharides (Figure 2) cannot be </w:t>
      </w:r>
      <w:r w:rsidRPr="00870029">
        <w:rPr>
          <w:color w:val="auto"/>
          <w:sz w:val="20"/>
        </w:rPr>
        <w:t>achieved</w:t>
      </w:r>
      <w:r w:rsidR="00896708" w:rsidRPr="00870029">
        <w:rPr>
          <w:color w:val="auto"/>
          <w:sz w:val="20"/>
        </w:rPr>
        <w:t xml:space="preserve"> by monomeric sugars, as glucose alone does not form fibers, helices, or dendrites. The same holds true for RNA; monomeric nucleotides in aqueous solutions do not spontaneously form base pairs.</w:t>
      </w:r>
      <w:r w:rsidR="00896708" w:rsidRPr="00870029">
        <w:rPr>
          <w:color w:val="auto"/>
          <w:sz w:val="20"/>
        </w:rPr>
        <w:fldChar w:fldCharType="begin"/>
      </w:r>
      <w:r w:rsidR="007D0A1A">
        <w:rPr>
          <w:color w:val="auto"/>
          <w:sz w:val="20"/>
        </w:rPr>
        <w:instrText xml:space="preserve"> ADDIN EN.CITE &lt;EndNote&gt;&lt;Cite&gt;&lt;Author&gt;Ts’o&lt;/Author&gt;&lt;Year&gt;1974&lt;/Year&gt;&lt;RecNum&gt;572&lt;/RecNum&gt;&lt;DisplayText&gt;(101)&lt;/DisplayText&gt;&lt;record&gt;&lt;rec-number&gt;572&lt;/rec-number&gt;&lt;foreign-keys&gt;&lt;key app="EN" db-id="5vx2w2xpseedtnef5svxdx00a0exaxxzptx5" timestamp="1724602613"&gt;572&lt;/key&gt;&lt;/foreign-keys&gt;&lt;ref-type name="Journal Article"&gt;17&lt;/ref-type&gt;&lt;contributors&gt;&lt;authors&gt;&lt;author&gt;Ts’o, Paul OP&lt;/author&gt;&lt;/authors&gt;&lt;/contributors&gt;&lt;titles&gt;&lt;title&gt;Bases, nucleosides and nucleotides&lt;/title&gt;&lt;secondary-title&gt;Basic principles in nucleic acid chemistry&lt;/secondary-title&gt;&lt;/titles&gt;&lt;periodical&gt;&lt;full-title&gt;Basic principles in nucleic acid chemistry&lt;/full-title&gt;&lt;/periodical&gt;&lt;pages&gt;453-584&lt;/pages&gt;&lt;volume&gt;1&lt;/volume&gt;&lt;dates&gt;&lt;year&gt;1974&lt;/year&gt;&lt;/dates&gt;&lt;urls&gt;&lt;/urls&gt;&lt;/record&gt;&lt;/Cite&gt;&lt;/EndNote&gt;</w:instrText>
      </w:r>
      <w:r w:rsidR="00896708" w:rsidRPr="00870029">
        <w:rPr>
          <w:color w:val="auto"/>
          <w:sz w:val="20"/>
        </w:rPr>
        <w:fldChar w:fldCharType="separate"/>
      </w:r>
      <w:r w:rsidR="007D0A1A">
        <w:rPr>
          <w:noProof/>
          <w:color w:val="auto"/>
          <w:sz w:val="20"/>
        </w:rPr>
        <w:t>(101)</w:t>
      </w:r>
      <w:r w:rsidR="00896708" w:rsidRPr="00870029">
        <w:rPr>
          <w:color w:val="auto"/>
          <w:sz w:val="20"/>
        </w:rPr>
        <w:fldChar w:fldCharType="end"/>
      </w:r>
      <w:r w:rsidR="00896708" w:rsidRPr="00870029">
        <w:rPr>
          <w:color w:val="auto"/>
          <w:sz w:val="20"/>
        </w:rPr>
        <w:t xml:space="preserve"> </w:t>
      </w:r>
      <w:r w:rsidRPr="00870029">
        <w:rPr>
          <w:color w:val="auto"/>
          <w:sz w:val="20"/>
        </w:rPr>
        <w:t>Each type of</w:t>
      </w:r>
      <w:r w:rsidR="00896708" w:rsidRPr="00870029">
        <w:rPr>
          <w:color w:val="auto"/>
          <w:sz w:val="20"/>
        </w:rPr>
        <w:t xml:space="preserve"> biopolymer behave</w:t>
      </w:r>
      <w:r w:rsidRPr="00870029">
        <w:rPr>
          <w:color w:val="auto"/>
          <w:sz w:val="20"/>
        </w:rPr>
        <w:t>s</w:t>
      </w:r>
      <w:r w:rsidR="00896708" w:rsidRPr="00870029">
        <w:rPr>
          <w:color w:val="auto"/>
          <w:sz w:val="20"/>
        </w:rPr>
        <w:t xml:space="preserve"> differently from </w:t>
      </w:r>
      <w:r w:rsidRPr="00870029">
        <w:rPr>
          <w:color w:val="auto"/>
          <w:sz w:val="20"/>
        </w:rPr>
        <w:t xml:space="preserve">its </w:t>
      </w:r>
      <w:r w:rsidR="00896708" w:rsidRPr="00870029">
        <w:rPr>
          <w:color w:val="auto"/>
          <w:sz w:val="20"/>
        </w:rPr>
        <w:t xml:space="preserve">non-polymerized constituents, consistent with predictions of creation through evolution. </w:t>
      </w:r>
      <w:r w:rsidR="00820ECC" w:rsidRPr="00870029">
        <w:rPr>
          <w:color w:val="auto"/>
          <w:sz w:val="20"/>
        </w:rPr>
        <w:t xml:space="preserve">The </w:t>
      </w:r>
      <w:r w:rsidR="00896708" w:rsidRPr="00870029">
        <w:rPr>
          <w:color w:val="auto"/>
          <w:sz w:val="20"/>
        </w:rPr>
        <w:t xml:space="preserve">emergent </w:t>
      </w:r>
      <w:r w:rsidR="00820ECC" w:rsidRPr="00870029">
        <w:rPr>
          <w:color w:val="auto"/>
          <w:sz w:val="20"/>
        </w:rPr>
        <w:t xml:space="preserve">properties of </w:t>
      </w:r>
      <w:r w:rsidR="00896708" w:rsidRPr="00870029">
        <w:rPr>
          <w:color w:val="auto"/>
          <w:sz w:val="20"/>
        </w:rPr>
        <w:t>biopolymers</w:t>
      </w:r>
      <w:r w:rsidR="00820ECC" w:rsidRPr="00870029">
        <w:rPr>
          <w:color w:val="auto"/>
          <w:sz w:val="20"/>
        </w:rPr>
        <w:t xml:space="preserve"> are evidence for their creation via evolutionary processes</w:t>
      </w:r>
      <w:r w:rsidR="00896708" w:rsidRPr="00870029">
        <w:rPr>
          <w:color w:val="auto"/>
          <w:sz w:val="20"/>
        </w:rPr>
        <w:t xml:space="preserve">. </w:t>
      </w:r>
    </w:p>
    <w:bookmarkEnd w:id="93"/>
    <w:bookmarkEnd w:id="102"/>
    <w:bookmarkEnd w:id="103"/>
    <w:bookmarkEnd w:id="104"/>
    <w:p w14:paraId="2C41C007" w14:textId="213965A5" w:rsidR="00E3740D" w:rsidRPr="00870029" w:rsidRDefault="00E3740D" w:rsidP="00E3740D">
      <w:r w:rsidRPr="00870029">
        <w:t xml:space="preserve">It has been said that evolution can give </w:t>
      </w:r>
      <w:r w:rsidRPr="00870029">
        <w:rPr>
          <w:i/>
          <w:iCs/>
        </w:rPr>
        <w:t>the appearance</w:t>
      </w:r>
      <w:r w:rsidRPr="00870029">
        <w:t xml:space="preserve"> of design.</w:t>
      </w:r>
      <w:r w:rsidRPr="00870029">
        <w:fldChar w:fldCharType="begin"/>
      </w:r>
      <w:r w:rsidR="007D0A1A">
        <w:instrText xml:space="preserve"> ADDIN EN.CITE &lt;EndNote&gt;&lt;Cite&gt;&lt;Author&gt;Avise&lt;/Author&gt;&lt;Year&gt;2007&lt;/Year&gt;&lt;RecNum&gt;530&lt;/RecNum&gt;&lt;DisplayText&gt;(102)&lt;/DisplayText&gt;&lt;record&gt;&lt;rec-number&gt;530&lt;/rec-number&gt;&lt;foreign-keys&gt;&lt;key app="EN" db-id="5vx2w2xpseedtnef5svxdx00a0exaxxzptx5" timestamp="1720360447"&gt;530&lt;/key&gt;&lt;/foreign-keys&gt;&lt;ref-type name="Journal Article"&gt;17&lt;/ref-type&gt;&lt;contributors&gt;&lt;authors&gt;&lt;author&gt;Avise, John C&lt;/author&gt;&lt;author&gt;Ayala, Francisco J&lt;/author&gt;&lt;/authors&gt;&lt;/contributors&gt;&lt;titles&gt;&lt;title&gt;In the light of evolution I: Adaptation and complex design&lt;/title&gt;&lt;secondary-title&gt;Proceedings of the National Academy of Sciences&lt;/secondary-title&gt;&lt;/titles&gt;&lt;periodical&gt;&lt;full-title&gt;Proceedings of the National Academy of Sciences&lt;/full-title&gt;&lt;abbr-1&gt;Proc. Natl. Acad. Sci. USA&lt;/abbr-1&gt;&lt;/periodical&gt;&lt;pages&gt;8563-8566&lt;/pages&gt;&lt;volume&gt;104&lt;/volume&gt;&lt;number&gt;suppl_1&lt;/number&gt;&lt;dates&gt;&lt;year&gt;2007&lt;/year&gt;&lt;/dates&gt;&lt;isbn&gt;0027-8424&lt;/isbn&gt;&lt;urls&gt;&lt;/urls&gt;&lt;/record&gt;&lt;/Cite&gt;&lt;/EndNote&gt;</w:instrText>
      </w:r>
      <w:r w:rsidRPr="00870029">
        <w:fldChar w:fldCharType="separate"/>
      </w:r>
      <w:r w:rsidR="007D0A1A">
        <w:rPr>
          <w:noProof/>
        </w:rPr>
        <w:t>(102)</w:t>
      </w:r>
      <w:r w:rsidRPr="00870029">
        <w:fldChar w:fldCharType="end"/>
      </w:r>
      <w:r w:rsidRPr="00870029">
        <w:t xml:space="preserve"> Evolution creates complexity</w:t>
      </w:r>
      <w:r w:rsidR="00B54547" w:rsidRPr="00870029">
        <w:t>,</w:t>
      </w:r>
      <w:r w:rsidRPr="00870029">
        <w:t xml:space="preserve"> functionality</w:t>
      </w:r>
      <w:r w:rsidR="00B54547" w:rsidRPr="00870029">
        <w:t xml:space="preserve"> and </w:t>
      </w:r>
      <w:r w:rsidRPr="00870029">
        <w:t>emergen</w:t>
      </w:r>
      <w:r w:rsidR="00B54547" w:rsidRPr="00870029">
        <w:t>t phenomena</w:t>
      </w:r>
      <w:r w:rsidRPr="00870029">
        <w:t xml:space="preserve"> that naively seem to </w:t>
      </w:r>
      <w:r w:rsidR="003808BB" w:rsidRPr="00870029">
        <w:t xml:space="preserve">be </w:t>
      </w:r>
      <w:r w:rsidRPr="00870029">
        <w:t>designed for purpose.</w:t>
      </w:r>
      <w:r w:rsidRPr="00870029">
        <w:fldChar w:fldCharType="begin"/>
      </w:r>
      <w:r w:rsidR="007D0A1A">
        <w:instrText xml:space="preserve"> ADDIN EN.CITE &lt;EndNote&gt;&lt;Cite&gt;&lt;Author&gt;Dawkins&lt;/Author&gt;&lt;Year&gt;1996&lt;/Year&gt;&lt;RecNum&gt;195&lt;/RecNum&gt;&lt;DisplayText&gt;(103)&lt;/DisplayText&gt;&lt;record&gt;&lt;rec-number&gt;195&lt;/rec-number&gt;&lt;foreign-keys&gt;&lt;key app="EN" db-id="5vx2w2xpseedtnef5svxdx00a0exaxxzptx5" timestamp="1566361888"&gt;195&lt;/key&gt;&lt;/foreign-keys&gt;&lt;ref-type name="Book"&gt;6&lt;/ref-type&gt;&lt;contributors&gt;&lt;authors&gt;&lt;author&gt;Dawkins, Richard&lt;/author&gt;&lt;/authors&gt;&lt;/contributors&gt;&lt;titles&gt;&lt;title&gt;The blind watchmaker: Why the evidence of evolution reveals a universe without design&lt;/title&gt;&lt;/titles&gt;&lt;section&gt;page 417&lt;/section&gt;&lt;dates&gt;&lt;year&gt;1996&lt;/year&gt;&lt;/dates&gt;&lt;publisher&gt;WW Norton &amp;amp; Company&lt;/publisher&gt;&lt;isbn&gt;0393315703&lt;/isbn&gt;&lt;urls&gt;&lt;/urls&gt;&lt;/record&gt;&lt;/Cite&gt;&lt;/EndNote&gt;</w:instrText>
      </w:r>
      <w:r w:rsidRPr="00870029">
        <w:fldChar w:fldCharType="separate"/>
      </w:r>
      <w:r w:rsidR="007D0A1A">
        <w:rPr>
          <w:noProof/>
        </w:rPr>
        <w:t>(103)</w:t>
      </w:r>
      <w:r w:rsidRPr="00870029">
        <w:fldChar w:fldCharType="end"/>
      </w:r>
      <w:r w:rsidRPr="00870029">
        <w:t xml:space="preserve"> Such appearance does not mean that evolution acts with intentionality or foresight; it does not. </w:t>
      </w:r>
      <w:bookmarkStart w:id="106" w:name="_Hlk167718056"/>
      <w:r w:rsidRPr="00870029">
        <w:t>Evolution has no more consciousness or intelligence or foresight than do gravity or electromagnetism.</w:t>
      </w:r>
      <w:r w:rsidRPr="00870029">
        <w:fldChar w:fldCharType="begin"/>
      </w:r>
      <w:r w:rsidR="007D0A1A">
        <w:instrText xml:space="preserve"> ADDIN EN.CITE &lt;EndNote&gt;&lt;Cite&gt;&lt;Author&gt;Avise&lt;/Author&gt;&lt;Year&gt;2007&lt;/Year&gt;&lt;RecNum&gt;530&lt;/RecNum&gt;&lt;DisplayText&gt;(102)&lt;/DisplayText&gt;&lt;record&gt;&lt;rec-number&gt;530&lt;/rec-number&gt;&lt;foreign-keys&gt;&lt;key app="EN" db-id="5vx2w2xpseedtnef5svxdx00a0exaxxzptx5" timestamp="1720360447"&gt;530&lt;/key&gt;&lt;/foreign-keys&gt;&lt;ref-type name="Journal Article"&gt;17&lt;/ref-type&gt;&lt;contributors&gt;&lt;authors&gt;&lt;author&gt;Avise, John C&lt;/author&gt;&lt;author&gt;Ayala, Francisco J&lt;/author&gt;&lt;/authors&gt;&lt;/contributors&gt;&lt;titles&gt;&lt;title&gt;In the light of evolution I: Adaptation and complex design&lt;/title&gt;&lt;secondary-title&gt;Proceedings of the National Academy of Sciences&lt;/secondary-title&gt;&lt;/titles&gt;&lt;periodical&gt;&lt;full-title&gt;Proceedings of the National Academy of Sciences&lt;/full-title&gt;&lt;abbr-1&gt;Proc. Natl. Acad. Sci. USA&lt;/abbr-1&gt;&lt;/periodical&gt;&lt;pages&gt;8563-8566&lt;/pages&gt;&lt;volume&gt;104&lt;/volume&gt;&lt;number&gt;suppl_1&lt;/number&gt;&lt;dates&gt;&lt;year&gt;2007&lt;/year&gt;&lt;/dates&gt;&lt;isbn&gt;0027-8424&lt;/isbn&gt;&lt;urls&gt;&lt;/urls&gt;&lt;/record&gt;&lt;/Cite&gt;&lt;/EndNote&gt;</w:instrText>
      </w:r>
      <w:r w:rsidRPr="00870029">
        <w:fldChar w:fldCharType="separate"/>
      </w:r>
      <w:r w:rsidR="007D0A1A">
        <w:rPr>
          <w:noProof/>
        </w:rPr>
        <w:t>(102)</w:t>
      </w:r>
      <w:r w:rsidRPr="00870029">
        <w:fldChar w:fldCharType="end"/>
      </w:r>
      <w:r w:rsidRPr="00870029">
        <w:t xml:space="preserve"> </w:t>
      </w:r>
      <w:bookmarkEnd w:id="106"/>
    </w:p>
    <w:bookmarkEnd w:id="7"/>
    <w:bookmarkEnd w:id="85"/>
    <w:bookmarkEnd w:id="94"/>
    <w:bookmarkEnd w:id="95"/>
    <w:bookmarkEnd w:id="96"/>
    <w:p w14:paraId="5BA38592" w14:textId="77777777" w:rsidR="007D0A1A" w:rsidRDefault="007D0A1A" w:rsidP="001B0023">
      <w:pPr>
        <w:pStyle w:val="Heading1"/>
        <w:rPr>
          <w:color w:val="auto"/>
        </w:rPr>
      </w:pPr>
    </w:p>
    <w:p w14:paraId="06024828" w14:textId="77777777" w:rsidR="007D0A1A" w:rsidRDefault="007D0A1A" w:rsidP="001B0023">
      <w:pPr>
        <w:pStyle w:val="Heading1"/>
        <w:rPr>
          <w:color w:val="auto"/>
        </w:rPr>
      </w:pPr>
    </w:p>
    <w:p w14:paraId="5A481B32" w14:textId="77777777" w:rsidR="007D0A1A" w:rsidRPr="007D0A1A" w:rsidRDefault="007D0A1A" w:rsidP="007D0A1A">
      <w:pPr>
        <w:pStyle w:val="EndNoteBibliography"/>
        <w:spacing w:after="0"/>
        <w:ind w:left="720" w:hanging="720"/>
      </w:pPr>
      <w:r>
        <w:fldChar w:fldCharType="begin"/>
      </w:r>
      <w:r>
        <w:instrText xml:space="preserve"> ADDIN EN.REFLIST </w:instrText>
      </w:r>
      <w:r>
        <w:fldChar w:fldCharType="separate"/>
      </w:r>
      <w:r w:rsidRPr="007D0A1A">
        <w:t>1.</w:t>
      </w:r>
      <w:r w:rsidRPr="007D0A1A">
        <w:tab/>
        <w:t xml:space="preserve">Wong ML, Cleland CE, Arend Jr D, Bartlett S, Cleaves HJ, Demarest H, Prabhu A, Lunine JI, &amp; Hazen RM (2023) On the roles of function and selection in evolving systems. </w:t>
      </w:r>
      <w:r w:rsidRPr="007D0A1A">
        <w:rPr>
          <w:i/>
        </w:rPr>
        <w:t>Proc Natl Acad Sci USA</w:t>
      </w:r>
      <w:r w:rsidRPr="007D0A1A">
        <w:t xml:space="preserve"> </w:t>
      </w:r>
      <w:r w:rsidRPr="007D0A1A">
        <w:rPr>
          <w:b/>
        </w:rPr>
        <w:t>120</w:t>
      </w:r>
      <w:r w:rsidRPr="007D0A1A">
        <w:t>: e2310223120.</w:t>
      </w:r>
    </w:p>
    <w:p w14:paraId="6357C8FC" w14:textId="77777777" w:rsidR="007D0A1A" w:rsidRPr="007D0A1A" w:rsidRDefault="007D0A1A" w:rsidP="007D0A1A">
      <w:pPr>
        <w:pStyle w:val="EndNoteBibliography"/>
        <w:spacing w:after="0"/>
        <w:ind w:left="720" w:hanging="720"/>
      </w:pPr>
      <w:r w:rsidRPr="007D0A1A">
        <w:t>2.</w:t>
      </w:r>
      <w:r w:rsidRPr="007D0A1A">
        <w:tab/>
        <w:t xml:space="preserve">Baum DA, Peng Z, Dolson E, Smith E, Plum AM, &amp; Gagrani P (2023) The ecology–evolution continuum and the origin of life. </w:t>
      </w:r>
      <w:r w:rsidRPr="007D0A1A">
        <w:rPr>
          <w:i/>
        </w:rPr>
        <w:t>J R Soc Interface</w:t>
      </w:r>
      <w:r w:rsidRPr="007D0A1A">
        <w:t xml:space="preserve"> </w:t>
      </w:r>
      <w:r w:rsidRPr="007D0A1A">
        <w:rPr>
          <w:b/>
        </w:rPr>
        <w:t>20</w:t>
      </w:r>
      <w:r w:rsidRPr="007D0A1A">
        <w:t>: 20230346.</w:t>
      </w:r>
    </w:p>
    <w:p w14:paraId="084682C9" w14:textId="77777777" w:rsidR="007D0A1A" w:rsidRPr="007D0A1A" w:rsidRDefault="007D0A1A" w:rsidP="007D0A1A">
      <w:pPr>
        <w:pStyle w:val="EndNoteBibliography"/>
        <w:spacing w:after="0"/>
        <w:ind w:left="720" w:hanging="720"/>
      </w:pPr>
      <w:r w:rsidRPr="007D0A1A">
        <w:t>3.</w:t>
      </w:r>
      <w:r w:rsidRPr="007D0A1A">
        <w:tab/>
        <w:t xml:space="preserve">Spitzer J, Pielak GJ, &amp; Poolman B (2015) Emergence of life: Physical chemistry changes the paradigm. </w:t>
      </w:r>
      <w:r w:rsidRPr="007D0A1A">
        <w:rPr>
          <w:i/>
        </w:rPr>
        <w:t>Biol Direct</w:t>
      </w:r>
      <w:r w:rsidRPr="007D0A1A">
        <w:t xml:space="preserve"> </w:t>
      </w:r>
      <w:r w:rsidRPr="007D0A1A">
        <w:rPr>
          <w:b/>
        </w:rPr>
        <w:t>10</w:t>
      </w:r>
      <w:r w:rsidRPr="007D0A1A">
        <w:t>: 1-15.</w:t>
      </w:r>
    </w:p>
    <w:p w14:paraId="172BF6E3" w14:textId="77777777" w:rsidR="007D0A1A" w:rsidRPr="007D0A1A" w:rsidRDefault="007D0A1A" w:rsidP="007D0A1A">
      <w:pPr>
        <w:pStyle w:val="EndNoteBibliography"/>
        <w:spacing w:after="0"/>
        <w:ind w:left="720" w:hanging="720"/>
      </w:pPr>
      <w:r w:rsidRPr="007D0A1A">
        <w:t>4.</w:t>
      </w:r>
      <w:r w:rsidRPr="007D0A1A">
        <w:tab/>
        <w:t xml:space="preserve">Dunbar RI &amp; Shultz S (2007) Evolution in the social brain. </w:t>
      </w:r>
      <w:r w:rsidRPr="007D0A1A">
        <w:rPr>
          <w:i/>
        </w:rPr>
        <w:t>Science</w:t>
      </w:r>
      <w:r w:rsidRPr="007D0A1A">
        <w:t xml:space="preserve"> </w:t>
      </w:r>
      <w:r w:rsidRPr="007D0A1A">
        <w:rPr>
          <w:b/>
        </w:rPr>
        <w:t>317</w:t>
      </w:r>
      <w:r w:rsidRPr="007D0A1A">
        <w:t>: 1344-1347.</w:t>
      </w:r>
    </w:p>
    <w:p w14:paraId="19B21905" w14:textId="77777777" w:rsidR="007D0A1A" w:rsidRPr="007D0A1A" w:rsidRDefault="007D0A1A" w:rsidP="007D0A1A">
      <w:pPr>
        <w:pStyle w:val="EndNoteBibliography"/>
        <w:spacing w:after="0"/>
        <w:ind w:left="720" w:hanging="720"/>
      </w:pPr>
      <w:r w:rsidRPr="007D0A1A">
        <w:t>5.</w:t>
      </w:r>
      <w:r w:rsidRPr="007D0A1A">
        <w:tab/>
        <w:t xml:space="preserve">Moser M-B, Rowland DC, &amp; Moser EI (2015) Place cells, grid cells, and memory. </w:t>
      </w:r>
      <w:r w:rsidRPr="007D0A1A">
        <w:rPr>
          <w:i/>
        </w:rPr>
        <w:t>Cold Spring Harb Perspect Biol</w:t>
      </w:r>
      <w:r w:rsidRPr="007D0A1A">
        <w:t xml:space="preserve"> </w:t>
      </w:r>
      <w:r w:rsidRPr="007D0A1A">
        <w:rPr>
          <w:b/>
        </w:rPr>
        <w:t>7</w:t>
      </w:r>
      <w:r w:rsidRPr="007D0A1A">
        <w:t>: a021808.</w:t>
      </w:r>
    </w:p>
    <w:p w14:paraId="59BBFA5C" w14:textId="77777777" w:rsidR="007D0A1A" w:rsidRPr="007D0A1A" w:rsidRDefault="007D0A1A" w:rsidP="007D0A1A">
      <w:pPr>
        <w:pStyle w:val="EndNoteBibliography"/>
        <w:spacing w:after="0"/>
        <w:ind w:left="720" w:hanging="720"/>
      </w:pPr>
      <w:r w:rsidRPr="007D0A1A">
        <w:t>6.</w:t>
      </w:r>
      <w:r w:rsidRPr="007D0A1A">
        <w:tab/>
        <w:t xml:space="preserve">Bashan A &amp; Yonath A (2008) Correlating ribosome function with high-resolution structures. </w:t>
      </w:r>
      <w:r w:rsidRPr="007D0A1A">
        <w:rPr>
          <w:i/>
        </w:rPr>
        <w:t>Trends Microbiol</w:t>
      </w:r>
      <w:r w:rsidRPr="007D0A1A">
        <w:t xml:space="preserve"> </w:t>
      </w:r>
      <w:r w:rsidRPr="007D0A1A">
        <w:rPr>
          <w:b/>
        </w:rPr>
        <w:t>16</w:t>
      </w:r>
      <w:r w:rsidRPr="007D0A1A">
        <w:t>: 326-335.</w:t>
      </w:r>
    </w:p>
    <w:p w14:paraId="2B0DF247" w14:textId="77777777" w:rsidR="007D0A1A" w:rsidRPr="007D0A1A" w:rsidRDefault="007D0A1A" w:rsidP="007D0A1A">
      <w:pPr>
        <w:pStyle w:val="EndNoteBibliography"/>
        <w:spacing w:after="0"/>
        <w:ind w:left="720" w:hanging="720"/>
      </w:pPr>
      <w:r w:rsidRPr="007D0A1A">
        <w:lastRenderedPageBreak/>
        <w:t>7.</w:t>
      </w:r>
      <w:r w:rsidRPr="007D0A1A">
        <w:tab/>
        <w:t xml:space="preserve">Nissen P, Hansen J, Ban N, Moore PB, &amp; Steitz TA (2000) The structural basis of ribosome activity in peptide bond synthesis. </w:t>
      </w:r>
      <w:r w:rsidRPr="007D0A1A">
        <w:rPr>
          <w:i/>
        </w:rPr>
        <w:t>Science</w:t>
      </w:r>
      <w:r w:rsidRPr="007D0A1A">
        <w:t xml:space="preserve"> </w:t>
      </w:r>
      <w:r w:rsidRPr="007D0A1A">
        <w:rPr>
          <w:b/>
        </w:rPr>
        <w:t>289</w:t>
      </w:r>
      <w:r w:rsidRPr="007D0A1A">
        <w:t>: 920-930.</w:t>
      </w:r>
    </w:p>
    <w:p w14:paraId="7B67D305" w14:textId="77777777" w:rsidR="007D0A1A" w:rsidRPr="007D0A1A" w:rsidRDefault="007D0A1A" w:rsidP="007D0A1A">
      <w:pPr>
        <w:pStyle w:val="EndNoteBibliography"/>
        <w:spacing w:after="0"/>
        <w:ind w:left="720" w:hanging="720"/>
      </w:pPr>
      <w:r w:rsidRPr="007D0A1A">
        <w:t>8.</w:t>
      </w:r>
      <w:r w:rsidRPr="007D0A1A">
        <w:tab/>
        <w:t xml:space="preserve">Schmeing TM &amp; Ramakrishnan V (2009) What recent ribosome structures have revealed about the mechanism of translation. </w:t>
      </w:r>
      <w:r w:rsidRPr="007D0A1A">
        <w:rPr>
          <w:i/>
        </w:rPr>
        <w:t>Nature</w:t>
      </w:r>
      <w:r w:rsidRPr="007D0A1A">
        <w:t xml:space="preserve"> </w:t>
      </w:r>
      <w:r w:rsidRPr="007D0A1A">
        <w:rPr>
          <w:b/>
        </w:rPr>
        <w:t>461</w:t>
      </w:r>
      <w:r w:rsidRPr="007D0A1A">
        <w:t>: 1234-1242.</w:t>
      </w:r>
    </w:p>
    <w:p w14:paraId="72416963" w14:textId="77777777" w:rsidR="007D0A1A" w:rsidRPr="007D0A1A" w:rsidRDefault="007D0A1A" w:rsidP="007D0A1A">
      <w:pPr>
        <w:pStyle w:val="EndNoteBibliography"/>
        <w:spacing w:after="0"/>
        <w:ind w:left="720" w:hanging="720"/>
      </w:pPr>
      <w:r w:rsidRPr="007D0A1A">
        <w:t>9.</w:t>
      </w:r>
      <w:r w:rsidRPr="007D0A1A">
        <w:tab/>
        <w:t xml:space="preserve">Bowman JC, Petrov AS, Frenkel-Pinter M, Penev PI, &amp; Williams LD (2020) Root of the tree: The significance, evolution, and origins of the ribosome. </w:t>
      </w:r>
      <w:r w:rsidRPr="007D0A1A">
        <w:rPr>
          <w:i/>
        </w:rPr>
        <w:t>Chem Rev</w:t>
      </w:r>
      <w:r w:rsidRPr="007D0A1A">
        <w:t xml:space="preserve"> </w:t>
      </w:r>
      <w:r w:rsidRPr="007D0A1A">
        <w:rPr>
          <w:b/>
        </w:rPr>
        <w:t>120</w:t>
      </w:r>
      <w:r w:rsidRPr="007D0A1A">
        <w:t>: 4848-4878.</w:t>
      </w:r>
    </w:p>
    <w:p w14:paraId="6C27FA20" w14:textId="77777777" w:rsidR="007D0A1A" w:rsidRPr="007D0A1A" w:rsidRDefault="007D0A1A" w:rsidP="007D0A1A">
      <w:pPr>
        <w:pStyle w:val="EndNoteBibliography"/>
        <w:spacing w:after="0"/>
        <w:ind w:left="720" w:hanging="720"/>
      </w:pPr>
      <w:r w:rsidRPr="007D0A1A">
        <w:t>10.</w:t>
      </w:r>
      <w:r w:rsidRPr="007D0A1A">
        <w:tab/>
        <w:t xml:space="preserve">Runnels CM, Lanier KA, Williams JK, Bowman JC, Petrov AS, Hud NV, &amp; Williams LD (2018) Folding, assembly, and persistence: The essential nature and origins of biopolymers. </w:t>
      </w:r>
      <w:r w:rsidRPr="007D0A1A">
        <w:rPr>
          <w:i/>
        </w:rPr>
        <w:t>J Mol Evol</w:t>
      </w:r>
      <w:r w:rsidRPr="007D0A1A">
        <w:t xml:space="preserve"> </w:t>
      </w:r>
      <w:r w:rsidRPr="007D0A1A">
        <w:rPr>
          <w:b/>
        </w:rPr>
        <w:t>86</w:t>
      </w:r>
      <w:r w:rsidRPr="007D0A1A">
        <w:t>: 598-610.</w:t>
      </w:r>
    </w:p>
    <w:p w14:paraId="7B5D7FDD" w14:textId="77777777" w:rsidR="007D0A1A" w:rsidRPr="007D0A1A" w:rsidRDefault="007D0A1A" w:rsidP="007D0A1A">
      <w:pPr>
        <w:pStyle w:val="EndNoteBibliography"/>
        <w:spacing w:after="0"/>
        <w:ind w:left="720" w:hanging="720"/>
      </w:pPr>
      <w:r w:rsidRPr="007D0A1A">
        <w:t>11.</w:t>
      </w:r>
      <w:r w:rsidRPr="007D0A1A">
        <w:tab/>
        <w:t xml:space="preserve">Nelson DL, Lehninger AL, &amp; Cox MM (2021) </w:t>
      </w:r>
      <w:r w:rsidRPr="007D0A1A">
        <w:rPr>
          <w:i/>
        </w:rPr>
        <w:t>Lehninger principles of Biochemistry, 8th edition</w:t>
      </w:r>
      <w:r w:rsidRPr="007D0A1A">
        <w:t xml:space="preserve"> (Macmillan).</w:t>
      </w:r>
    </w:p>
    <w:p w14:paraId="7632B928" w14:textId="77777777" w:rsidR="007D0A1A" w:rsidRPr="007D0A1A" w:rsidRDefault="007D0A1A" w:rsidP="007D0A1A">
      <w:pPr>
        <w:pStyle w:val="EndNoteBibliography"/>
        <w:spacing w:after="0"/>
        <w:ind w:left="720" w:hanging="720"/>
      </w:pPr>
      <w:r w:rsidRPr="007D0A1A">
        <w:t>12.</w:t>
      </w:r>
      <w:r w:rsidRPr="007D0A1A">
        <w:tab/>
        <w:t xml:space="preserve">Sherman VR, Yang W, &amp; Meyers MA (2015) The materials science of collagen. </w:t>
      </w:r>
      <w:r w:rsidRPr="007D0A1A">
        <w:rPr>
          <w:i/>
        </w:rPr>
        <w:t>J Mech Behav Biomed Mat</w:t>
      </w:r>
      <w:r w:rsidRPr="007D0A1A">
        <w:t xml:space="preserve"> </w:t>
      </w:r>
      <w:r w:rsidRPr="007D0A1A">
        <w:rPr>
          <w:b/>
        </w:rPr>
        <w:t>52</w:t>
      </w:r>
      <w:r w:rsidRPr="007D0A1A">
        <w:t>: 22-50.</w:t>
      </w:r>
    </w:p>
    <w:p w14:paraId="589CCA26" w14:textId="77777777" w:rsidR="007D0A1A" w:rsidRPr="007D0A1A" w:rsidRDefault="007D0A1A" w:rsidP="007D0A1A">
      <w:pPr>
        <w:pStyle w:val="EndNoteBibliography"/>
        <w:spacing w:after="0"/>
        <w:ind w:left="720" w:hanging="720"/>
      </w:pPr>
      <w:r w:rsidRPr="007D0A1A">
        <w:t>13.</w:t>
      </w:r>
      <w:r w:rsidRPr="007D0A1A">
        <w:tab/>
        <w:t xml:space="preserve">Hirokawa N, Noda Y, Tanaka Y, &amp; Niwa S (2009) Kinesin superfamily motor proteins and intracellular transport. </w:t>
      </w:r>
      <w:r w:rsidRPr="007D0A1A">
        <w:rPr>
          <w:i/>
        </w:rPr>
        <w:t>Nat Rev Mol Cell Biol</w:t>
      </w:r>
      <w:r w:rsidRPr="007D0A1A">
        <w:t xml:space="preserve"> </w:t>
      </w:r>
      <w:r w:rsidRPr="007D0A1A">
        <w:rPr>
          <w:b/>
        </w:rPr>
        <w:t>10</w:t>
      </w:r>
      <w:r w:rsidRPr="007D0A1A">
        <w:t>: 682-696.</w:t>
      </w:r>
    </w:p>
    <w:p w14:paraId="3AE62E71" w14:textId="77777777" w:rsidR="007D0A1A" w:rsidRPr="007D0A1A" w:rsidRDefault="007D0A1A" w:rsidP="007D0A1A">
      <w:pPr>
        <w:pStyle w:val="EndNoteBibliography"/>
        <w:spacing w:after="0"/>
        <w:ind w:left="720" w:hanging="720"/>
      </w:pPr>
      <w:r w:rsidRPr="007D0A1A">
        <w:t>14.</w:t>
      </w:r>
      <w:r w:rsidRPr="007D0A1A">
        <w:tab/>
        <w:t xml:space="preserve">Edwardson TG, Levasseur MD, Tetter S, Steinauer A, Hori M, &amp; Hilvert D (2022) Protein cages: From fundamentals to advanced applications. </w:t>
      </w:r>
      <w:r w:rsidRPr="007D0A1A">
        <w:rPr>
          <w:i/>
        </w:rPr>
        <w:t>Chem Rev</w:t>
      </w:r>
      <w:r w:rsidRPr="007D0A1A">
        <w:t xml:space="preserve"> </w:t>
      </w:r>
      <w:r w:rsidRPr="007D0A1A">
        <w:rPr>
          <w:b/>
        </w:rPr>
        <w:t>122</w:t>
      </w:r>
      <w:r w:rsidRPr="007D0A1A">
        <w:t>: 9145-9197.</w:t>
      </w:r>
    </w:p>
    <w:p w14:paraId="7186C55C" w14:textId="77777777" w:rsidR="007D0A1A" w:rsidRPr="007D0A1A" w:rsidRDefault="007D0A1A" w:rsidP="007D0A1A">
      <w:pPr>
        <w:pStyle w:val="EndNoteBibliography"/>
        <w:spacing w:after="0"/>
        <w:ind w:left="720" w:hanging="720"/>
      </w:pPr>
      <w:r w:rsidRPr="007D0A1A">
        <w:t>15.</w:t>
      </w:r>
      <w:r w:rsidRPr="007D0A1A">
        <w:tab/>
        <w:t xml:space="preserve">Reinisch KM &amp; Prinz WA (2021) Mechanisms of nonvesicular lipid transport. </w:t>
      </w:r>
      <w:r w:rsidRPr="007D0A1A">
        <w:rPr>
          <w:i/>
        </w:rPr>
        <w:t>J Cell Biol</w:t>
      </w:r>
      <w:r w:rsidRPr="007D0A1A">
        <w:t xml:space="preserve"> </w:t>
      </w:r>
      <w:r w:rsidRPr="007D0A1A">
        <w:rPr>
          <w:b/>
        </w:rPr>
        <w:t>220</w:t>
      </w:r>
      <w:r w:rsidRPr="007D0A1A">
        <w:t>: e202012058.</w:t>
      </w:r>
    </w:p>
    <w:p w14:paraId="07DB41A0" w14:textId="77777777" w:rsidR="007D0A1A" w:rsidRPr="007D0A1A" w:rsidRDefault="007D0A1A" w:rsidP="007D0A1A">
      <w:pPr>
        <w:pStyle w:val="EndNoteBibliography"/>
        <w:spacing w:after="0"/>
        <w:ind w:left="720" w:hanging="720"/>
      </w:pPr>
      <w:r w:rsidRPr="007D0A1A">
        <w:t>16.</w:t>
      </w:r>
      <w:r w:rsidRPr="007D0A1A">
        <w:tab/>
        <w:t xml:space="preserve">Marston S &amp; Zamora JE (2020) Troponin structure and function: A view of recent progress. </w:t>
      </w:r>
      <w:r w:rsidRPr="007D0A1A">
        <w:rPr>
          <w:i/>
        </w:rPr>
        <w:t>J Muscle Res Cell Motil</w:t>
      </w:r>
      <w:r w:rsidRPr="007D0A1A">
        <w:t xml:space="preserve"> </w:t>
      </w:r>
      <w:r w:rsidRPr="007D0A1A">
        <w:rPr>
          <w:b/>
        </w:rPr>
        <w:t>41</w:t>
      </w:r>
      <w:r w:rsidRPr="007D0A1A">
        <w:t>: 71-89.</w:t>
      </w:r>
    </w:p>
    <w:p w14:paraId="58B9A21C" w14:textId="77777777" w:rsidR="007D0A1A" w:rsidRPr="007D0A1A" w:rsidRDefault="007D0A1A" w:rsidP="007D0A1A">
      <w:pPr>
        <w:pStyle w:val="EndNoteBibliography"/>
        <w:spacing w:after="0"/>
        <w:ind w:left="720" w:hanging="720"/>
      </w:pPr>
      <w:r w:rsidRPr="007D0A1A">
        <w:t>17.</w:t>
      </w:r>
      <w:r w:rsidRPr="007D0A1A">
        <w:tab/>
        <w:t xml:space="preserve">Norton L, Shannon C, Gastaldelli A, &amp; Defronzo RA (2022) Insulin: The master regulator of glucose metabolism. </w:t>
      </w:r>
      <w:r w:rsidRPr="007D0A1A">
        <w:rPr>
          <w:i/>
        </w:rPr>
        <w:t>Metabolism</w:t>
      </w:r>
      <w:r w:rsidRPr="007D0A1A">
        <w:t xml:space="preserve"> </w:t>
      </w:r>
      <w:r w:rsidRPr="007D0A1A">
        <w:rPr>
          <w:b/>
        </w:rPr>
        <w:t>129</w:t>
      </w:r>
      <w:r w:rsidRPr="007D0A1A">
        <w:t>: 155142.</w:t>
      </w:r>
    </w:p>
    <w:p w14:paraId="7EBA93FD" w14:textId="77777777" w:rsidR="007D0A1A" w:rsidRPr="007D0A1A" w:rsidRDefault="007D0A1A" w:rsidP="007D0A1A">
      <w:pPr>
        <w:pStyle w:val="EndNoteBibliography"/>
        <w:spacing w:after="0"/>
        <w:ind w:left="720" w:hanging="720"/>
      </w:pPr>
      <w:r w:rsidRPr="007D0A1A">
        <w:t>18.</w:t>
      </w:r>
      <w:r w:rsidRPr="007D0A1A">
        <w:tab/>
        <w:t xml:space="preserve">Roskamp KW, Paulson CN, Brubaker WD, &amp; Martin RW (2020) Function and aggregation in structural eye lens crystallins. </w:t>
      </w:r>
      <w:r w:rsidRPr="007D0A1A">
        <w:rPr>
          <w:i/>
        </w:rPr>
        <w:t>Acc Chem Res</w:t>
      </w:r>
      <w:r w:rsidRPr="007D0A1A">
        <w:t xml:space="preserve"> </w:t>
      </w:r>
      <w:r w:rsidRPr="007D0A1A">
        <w:rPr>
          <w:b/>
        </w:rPr>
        <w:t>53</w:t>
      </w:r>
      <w:r w:rsidRPr="007D0A1A">
        <w:t>: 863-874.</w:t>
      </w:r>
    </w:p>
    <w:p w14:paraId="78FCE3EF" w14:textId="77777777" w:rsidR="007D0A1A" w:rsidRPr="007D0A1A" w:rsidRDefault="007D0A1A" w:rsidP="007D0A1A">
      <w:pPr>
        <w:pStyle w:val="EndNoteBibliography"/>
        <w:spacing w:after="0"/>
        <w:ind w:left="720" w:hanging="720"/>
      </w:pPr>
      <w:r w:rsidRPr="007D0A1A">
        <w:t>19.</w:t>
      </w:r>
      <w:r w:rsidRPr="007D0A1A">
        <w:tab/>
        <w:t xml:space="preserve">Tsien RY (1998) The green fluorescent protein. </w:t>
      </w:r>
      <w:r w:rsidRPr="007D0A1A">
        <w:rPr>
          <w:i/>
        </w:rPr>
        <w:t>Annu Rev Biochem</w:t>
      </w:r>
      <w:r w:rsidRPr="007D0A1A">
        <w:t xml:space="preserve"> </w:t>
      </w:r>
      <w:r w:rsidRPr="007D0A1A">
        <w:rPr>
          <w:b/>
        </w:rPr>
        <w:t>67</w:t>
      </w:r>
      <w:r w:rsidRPr="007D0A1A">
        <w:t>: 509-544.</w:t>
      </w:r>
    </w:p>
    <w:p w14:paraId="77828C5A" w14:textId="77777777" w:rsidR="007D0A1A" w:rsidRPr="007D0A1A" w:rsidRDefault="007D0A1A" w:rsidP="007D0A1A">
      <w:pPr>
        <w:pStyle w:val="EndNoteBibliography"/>
        <w:spacing w:after="0"/>
        <w:ind w:left="720" w:hanging="720"/>
      </w:pPr>
      <w:r w:rsidRPr="007D0A1A">
        <w:t>20.</w:t>
      </w:r>
      <w:r w:rsidRPr="007D0A1A">
        <w:tab/>
        <w:t xml:space="preserve">Levenson R, Demartini DG, &amp; Morse DE (2017) Molecular mechanism of reflectin’s tunable biophotonic control: Opportunities and limitations for new optoelectronics. </w:t>
      </w:r>
      <w:r w:rsidRPr="007D0A1A">
        <w:rPr>
          <w:i/>
        </w:rPr>
        <w:t>APL Materials</w:t>
      </w:r>
      <w:r w:rsidRPr="007D0A1A">
        <w:t xml:space="preserve"> </w:t>
      </w:r>
      <w:r w:rsidRPr="007D0A1A">
        <w:rPr>
          <w:b/>
        </w:rPr>
        <w:t>5</w:t>
      </w:r>
      <w:r w:rsidRPr="007D0A1A">
        <w:t>.</w:t>
      </w:r>
    </w:p>
    <w:p w14:paraId="0AD35B2C" w14:textId="77777777" w:rsidR="007D0A1A" w:rsidRPr="007D0A1A" w:rsidRDefault="007D0A1A" w:rsidP="007D0A1A">
      <w:pPr>
        <w:pStyle w:val="EndNoteBibliography"/>
        <w:spacing w:after="0"/>
        <w:ind w:left="720" w:hanging="720"/>
      </w:pPr>
      <w:r w:rsidRPr="007D0A1A">
        <w:t>21.</w:t>
      </w:r>
      <w:r w:rsidRPr="007D0A1A">
        <w:tab/>
        <w:t xml:space="preserve">Petrone L (2013) Molecular surface chemistry in marine bioadhesion. </w:t>
      </w:r>
      <w:r w:rsidRPr="007D0A1A">
        <w:rPr>
          <w:i/>
        </w:rPr>
        <w:t>Adv Colloid Interface Sci</w:t>
      </w:r>
      <w:r w:rsidRPr="007D0A1A">
        <w:t xml:space="preserve"> </w:t>
      </w:r>
      <w:r w:rsidRPr="007D0A1A">
        <w:rPr>
          <w:b/>
        </w:rPr>
        <w:t>195</w:t>
      </w:r>
      <w:r w:rsidRPr="007D0A1A">
        <w:t>: 1-18.</w:t>
      </w:r>
    </w:p>
    <w:p w14:paraId="09447AE1" w14:textId="77777777" w:rsidR="007D0A1A" w:rsidRPr="007D0A1A" w:rsidRDefault="007D0A1A" w:rsidP="007D0A1A">
      <w:pPr>
        <w:pStyle w:val="EndNoteBibliography"/>
        <w:spacing w:after="0"/>
        <w:ind w:left="720" w:hanging="720"/>
      </w:pPr>
      <w:r w:rsidRPr="007D0A1A">
        <w:t>22.</w:t>
      </w:r>
      <w:r w:rsidRPr="007D0A1A">
        <w:tab/>
        <w:t xml:space="preserve">Vergalli J, Bodrenko IV, Masi M, Moynié L, Acosta-Gutiérrez S, Naismith JH, Davin-Regli A, Ceccarelli M, Van Den Berg B, &amp; Winterhalter M (2020) Porins and small-molecule translocation across the outer membrane of gram-negative bacteria. </w:t>
      </w:r>
      <w:r w:rsidRPr="007D0A1A">
        <w:rPr>
          <w:i/>
        </w:rPr>
        <w:t>Nat Rev Microbiol</w:t>
      </w:r>
      <w:r w:rsidRPr="007D0A1A">
        <w:t xml:space="preserve"> </w:t>
      </w:r>
      <w:r w:rsidRPr="007D0A1A">
        <w:rPr>
          <w:b/>
        </w:rPr>
        <w:t>18</w:t>
      </w:r>
      <w:r w:rsidRPr="007D0A1A">
        <w:t>: 164-176.</w:t>
      </w:r>
    </w:p>
    <w:p w14:paraId="397BBAB9" w14:textId="77777777" w:rsidR="007D0A1A" w:rsidRPr="007D0A1A" w:rsidRDefault="007D0A1A" w:rsidP="007D0A1A">
      <w:pPr>
        <w:pStyle w:val="EndNoteBibliography"/>
        <w:spacing w:after="0"/>
        <w:ind w:left="720" w:hanging="720"/>
      </w:pPr>
      <w:r w:rsidRPr="007D0A1A">
        <w:t>23.</w:t>
      </w:r>
      <w:r w:rsidRPr="007D0A1A">
        <w:tab/>
        <w:t xml:space="preserve">Ding EA &amp; Kumar S (2024) Neurofilament biophysics: From structure to biomechanics. </w:t>
      </w:r>
      <w:r w:rsidRPr="007D0A1A">
        <w:rPr>
          <w:i/>
        </w:rPr>
        <w:t>Mol Biol Cell</w:t>
      </w:r>
      <w:r w:rsidRPr="007D0A1A">
        <w:t xml:space="preserve"> </w:t>
      </w:r>
      <w:r w:rsidRPr="007D0A1A">
        <w:rPr>
          <w:b/>
        </w:rPr>
        <w:t>35</w:t>
      </w:r>
      <w:r w:rsidRPr="007D0A1A">
        <w:t>: 1-14.</w:t>
      </w:r>
    </w:p>
    <w:p w14:paraId="08AC73B3" w14:textId="77777777" w:rsidR="007D0A1A" w:rsidRPr="007D0A1A" w:rsidRDefault="007D0A1A" w:rsidP="007D0A1A">
      <w:pPr>
        <w:pStyle w:val="EndNoteBibliography"/>
        <w:spacing w:after="0"/>
        <w:ind w:left="720" w:hanging="720"/>
      </w:pPr>
      <w:r w:rsidRPr="007D0A1A">
        <w:t>24.</w:t>
      </w:r>
      <w:r w:rsidRPr="007D0A1A">
        <w:tab/>
        <w:t xml:space="preserve">Morth JP, Pedersen BP, Toustrup-Jensen MS, Sørensen TL-M, Petersen J, Andersen JP, Vilsen B, &amp; Nissen P (2007) Crystal structure of the sodium–potassium pump. </w:t>
      </w:r>
      <w:r w:rsidRPr="007D0A1A">
        <w:rPr>
          <w:i/>
        </w:rPr>
        <w:t>Nature</w:t>
      </w:r>
      <w:r w:rsidRPr="007D0A1A">
        <w:t xml:space="preserve"> </w:t>
      </w:r>
      <w:r w:rsidRPr="007D0A1A">
        <w:rPr>
          <w:b/>
        </w:rPr>
        <w:t>450</w:t>
      </w:r>
      <w:r w:rsidRPr="007D0A1A">
        <w:t>: 1043-1049.</w:t>
      </w:r>
    </w:p>
    <w:p w14:paraId="265ADD26" w14:textId="77777777" w:rsidR="007D0A1A" w:rsidRPr="007D0A1A" w:rsidRDefault="007D0A1A" w:rsidP="007D0A1A">
      <w:pPr>
        <w:pStyle w:val="EndNoteBibliography"/>
        <w:spacing w:after="0"/>
        <w:ind w:left="720" w:hanging="720"/>
      </w:pPr>
      <w:r w:rsidRPr="007D0A1A">
        <w:t>25.</w:t>
      </w:r>
      <w:r w:rsidRPr="007D0A1A">
        <w:tab/>
        <w:t xml:space="preserve">Holmes EC (2009) RNA virus genomics: A world of possibilities. </w:t>
      </w:r>
      <w:r w:rsidRPr="007D0A1A">
        <w:rPr>
          <w:i/>
        </w:rPr>
        <w:t>J Clin Invest</w:t>
      </w:r>
      <w:r w:rsidRPr="007D0A1A">
        <w:t xml:space="preserve"> </w:t>
      </w:r>
      <w:r w:rsidRPr="007D0A1A">
        <w:rPr>
          <w:b/>
        </w:rPr>
        <w:t>119</w:t>
      </w:r>
      <w:r w:rsidRPr="007D0A1A">
        <w:t>: 2488-2495.</w:t>
      </w:r>
    </w:p>
    <w:p w14:paraId="463598ED" w14:textId="77777777" w:rsidR="007D0A1A" w:rsidRPr="007D0A1A" w:rsidRDefault="007D0A1A" w:rsidP="007D0A1A">
      <w:pPr>
        <w:pStyle w:val="EndNoteBibliography"/>
        <w:spacing w:after="0"/>
        <w:ind w:left="720" w:hanging="720"/>
      </w:pPr>
      <w:r w:rsidRPr="007D0A1A">
        <w:t>26.</w:t>
      </w:r>
      <w:r w:rsidRPr="007D0A1A">
        <w:tab/>
        <w:t xml:space="preserve">Kruger K, Grabowski PJ, Zaug AJ, Sands J, Gottschling DE, &amp; Cech TR (1982) Self-splicing RNA: Autoexcision and autocyclization of the ribosomal RNA intervening sequence of tetrahymena. </w:t>
      </w:r>
      <w:r w:rsidRPr="007D0A1A">
        <w:rPr>
          <w:i/>
        </w:rPr>
        <w:t>Cell</w:t>
      </w:r>
      <w:r w:rsidRPr="007D0A1A">
        <w:t xml:space="preserve"> </w:t>
      </w:r>
      <w:r w:rsidRPr="007D0A1A">
        <w:rPr>
          <w:b/>
        </w:rPr>
        <w:t>31</w:t>
      </w:r>
      <w:r w:rsidRPr="007D0A1A">
        <w:t>: 147-157.</w:t>
      </w:r>
    </w:p>
    <w:p w14:paraId="04F5B9D7" w14:textId="77777777" w:rsidR="007D0A1A" w:rsidRPr="007D0A1A" w:rsidRDefault="007D0A1A" w:rsidP="007D0A1A">
      <w:pPr>
        <w:pStyle w:val="EndNoteBibliography"/>
        <w:spacing w:after="0"/>
        <w:ind w:left="720" w:hanging="720"/>
      </w:pPr>
      <w:r w:rsidRPr="007D0A1A">
        <w:t>27.</w:t>
      </w:r>
      <w:r w:rsidRPr="007D0A1A">
        <w:tab/>
        <w:t xml:space="preserve">Guerrier-Takada C, Gardiner K, Marsh T, Pace N, &amp; Altman S (1983) The RNA moiety of ribonuclease P is the catalytic subunit of the enzyme. </w:t>
      </w:r>
      <w:r w:rsidRPr="007D0A1A">
        <w:rPr>
          <w:i/>
        </w:rPr>
        <w:t>Cell</w:t>
      </w:r>
      <w:r w:rsidRPr="007D0A1A">
        <w:t xml:space="preserve"> </w:t>
      </w:r>
      <w:r w:rsidRPr="007D0A1A">
        <w:rPr>
          <w:b/>
        </w:rPr>
        <w:t>35</w:t>
      </w:r>
      <w:r w:rsidRPr="007D0A1A">
        <w:t>: 849-857.</w:t>
      </w:r>
    </w:p>
    <w:p w14:paraId="7CA2D13C" w14:textId="77777777" w:rsidR="007D0A1A" w:rsidRPr="007D0A1A" w:rsidRDefault="007D0A1A" w:rsidP="007D0A1A">
      <w:pPr>
        <w:pStyle w:val="EndNoteBibliography"/>
        <w:spacing w:after="0"/>
        <w:ind w:left="720" w:hanging="720"/>
      </w:pPr>
      <w:r w:rsidRPr="007D0A1A">
        <w:t>28.</w:t>
      </w:r>
      <w:r w:rsidRPr="007D0A1A">
        <w:tab/>
        <w:t xml:space="preserve">Rich A (1977) Three-dimensional structure and biological function of transfer RNA. </w:t>
      </w:r>
      <w:r w:rsidRPr="007D0A1A">
        <w:rPr>
          <w:i/>
        </w:rPr>
        <w:t>Acc Chem Res</w:t>
      </w:r>
      <w:r w:rsidRPr="007D0A1A">
        <w:t xml:space="preserve"> </w:t>
      </w:r>
      <w:r w:rsidRPr="007D0A1A">
        <w:rPr>
          <w:b/>
        </w:rPr>
        <w:t>10</w:t>
      </w:r>
      <w:r w:rsidRPr="007D0A1A">
        <w:t>: 388-396.</w:t>
      </w:r>
    </w:p>
    <w:p w14:paraId="7F279F02" w14:textId="77777777" w:rsidR="007D0A1A" w:rsidRPr="007D0A1A" w:rsidRDefault="007D0A1A" w:rsidP="007D0A1A">
      <w:pPr>
        <w:pStyle w:val="EndNoteBibliography"/>
        <w:spacing w:after="0"/>
        <w:ind w:left="720" w:hanging="720"/>
      </w:pPr>
      <w:r w:rsidRPr="007D0A1A">
        <w:t>29.</w:t>
      </w:r>
      <w:r w:rsidRPr="007D0A1A">
        <w:tab/>
        <w:t xml:space="preserve">Delbianco M, Kononov A, Poveda A, Yu Y, Diercks T, JiméNez-Barbero JS, &amp; Seeberger PH (2018) Well-defined oligo-and polysaccharides as ideal probes for structural studies. </w:t>
      </w:r>
      <w:r w:rsidRPr="007D0A1A">
        <w:rPr>
          <w:i/>
        </w:rPr>
        <w:t>J Am Chem Soc</w:t>
      </w:r>
      <w:r w:rsidRPr="007D0A1A">
        <w:t xml:space="preserve"> </w:t>
      </w:r>
      <w:r w:rsidRPr="007D0A1A">
        <w:rPr>
          <w:b/>
        </w:rPr>
        <w:t>140</w:t>
      </w:r>
      <w:r w:rsidRPr="007D0A1A">
        <w:t>: 5421-5426.</w:t>
      </w:r>
    </w:p>
    <w:p w14:paraId="7B331B45" w14:textId="77777777" w:rsidR="007D0A1A" w:rsidRPr="007D0A1A" w:rsidRDefault="007D0A1A" w:rsidP="007D0A1A">
      <w:pPr>
        <w:pStyle w:val="EndNoteBibliography"/>
        <w:spacing w:after="0"/>
        <w:ind w:left="720" w:hanging="720"/>
      </w:pPr>
      <w:r w:rsidRPr="007D0A1A">
        <w:t>30.</w:t>
      </w:r>
      <w:r w:rsidRPr="007D0A1A">
        <w:tab/>
        <w:t xml:space="preserve">Fittolani G, Seeberger PH, &amp; Delbianco M (2020) Helical polysaccharides. </w:t>
      </w:r>
      <w:r w:rsidRPr="007D0A1A">
        <w:rPr>
          <w:i/>
        </w:rPr>
        <w:t>Peptide Sci</w:t>
      </w:r>
      <w:r w:rsidRPr="007D0A1A">
        <w:t xml:space="preserve"> </w:t>
      </w:r>
      <w:r w:rsidRPr="007D0A1A">
        <w:rPr>
          <w:b/>
        </w:rPr>
        <w:t>112</w:t>
      </w:r>
      <w:r w:rsidRPr="007D0A1A">
        <w:t>: e24124.</w:t>
      </w:r>
    </w:p>
    <w:p w14:paraId="0349054D" w14:textId="77777777" w:rsidR="007D0A1A" w:rsidRPr="007D0A1A" w:rsidRDefault="007D0A1A" w:rsidP="007D0A1A">
      <w:pPr>
        <w:pStyle w:val="EndNoteBibliography"/>
        <w:spacing w:after="0"/>
        <w:ind w:left="720" w:hanging="720"/>
      </w:pPr>
      <w:r w:rsidRPr="007D0A1A">
        <w:t>31.</w:t>
      </w:r>
      <w:r w:rsidRPr="007D0A1A">
        <w:tab/>
        <w:t xml:space="preserve">Pavlov G, Finet S, Tatarenko K, Korneeva E, &amp; Ebel C (2003) Conformation of heparin studied with macromolecular hydrodynamic methods and X-ray scattering. </w:t>
      </w:r>
      <w:r w:rsidRPr="007D0A1A">
        <w:rPr>
          <w:i/>
        </w:rPr>
        <w:t>Eur Biophys J</w:t>
      </w:r>
      <w:r w:rsidRPr="007D0A1A">
        <w:t xml:space="preserve"> </w:t>
      </w:r>
      <w:r w:rsidRPr="007D0A1A">
        <w:rPr>
          <w:b/>
        </w:rPr>
        <w:t>32</w:t>
      </w:r>
      <w:r w:rsidRPr="007D0A1A">
        <w:t>: 437-449.</w:t>
      </w:r>
    </w:p>
    <w:p w14:paraId="20F7E7CD" w14:textId="77777777" w:rsidR="007D0A1A" w:rsidRPr="007D0A1A" w:rsidRDefault="007D0A1A" w:rsidP="007D0A1A">
      <w:pPr>
        <w:pStyle w:val="EndNoteBibliography"/>
        <w:spacing w:after="0"/>
        <w:ind w:left="720" w:hanging="720"/>
      </w:pPr>
      <w:r w:rsidRPr="007D0A1A">
        <w:t>32.</w:t>
      </w:r>
      <w:r w:rsidRPr="007D0A1A">
        <w:tab/>
        <w:t xml:space="preserve">Sewell EW &amp; Brown ED (2014) Taking aim at wall teichoic acid synthesis: New biology and new leads for antibiotics. </w:t>
      </w:r>
      <w:r w:rsidRPr="007D0A1A">
        <w:rPr>
          <w:i/>
        </w:rPr>
        <w:t>J Antibiot</w:t>
      </w:r>
      <w:r w:rsidRPr="007D0A1A">
        <w:t xml:space="preserve"> </w:t>
      </w:r>
      <w:r w:rsidRPr="007D0A1A">
        <w:rPr>
          <w:b/>
        </w:rPr>
        <w:t>67</w:t>
      </w:r>
      <w:r w:rsidRPr="007D0A1A">
        <w:t>: 43-51.</w:t>
      </w:r>
    </w:p>
    <w:p w14:paraId="2FC5DA65" w14:textId="77777777" w:rsidR="007D0A1A" w:rsidRPr="007D0A1A" w:rsidRDefault="007D0A1A" w:rsidP="007D0A1A">
      <w:pPr>
        <w:pStyle w:val="EndNoteBibliography"/>
        <w:spacing w:after="0"/>
        <w:ind w:left="720" w:hanging="720"/>
      </w:pPr>
      <w:r w:rsidRPr="007D0A1A">
        <w:t>33.</w:t>
      </w:r>
      <w:r w:rsidRPr="007D0A1A">
        <w:tab/>
        <w:t xml:space="preserve">Habibi Y, Lucia LA, &amp; Rojas OJ (2010) Cellulose nanocrystals: Chemistry, self-assembly, and applications. </w:t>
      </w:r>
      <w:r w:rsidRPr="007D0A1A">
        <w:rPr>
          <w:i/>
        </w:rPr>
        <w:t>Chem Rev</w:t>
      </w:r>
      <w:r w:rsidRPr="007D0A1A">
        <w:t xml:space="preserve"> </w:t>
      </w:r>
      <w:r w:rsidRPr="007D0A1A">
        <w:rPr>
          <w:b/>
        </w:rPr>
        <w:t>110</w:t>
      </w:r>
      <w:r w:rsidRPr="007D0A1A">
        <w:t>: 3479-3500.</w:t>
      </w:r>
    </w:p>
    <w:p w14:paraId="6D88561E" w14:textId="77777777" w:rsidR="007D0A1A" w:rsidRPr="007D0A1A" w:rsidRDefault="007D0A1A" w:rsidP="007D0A1A">
      <w:pPr>
        <w:pStyle w:val="EndNoteBibliography"/>
        <w:spacing w:after="0"/>
        <w:ind w:left="720" w:hanging="720"/>
      </w:pPr>
      <w:r w:rsidRPr="007D0A1A">
        <w:lastRenderedPageBreak/>
        <w:t>34.</w:t>
      </w:r>
      <w:r w:rsidRPr="007D0A1A">
        <w:tab/>
        <w:t xml:space="preserve">Roach PJ, Depaoli-Roach AA, Hurley TD, &amp; Tagliabracci VS (2012) Glycogen and its metabolism: Some new developments and old themes. </w:t>
      </w:r>
      <w:r w:rsidRPr="007D0A1A">
        <w:rPr>
          <w:i/>
        </w:rPr>
        <w:t>Biochem J</w:t>
      </w:r>
      <w:r w:rsidRPr="007D0A1A">
        <w:t xml:space="preserve"> </w:t>
      </w:r>
      <w:r w:rsidRPr="007D0A1A">
        <w:rPr>
          <w:b/>
        </w:rPr>
        <w:t>441</w:t>
      </w:r>
      <w:r w:rsidRPr="007D0A1A">
        <w:t>: 763-787.</w:t>
      </w:r>
    </w:p>
    <w:p w14:paraId="20111D94" w14:textId="77777777" w:rsidR="007D0A1A" w:rsidRPr="007D0A1A" w:rsidRDefault="007D0A1A" w:rsidP="007D0A1A">
      <w:pPr>
        <w:pStyle w:val="EndNoteBibliography"/>
        <w:spacing w:after="0"/>
        <w:ind w:left="720" w:hanging="720"/>
      </w:pPr>
      <w:r w:rsidRPr="007D0A1A">
        <w:t>35.</w:t>
      </w:r>
      <w:r w:rsidRPr="007D0A1A">
        <w:tab/>
        <w:t xml:space="preserve">Shoulders MD &amp; Raines RT (2009) Collagen structure and stability. </w:t>
      </w:r>
      <w:r w:rsidRPr="007D0A1A">
        <w:rPr>
          <w:i/>
        </w:rPr>
        <w:t>Annu Rev Biochem</w:t>
      </w:r>
      <w:r w:rsidRPr="007D0A1A">
        <w:t xml:space="preserve"> </w:t>
      </w:r>
      <w:r w:rsidRPr="007D0A1A">
        <w:rPr>
          <w:b/>
        </w:rPr>
        <w:t>78</w:t>
      </w:r>
      <w:r w:rsidRPr="007D0A1A">
        <w:t>: 929-958.</w:t>
      </w:r>
    </w:p>
    <w:p w14:paraId="1A8CF555" w14:textId="77777777" w:rsidR="007D0A1A" w:rsidRPr="007D0A1A" w:rsidRDefault="007D0A1A" w:rsidP="007D0A1A">
      <w:pPr>
        <w:pStyle w:val="EndNoteBibliography"/>
        <w:spacing w:after="0"/>
        <w:ind w:left="720" w:hanging="720"/>
      </w:pPr>
      <w:r w:rsidRPr="007D0A1A">
        <w:t>36.</w:t>
      </w:r>
      <w:r w:rsidRPr="007D0A1A">
        <w:tab/>
        <w:t xml:space="preserve">Radivojac P, Iakoucheva LM, Oldfield CJ, Obradovic Z, Uversky VN, &amp; Dunker AK (2007) Intrinsic disorder and functional proteomics. </w:t>
      </w:r>
      <w:r w:rsidRPr="007D0A1A">
        <w:rPr>
          <w:i/>
        </w:rPr>
        <w:t>Biophys J</w:t>
      </w:r>
      <w:r w:rsidRPr="007D0A1A">
        <w:t xml:space="preserve"> </w:t>
      </w:r>
      <w:r w:rsidRPr="007D0A1A">
        <w:rPr>
          <w:b/>
        </w:rPr>
        <w:t>92</w:t>
      </w:r>
      <w:r w:rsidRPr="007D0A1A">
        <w:t>: 1439-1456.</w:t>
      </w:r>
    </w:p>
    <w:p w14:paraId="0CDBD5EC" w14:textId="77777777" w:rsidR="007D0A1A" w:rsidRPr="007D0A1A" w:rsidRDefault="007D0A1A" w:rsidP="007D0A1A">
      <w:pPr>
        <w:pStyle w:val="EndNoteBibliography"/>
        <w:spacing w:after="0"/>
        <w:ind w:left="720" w:hanging="720"/>
      </w:pPr>
      <w:r w:rsidRPr="007D0A1A">
        <w:t>37.</w:t>
      </w:r>
      <w:r w:rsidRPr="007D0A1A">
        <w:tab/>
        <w:t xml:space="preserve">Schroeder GK, Lad C, Wyman P, Williams NH, &amp; Wolfenden R (2006) The time required for water attack at the phosphorus atom of simple phosphodiesters and of DNA. </w:t>
      </w:r>
      <w:r w:rsidRPr="007D0A1A">
        <w:rPr>
          <w:i/>
        </w:rPr>
        <w:t>Proc Natl Acad Sci USA</w:t>
      </w:r>
      <w:r w:rsidRPr="007D0A1A">
        <w:t xml:space="preserve"> </w:t>
      </w:r>
      <w:r w:rsidRPr="007D0A1A">
        <w:rPr>
          <w:b/>
        </w:rPr>
        <w:t>103</w:t>
      </w:r>
      <w:r w:rsidRPr="007D0A1A">
        <w:t>: 4052-4055.</w:t>
      </w:r>
    </w:p>
    <w:p w14:paraId="6D6DD8FA" w14:textId="77777777" w:rsidR="007D0A1A" w:rsidRPr="007D0A1A" w:rsidRDefault="007D0A1A" w:rsidP="007D0A1A">
      <w:pPr>
        <w:pStyle w:val="EndNoteBibliography"/>
        <w:spacing w:after="0"/>
        <w:ind w:left="720" w:hanging="720"/>
      </w:pPr>
      <w:r w:rsidRPr="007D0A1A">
        <w:t>38.</w:t>
      </w:r>
      <w:r w:rsidRPr="007D0A1A">
        <w:tab/>
        <w:t xml:space="preserve">Wolfenden R, Lu X, &amp; Young G (1998) Spontaneous hydrolysis of glycosides. </w:t>
      </w:r>
      <w:r w:rsidRPr="007D0A1A">
        <w:rPr>
          <w:i/>
        </w:rPr>
        <w:t>J Am Chem Soc</w:t>
      </w:r>
      <w:r w:rsidRPr="007D0A1A">
        <w:t xml:space="preserve"> </w:t>
      </w:r>
      <w:r w:rsidRPr="007D0A1A">
        <w:rPr>
          <w:b/>
        </w:rPr>
        <w:t>120</w:t>
      </w:r>
      <w:r w:rsidRPr="007D0A1A">
        <w:t>: 6814-6815.</w:t>
      </w:r>
    </w:p>
    <w:p w14:paraId="758D226A" w14:textId="77777777" w:rsidR="007D0A1A" w:rsidRPr="007D0A1A" w:rsidRDefault="007D0A1A" w:rsidP="007D0A1A">
      <w:pPr>
        <w:pStyle w:val="EndNoteBibliography"/>
        <w:spacing w:after="0"/>
        <w:ind w:left="720" w:hanging="720"/>
      </w:pPr>
      <w:r w:rsidRPr="007D0A1A">
        <w:t>39.</w:t>
      </w:r>
      <w:r w:rsidRPr="007D0A1A">
        <w:tab/>
        <w:t xml:space="preserve">Lindahl T (1993) Instability and decay of the primary structure of DNA. </w:t>
      </w:r>
      <w:r w:rsidRPr="007D0A1A">
        <w:rPr>
          <w:i/>
        </w:rPr>
        <w:t>Nature</w:t>
      </w:r>
      <w:r w:rsidRPr="007D0A1A">
        <w:t xml:space="preserve"> </w:t>
      </w:r>
      <w:r w:rsidRPr="007D0A1A">
        <w:rPr>
          <w:b/>
        </w:rPr>
        <w:t>362</w:t>
      </w:r>
      <w:r w:rsidRPr="007D0A1A">
        <w:t>: 709-715.</w:t>
      </w:r>
    </w:p>
    <w:p w14:paraId="1B0D5901" w14:textId="77777777" w:rsidR="007D0A1A" w:rsidRPr="007D0A1A" w:rsidRDefault="007D0A1A" w:rsidP="007D0A1A">
      <w:pPr>
        <w:pStyle w:val="EndNoteBibliography"/>
        <w:spacing w:after="0"/>
        <w:ind w:left="720" w:hanging="720"/>
      </w:pPr>
      <w:r w:rsidRPr="007D0A1A">
        <w:t>40.</w:t>
      </w:r>
      <w:r w:rsidRPr="007D0A1A">
        <w:tab/>
        <w:t xml:space="preserve">Martin RB (1998) Free energies and equilibria of peptide bond hydrolysis and formation. </w:t>
      </w:r>
      <w:r w:rsidRPr="007D0A1A">
        <w:rPr>
          <w:i/>
        </w:rPr>
        <w:t>Biopolymers: Orig Res Biomol</w:t>
      </w:r>
      <w:r w:rsidRPr="007D0A1A">
        <w:t xml:space="preserve"> </w:t>
      </w:r>
      <w:r w:rsidRPr="007D0A1A">
        <w:rPr>
          <w:b/>
        </w:rPr>
        <w:t>45</w:t>
      </w:r>
      <w:r w:rsidRPr="007D0A1A">
        <w:t>: 351-353.</w:t>
      </w:r>
    </w:p>
    <w:p w14:paraId="6894147B" w14:textId="77777777" w:rsidR="007D0A1A" w:rsidRPr="007D0A1A" w:rsidRDefault="007D0A1A" w:rsidP="007D0A1A">
      <w:pPr>
        <w:pStyle w:val="EndNoteBibliography"/>
        <w:spacing w:after="0"/>
        <w:ind w:left="720" w:hanging="720"/>
      </w:pPr>
      <w:r w:rsidRPr="007D0A1A">
        <w:t>41.</w:t>
      </w:r>
      <w:r w:rsidRPr="007D0A1A">
        <w:tab/>
        <w:t xml:space="preserve">Peller L (1976) On the free-energy changes in the synthesis and degradation of nucleic acids. </w:t>
      </w:r>
      <w:r w:rsidRPr="007D0A1A">
        <w:rPr>
          <w:i/>
        </w:rPr>
        <w:t>Biochemistry</w:t>
      </w:r>
      <w:r w:rsidRPr="007D0A1A">
        <w:t xml:space="preserve"> </w:t>
      </w:r>
      <w:r w:rsidRPr="007D0A1A">
        <w:rPr>
          <w:b/>
        </w:rPr>
        <w:t>15</w:t>
      </w:r>
      <w:r w:rsidRPr="007D0A1A">
        <w:t>: 141-146.</w:t>
      </w:r>
    </w:p>
    <w:p w14:paraId="77AE25E6" w14:textId="77777777" w:rsidR="007D0A1A" w:rsidRPr="007D0A1A" w:rsidRDefault="007D0A1A" w:rsidP="007D0A1A">
      <w:pPr>
        <w:pStyle w:val="EndNoteBibliography"/>
        <w:spacing w:after="0"/>
        <w:ind w:left="720" w:hanging="720"/>
      </w:pPr>
      <w:r w:rsidRPr="007D0A1A">
        <w:t>42.</w:t>
      </w:r>
      <w:r w:rsidRPr="007D0A1A">
        <w:tab/>
        <w:t xml:space="preserve">Radzicka A &amp; Wolfenden R (1996) Rates of uncatalyzed peptide bond hydrolysis in neutral solution and the transition state affinities of proteases. </w:t>
      </w:r>
      <w:r w:rsidRPr="007D0A1A">
        <w:rPr>
          <w:i/>
        </w:rPr>
        <w:t>J Am Chem Soc</w:t>
      </w:r>
      <w:r w:rsidRPr="007D0A1A">
        <w:t xml:space="preserve"> </w:t>
      </w:r>
      <w:r w:rsidRPr="007D0A1A">
        <w:rPr>
          <w:b/>
        </w:rPr>
        <w:t>118</w:t>
      </w:r>
      <w:r w:rsidRPr="007D0A1A">
        <w:t>: 6105-6109.</w:t>
      </w:r>
    </w:p>
    <w:p w14:paraId="18CEE739" w14:textId="77777777" w:rsidR="007D0A1A" w:rsidRPr="007D0A1A" w:rsidRDefault="007D0A1A" w:rsidP="007D0A1A">
      <w:pPr>
        <w:pStyle w:val="EndNoteBibliography"/>
        <w:spacing w:after="0"/>
        <w:ind w:left="720" w:hanging="720"/>
      </w:pPr>
      <w:r w:rsidRPr="007D0A1A">
        <w:t>43.</w:t>
      </w:r>
      <w:r w:rsidRPr="007D0A1A">
        <w:tab/>
        <w:t xml:space="preserve">Ross DS &amp; Deamer D (2016) Dry/wet cycling and the thermodynamics and kinetics of prebiotic polymer synthesis. </w:t>
      </w:r>
      <w:r w:rsidRPr="007D0A1A">
        <w:rPr>
          <w:i/>
        </w:rPr>
        <w:t>Life</w:t>
      </w:r>
      <w:r w:rsidRPr="007D0A1A">
        <w:t xml:space="preserve"> </w:t>
      </w:r>
      <w:r w:rsidRPr="007D0A1A">
        <w:rPr>
          <w:b/>
        </w:rPr>
        <w:t>6</w:t>
      </w:r>
      <w:r w:rsidRPr="007D0A1A">
        <w:t>: 28.</w:t>
      </w:r>
    </w:p>
    <w:p w14:paraId="30257D68" w14:textId="77777777" w:rsidR="007D0A1A" w:rsidRPr="007D0A1A" w:rsidRDefault="007D0A1A" w:rsidP="007D0A1A">
      <w:pPr>
        <w:pStyle w:val="EndNoteBibliography"/>
        <w:spacing w:after="0"/>
        <w:ind w:left="720" w:hanging="720"/>
      </w:pPr>
      <w:r w:rsidRPr="007D0A1A">
        <w:t>44.</w:t>
      </w:r>
      <w:r w:rsidRPr="007D0A1A">
        <w:tab/>
        <w:t xml:space="preserve">Westheimer FH (1987) Why nature chose phosphates. </w:t>
      </w:r>
      <w:r w:rsidRPr="007D0A1A">
        <w:rPr>
          <w:i/>
        </w:rPr>
        <w:t>Science</w:t>
      </w:r>
      <w:r w:rsidRPr="007D0A1A">
        <w:t xml:space="preserve"> </w:t>
      </w:r>
      <w:r w:rsidRPr="007D0A1A">
        <w:rPr>
          <w:b/>
        </w:rPr>
        <w:t>235</w:t>
      </w:r>
      <w:r w:rsidRPr="007D0A1A">
        <w:t>: 1173-1178.</w:t>
      </w:r>
    </w:p>
    <w:p w14:paraId="3FCD3DC2" w14:textId="77777777" w:rsidR="007D0A1A" w:rsidRPr="007D0A1A" w:rsidRDefault="007D0A1A" w:rsidP="007D0A1A">
      <w:pPr>
        <w:pStyle w:val="EndNoteBibliography"/>
        <w:spacing w:after="0"/>
        <w:ind w:left="720" w:hanging="720"/>
      </w:pPr>
      <w:r w:rsidRPr="007D0A1A">
        <w:t>45.</w:t>
      </w:r>
      <w:r w:rsidRPr="007D0A1A">
        <w:tab/>
        <w:t>Edri R, Fisher S, Menor</w:t>
      </w:r>
      <w:r w:rsidRPr="007D0A1A">
        <w:rPr>
          <w:rFonts w:ascii="Cambria Math" w:hAnsi="Cambria Math" w:cs="Cambria Math"/>
        </w:rPr>
        <w:t>‐</w:t>
      </w:r>
      <w:r w:rsidRPr="007D0A1A">
        <w:t>Salvan C, Williams LD, &amp; Frenkel</w:t>
      </w:r>
      <w:r w:rsidRPr="007D0A1A">
        <w:rPr>
          <w:rFonts w:ascii="Cambria Math" w:hAnsi="Cambria Math" w:cs="Cambria Math"/>
        </w:rPr>
        <w:t>‐</w:t>
      </w:r>
      <w:r w:rsidRPr="007D0A1A">
        <w:t>Pinter M (2023) Assembly</w:t>
      </w:r>
      <w:r w:rsidRPr="007D0A1A">
        <w:rPr>
          <w:rFonts w:ascii="Cambria Math" w:hAnsi="Cambria Math" w:cs="Cambria Math"/>
        </w:rPr>
        <w:t>‐</w:t>
      </w:r>
      <w:r w:rsidRPr="007D0A1A">
        <w:t xml:space="preserve">driven protection from hydrolysis as key selective force during chemical evolution. </w:t>
      </w:r>
      <w:r w:rsidRPr="007D0A1A">
        <w:rPr>
          <w:i/>
        </w:rPr>
        <w:t>FEBS Lett</w:t>
      </w:r>
      <w:r w:rsidRPr="007D0A1A">
        <w:t xml:space="preserve"> </w:t>
      </w:r>
      <w:r w:rsidRPr="007D0A1A">
        <w:rPr>
          <w:b/>
        </w:rPr>
        <w:t>597</w:t>
      </w:r>
      <w:r w:rsidRPr="007D0A1A">
        <w:t>: 2879-2896.</w:t>
      </w:r>
    </w:p>
    <w:p w14:paraId="1F9ADEA8" w14:textId="77777777" w:rsidR="007D0A1A" w:rsidRPr="007D0A1A" w:rsidRDefault="007D0A1A" w:rsidP="007D0A1A">
      <w:pPr>
        <w:pStyle w:val="EndNoteBibliography"/>
        <w:spacing w:after="0"/>
        <w:ind w:left="720" w:hanging="720"/>
      </w:pPr>
      <w:r w:rsidRPr="007D0A1A">
        <w:t>46.</w:t>
      </w:r>
      <w:r w:rsidRPr="007D0A1A">
        <w:tab/>
        <w:t>Guth-Metzler R, Mohamed AM, Cowan ET, Henning A, Ito C, Frenkel-Pinter M, Wartell RM, Glass JB, &amp; Williams LD (2023) Goldilocks and RNA: Where Mg</w:t>
      </w:r>
      <w:r w:rsidRPr="007D0A1A">
        <w:rPr>
          <w:vertAlign w:val="superscript"/>
        </w:rPr>
        <w:t>2+</w:t>
      </w:r>
      <w:r w:rsidRPr="007D0A1A">
        <w:t xml:space="preserve"> concentration is just right. </w:t>
      </w:r>
      <w:r w:rsidRPr="007D0A1A">
        <w:rPr>
          <w:i/>
        </w:rPr>
        <w:t>Nucleic Acids Res</w:t>
      </w:r>
      <w:r w:rsidRPr="007D0A1A">
        <w:t xml:space="preserve"> </w:t>
      </w:r>
      <w:r w:rsidRPr="007D0A1A">
        <w:rPr>
          <w:b/>
        </w:rPr>
        <w:t>51</w:t>
      </w:r>
      <w:r w:rsidRPr="007D0A1A">
        <w:t>: 3529-3539.</w:t>
      </w:r>
    </w:p>
    <w:p w14:paraId="4F417ED7" w14:textId="77777777" w:rsidR="007D0A1A" w:rsidRPr="007D0A1A" w:rsidRDefault="007D0A1A" w:rsidP="007D0A1A">
      <w:pPr>
        <w:pStyle w:val="EndNoteBibliography"/>
        <w:spacing w:after="0"/>
        <w:ind w:left="720" w:hanging="720"/>
      </w:pPr>
      <w:r w:rsidRPr="007D0A1A">
        <w:t>47.</w:t>
      </w:r>
      <w:r w:rsidRPr="007D0A1A">
        <w:tab/>
        <w:t xml:space="preserve">Beckham GT, Matthews JF, Peters B, Bomble YJ, Himmel ME, &amp; Crowley MF (2011) Molecular-level origins of biomass recalcitrance: Decrystallization free energies for four common cellulose polymorphs. </w:t>
      </w:r>
      <w:r w:rsidRPr="007D0A1A">
        <w:rPr>
          <w:i/>
        </w:rPr>
        <w:t>J Phys Chem B</w:t>
      </w:r>
      <w:r w:rsidRPr="007D0A1A">
        <w:t xml:space="preserve"> </w:t>
      </w:r>
      <w:r w:rsidRPr="007D0A1A">
        <w:rPr>
          <w:b/>
        </w:rPr>
        <w:t>115</w:t>
      </w:r>
      <w:r w:rsidRPr="007D0A1A">
        <w:t>: 4118-4127.</w:t>
      </w:r>
    </w:p>
    <w:p w14:paraId="4148F36E" w14:textId="77777777" w:rsidR="007D0A1A" w:rsidRPr="007D0A1A" w:rsidRDefault="007D0A1A" w:rsidP="007D0A1A">
      <w:pPr>
        <w:pStyle w:val="EndNoteBibliography"/>
        <w:spacing w:after="0"/>
        <w:ind w:left="720" w:hanging="720"/>
      </w:pPr>
      <w:r w:rsidRPr="007D0A1A">
        <w:t>48.</w:t>
      </w:r>
      <w:r w:rsidRPr="007D0A1A">
        <w:tab/>
        <w:t xml:space="preserve">Prusiner SB, Mckinley MP, Bowman KA, Bolton DC, Bendheim PE, Groth DF, &amp; Glenner GG (1983) Scrapie prions aggregate to form amyloid-like birefringent rods. </w:t>
      </w:r>
      <w:r w:rsidRPr="007D0A1A">
        <w:rPr>
          <w:i/>
        </w:rPr>
        <w:t>Cell</w:t>
      </w:r>
      <w:r w:rsidRPr="007D0A1A">
        <w:t xml:space="preserve"> </w:t>
      </w:r>
      <w:r w:rsidRPr="007D0A1A">
        <w:rPr>
          <w:b/>
        </w:rPr>
        <w:t>35</w:t>
      </w:r>
      <w:r w:rsidRPr="007D0A1A">
        <w:t>: 349-358.</w:t>
      </w:r>
    </w:p>
    <w:p w14:paraId="63EF7726" w14:textId="77777777" w:rsidR="007D0A1A" w:rsidRPr="007D0A1A" w:rsidRDefault="007D0A1A" w:rsidP="007D0A1A">
      <w:pPr>
        <w:pStyle w:val="EndNoteBibliography"/>
        <w:spacing w:after="0"/>
        <w:ind w:left="720" w:hanging="720"/>
      </w:pPr>
      <w:r w:rsidRPr="007D0A1A">
        <w:t>49.</w:t>
      </w:r>
      <w:r w:rsidRPr="007D0A1A">
        <w:tab/>
        <w:t xml:space="preserve">Chiti F &amp; Dobson CM (2006) Protein misfolding, functional amyloid, and human disease. </w:t>
      </w:r>
      <w:r w:rsidRPr="007D0A1A">
        <w:rPr>
          <w:i/>
        </w:rPr>
        <w:t>Annu Rev Biochem</w:t>
      </w:r>
      <w:r w:rsidRPr="007D0A1A">
        <w:t xml:space="preserve"> </w:t>
      </w:r>
      <w:r w:rsidRPr="007D0A1A">
        <w:rPr>
          <w:b/>
        </w:rPr>
        <w:t>75</w:t>
      </w:r>
      <w:r w:rsidRPr="007D0A1A">
        <w:t>: 333-366.</w:t>
      </w:r>
    </w:p>
    <w:p w14:paraId="2D53B607" w14:textId="77777777" w:rsidR="007D0A1A" w:rsidRPr="007D0A1A" w:rsidRDefault="007D0A1A" w:rsidP="007D0A1A">
      <w:pPr>
        <w:pStyle w:val="EndNoteBibliography"/>
        <w:spacing w:after="0"/>
        <w:ind w:left="720" w:hanging="720"/>
      </w:pPr>
      <w:r w:rsidRPr="007D0A1A">
        <w:t>50.</w:t>
      </w:r>
      <w:r w:rsidRPr="007D0A1A">
        <w:tab/>
        <w:t>Klenow H, Overgaard</w:t>
      </w:r>
      <w:r w:rsidRPr="007D0A1A">
        <w:rPr>
          <w:rFonts w:ascii="Cambria Math" w:hAnsi="Cambria Math" w:cs="Cambria Math"/>
        </w:rPr>
        <w:t>‐</w:t>
      </w:r>
      <w:r w:rsidRPr="007D0A1A">
        <w:t xml:space="preserve">Hansen K, &amp; Patkar SA (1971) Proteolytic cleavage of native DNA polymerase into two different catalytic fragments: Influence of assay conditions on the change of exonuclease activity and polymerase activity accompanying cleavage. </w:t>
      </w:r>
      <w:r w:rsidRPr="007D0A1A">
        <w:rPr>
          <w:i/>
        </w:rPr>
        <w:t>Eur J Biochem</w:t>
      </w:r>
      <w:r w:rsidRPr="007D0A1A">
        <w:t xml:space="preserve"> </w:t>
      </w:r>
      <w:r w:rsidRPr="007D0A1A">
        <w:rPr>
          <w:b/>
        </w:rPr>
        <w:t>22</w:t>
      </w:r>
      <w:r w:rsidRPr="007D0A1A">
        <w:t>: 371-381.</w:t>
      </w:r>
    </w:p>
    <w:p w14:paraId="69AC3D3C" w14:textId="77777777" w:rsidR="007D0A1A" w:rsidRPr="007D0A1A" w:rsidRDefault="007D0A1A" w:rsidP="007D0A1A">
      <w:pPr>
        <w:pStyle w:val="EndNoteBibliography"/>
        <w:spacing w:after="0"/>
        <w:ind w:left="720" w:hanging="720"/>
      </w:pPr>
      <w:r w:rsidRPr="007D0A1A">
        <w:t>51.</w:t>
      </w:r>
      <w:r w:rsidRPr="007D0A1A">
        <w:tab/>
        <w:t xml:space="preserve">Fontana A, De Laureto PP, Spolaore B, &amp; Frare E (2012) Identifying disordered regions in proteins by limited proteolysis. </w:t>
      </w:r>
      <w:r w:rsidRPr="007D0A1A">
        <w:rPr>
          <w:i/>
        </w:rPr>
        <w:t>Intrinsically disordered protein analysis: Volume 2, methods and experimental tools</w:t>
      </w:r>
      <w:r w:rsidRPr="007D0A1A">
        <w:t>, eds Vladimir N. Uversky &amp; Dunker AK (Humana Press, NY, NY), pp 297-318.</w:t>
      </w:r>
    </w:p>
    <w:p w14:paraId="24682172" w14:textId="77777777" w:rsidR="007D0A1A" w:rsidRPr="007D0A1A" w:rsidRDefault="007D0A1A" w:rsidP="007D0A1A">
      <w:pPr>
        <w:pStyle w:val="EndNoteBibliography"/>
        <w:spacing w:after="0"/>
        <w:ind w:left="720" w:hanging="720"/>
      </w:pPr>
      <w:r w:rsidRPr="007D0A1A">
        <w:t>52.</w:t>
      </w:r>
      <w:r w:rsidRPr="007D0A1A">
        <w:tab/>
        <w:t xml:space="preserve">Schweitzer MH, Zheng W, Cleland TP, &amp; Bern M (2013) Molecular analyses of dinosaur osteocytes support the presence of endogenous molecules. </w:t>
      </w:r>
      <w:r w:rsidRPr="007D0A1A">
        <w:rPr>
          <w:i/>
        </w:rPr>
        <w:t>Bone</w:t>
      </w:r>
      <w:r w:rsidRPr="007D0A1A">
        <w:t xml:space="preserve"> </w:t>
      </w:r>
      <w:r w:rsidRPr="007D0A1A">
        <w:rPr>
          <w:b/>
        </w:rPr>
        <w:t>52</w:t>
      </w:r>
      <w:r w:rsidRPr="007D0A1A">
        <w:t>: 414-423.</w:t>
      </w:r>
    </w:p>
    <w:p w14:paraId="102147C1" w14:textId="77777777" w:rsidR="007D0A1A" w:rsidRPr="007D0A1A" w:rsidRDefault="007D0A1A" w:rsidP="007D0A1A">
      <w:pPr>
        <w:pStyle w:val="EndNoteBibliography"/>
        <w:spacing w:after="0"/>
        <w:ind w:left="720" w:hanging="720"/>
      </w:pPr>
      <w:r w:rsidRPr="007D0A1A">
        <w:t>53.</w:t>
      </w:r>
      <w:r w:rsidRPr="007D0A1A">
        <w:tab/>
        <w:t xml:space="preserve">Dobberstein RC, Collins MJ, Craig OE, Taylor G, Penkman KE, &amp; Ritz-Timme S (2009) Archaeological collagen: Why worry about collagen diagenesis? </w:t>
      </w:r>
      <w:r w:rsidRPr="007D0A1A">
        <w:rPr>
          <w:i/>
        </w:rPr>
        <w:t>Archaeol Anthropol  Sci</w:t>
      </w:r>
      <w:r w:rsidRPr="007D0A1A">
        <w:t xml:space="preserve"> </w:t>
      </w:r>
      <w:r w:rsidRPr="007D0A1A">
        <w:rPr>
          <w:b/>
        </w:rPr>
        <w:t>1</w:t>
      </w:r>
      <w:r w:rsidRPr="007D0A1A">
        <w:t>: 31-42.</w:t>
      </w:r>
    </w:p>
    <w:p w14:paraId="5DF7570A" w14:textId="77777777" w:rsidR="007D0A1A" w:rsidRPr="007D0A1A" w:rsidRDefault="007D0A1A" w:rsidP="007D0A1A">
      <w:pPr>
        <w:pStyle w:val="EndNoteBibliography"/>
        <w:spacing w:after="0"/>
        <w:ind w:left="720" w:hanging="720"/>
      </w:pPr>
      <w:r w:rsidRPr="007D0A1A">
        <w:t>54.</w:t>
      </w:r>
      <w:r w:rsidRPr="007D0A1A">
        <w:tab/>
        <w:t xml:space="preserve">Wu Y, Lu J, &amp; Kang T (2016) Human single-stranded DNA binding proteins: Guardians of genome stability. </w:t>
      </w:r>
      <w:r w:rsidRPr="007D0A1A">
        <w:rPr>
          <w:i/>
        </w:rPr>
        <w:t>Acta Biochim Biophys Sinica</w:t>
      </w:r>
      <w:r w:rsidRPr="007D0A1A">
        <w:t xml:space="preserve"> </w:t>
      </w:r>
      <w:r w:rsidRPr="007D0A1A">
        <w:rPr>
          <w:b/>
        </w:rPr>
        <w:t>48</w:t>
      </w:r>
      <w:r w:rsidRPr="007D0A1A">
        <w:t>: 671-677.</w:t>
      </w:r>
    </w:p>
    <w:p w14:paraId="7B17E51A" w14:textId="77777777" w:rsidR="007D0A1A" w:rsidRPr="007D0A1A" w:rsidRDefault="007D0A1A" w:rsidP="007D0A1A">
      <w:pPr>
        <w:pStyle w:val="EndNoteBibliography"/>
        <w:spacing w:after="0"/>
        <w:ind w:left="720" w:hanging="720"/>
      </w:pPr>
      <w:r w:rsidRPr="007D0A1A">
        <w:t>55.</w:t>
      </w:r>
      <w:r w:rsidRPr="007D0A1A">
        <w:tab/>
        <w:t xml:space="preserve">Frederico LA, Kunkel TA, &amp; Shaw BR (1990) A sensitive genetic assay for the detection of cytosine deamination: Determination of rate constants and the activation energy. </w:t>
      </w:r>
      <w:r w:rsidRPr="007D0A1A">
        <w:rPr>
          <w:i/>
        </w:rPr>
        <w:t>Biochemistry</w:t>
      </w:r>
      <w:r w:rsidRPr="007D0A1A">
        <w:t xml:space="preserve"> </w:t>
      </w:r>
      <w:r w:rsidRPr="007D0A1A">
        <w:rPr>
          <w:b/>
        </w:rPr>
        <w:t>29</w:t>
      </w:r>
      <w:r w:rsidRPr="007D0A1A">
        <w:t>: 2532-2537.</w:t>
      </w:r>
    </w:p>
    <w:p w14:paraId="28E58743" w14:textId="77777777" w:rsidR="007D0A1A" w:rsidRPr="007D0A1A" w:rsidRDefault="007D0A1A" w:rsidP="007D0A1A">
      <w:pPr>
        <w:pStyle w:val="EndNoteBibliography"/>
        <w:spacing w:after="0"/>
        <w:ind w:left="720" w:hanging="720"/>
      </w:pPr>
      <w:r w:rsidRPr="007D0A1A">
        <w:t>56.</w:t>
      </w:r>
      <w:r w:rsidRPr="007D0A1A">
        <w:tab/>
        <w:t xml:space="preserve">Griffith JD, Willcox S, Powers DW, Nelson R, &amp; Baxter BK (2008) Discovery of abundant cellulose microfibers encased in 250 ma Permian halite: A macromolecular target in the search for life on other planets. </w:t>
      </w:r>
      <w:r w:rsidRPr="007D0A1A">
        <w:rPr>
          <w:i/>
        </w:rPr>
        <w:t>Astrobiology</w:t>
      </w:r>
      <w:r w:rsidRPr="007D0A1A">
        <w:t xml:space="preserve"> </w:t>
      </w:r>
      <w:r w:rsidRPr="007D0A1A">
        <w:rPr>
          <w:b/>
        </w:rPr>
        <w:t>8</w:t>
      </w:r>
      <w:r w:rsidRPr="007D0A1A">
        <w:t>: 215-228.</w:t>
      </w:r>
    </w:p>
    <w:p w14:paraId="36399D2C" w14:textId="77777777" w:rsidR="007D0A1A" w:rsidRPr="007D0A1A" w:rsidRDefault="007D0A1A" w:rsidP="007D0A1A">
      <w:pPr>
        <w:pStyle w:val="EndNoteBibliography"/>
        <w:spacing w:after="0"/>
        <w:ind w:left="720" w:hanging="720"/>
      </w:pPr>
      <w:r w:rsidRPr="007D0A1A">
        <w:t>57.</w:t>
      </w:r>
      <w:r w:rsidRPr="007D0A1A">
        <w:tab/>
        <w:t xml:space="preserve">Lengyel Z, Rufo CM, Moroz YS, Makhlynets OV, &amp; Korendovych IV (2018) Copper-containing catalytic amyloids promote phosphoester hydrolysis and tandem reactions. </w:t>
      </w:r>
      <w:r w:rsidRPr="007D0A1A">
        <w:rPr>
          <w:i/>
        </w:rPr>
        <w:t>ACS catalysis</w:t>
      </w:r>
      <w:r w:rsidRPr="007D0A1A">
        <w:t xml:space="preserve"> </w:t>
      </w:r>
      <w:r w:rsidRPr="007D0A1A">
        <w:rPr>
          <w:b/>
        </w:rPr>
        <w:t>8</w:t>
      </w:r>
      <w:r w:rsidRPr="007D0A1A">
        <w:t>: 59-62.</w:t>
      </w:r>
    </w:p>
    <w:p w14:paraId="1102BB07" w14:textId="77777777" w:rsidR="007D0A1A" w:rsidRPr="007D0A1A" w:rsidRDefault="007D0A1A" w:rsidP="007D0A1A">
      <w:pPr>
        <w:pStyle w:val="EndNoteBibliography"/>
        <w:spacing w:after="0"/>
        <w:ind w:left="720" w:hanging="720"/>
      </w:pPr>
      <w:r w:rsidRPr="007D0A1A">
        <w:lastRenderedPageBreak/>
        <w:t>58.</w:t>
      </w:r>
      <w:r w:rsidRPr="007D0A1A">
        <w:tab/>
        <w:t>Rubinov B, Wagner N, Rapaport H, &amp; Ashkenasy G (2009) Self</w:t>
      </w:r>
      <w:r w:rsidRPr="007D0A1A">
        <w:rPr>
          <w:rFonts w:ascii="Cambria Math" w:hAnsi="Cambria Math" w:cs="Cambria Math"/>
        </w:rPr>
        <w:t>‐</w:t>
      </w:r>
      <w:r w:rsidRPr="007D0A1A">
        <w:t>replicating amphiphilic β</w:t>
      </w:r>
      <w:r w:rsidRPr="007D0A1A">
        <w:rPr>
          <w:rFonts w:ascii="Cambria Math" w:hAnsi="Cambria Math" w:cs="Cambria Math"/>
        </w:rPr>
        <w:t>‐</w:t>
      </w:r>
      <w:r w:rsidRPr="007D0A1A">
        <w:t xml:space="preserve">sheet peptides. </w:t>
      </w:r>
      <w:r w:rsidRPr="007D0A1A">
        <w:rPr>
          <w:i/>
        </w:rPr>
        <w:t>Angew Chem</w:t>
      </w:r>
      <w:r w:rsidRPr="007D0A1A">
        <w:t xml:space="preserve"> </w:t>
      </w:r>
      <w:r w:rsidRPr="007D0A1A">
        <w:rPr>
          <w:b/>
        </w:rPr>
        <w:t>121</w:t>
      </w:r>
      <w:r w:rsidRPr="007D0A1A">
        <w:t>: 6811-6814.</w:t>
      </w:r>
    </w:p>
    <w:p w14:paraId="4081CA7B" w14:textId="77777777" w:rsidR="007D0A1A" w:rsidRPr="007D0A1A" w:rsidRDefault="007D0A1A" w:rsidP="007D0A1A">
      <w:pPr>
        <w:pStyle w:val="EndNoteBibliography"/>
        <w:spacing w:after="0"/>
        <w:ind w:left="720" w:hanging="720"/>
      </w:pPr>
      <w:r w:rsidRPr="007D0A1A">
        <w:t>59.</w:t>
      </w:r>
      <w:r w:rsidRPr="007D0A1A">
        <w:tab/>
        <w:t xml:space="preserve">Rufo CM, Moroz YS, Moroz OV, Stöhr J, Smith TA, Hu X, Degrado WF, &amp; Korendovych IV (2014) Short peptides self-assemble to produce catalytic amyloids. </w:t>
      </w:r>
      <w:r w:rsidRPr="007D0A1A">
        <w:rPr>
          <w:i/>
        </w:rPr>
        <w:t>Nat Chem</w:t>
      </w:r>
      <w:r w:rsidRPr="007D0A1A">
        <w:t xml:space="preserve"> </w:t>
      </w:r>
      <w:r w:rsidRPr="007D0A1A">
        <w:rPr>
          <w:b/>
        </w:rPr>
        <w:t>6</w:t>
      </w:r>
      <w:r w:rsidRPr="007D0A1A">
        <w:t>: 303-309.</w:t>
      </w:r>
    </w:p>
    <w:p w14:paraId="49851959" w14:textId="77777777" w:rsidR="007D0A1A" w:rsidRPr="007D0A1A" w:rsidRDefault="007D0A1A" w:rsidP="007D0A1A">
      <w:pPr>
        <w:pStyle w:val="EndNoteBibliography"/>
        <w:spacing w:after="0"/>
        <w:ind w:left="720" w:hanging="720"/>
      </w:pPr>
      <w:r w:rsidRPr="007D0A1A">
        <w:t>60.</w:t>
      </w:r>
      <w:r w:rsidRPr="007D0A1A">
        <w:tab/>
        <w:t xml:space="preserve">Lindahl T (1967) Irreversible heat inactivation of transfer ribonucleic acids. </w:t>
      </w:r>
      <w:r w:rsidRPr="007D0A1A">
        <w:rPr>
          <w:i/>
        </w:rPr>
        <w:t>J Biol Chem</w:t>
      </w:r>
      <w:r w:rsidRPr="007D0A1A">
        <w:t xml:space="preserve"> </w:t>
      </w:r>
      <w:r w:rsidRPr="007D0A1A">
        <w:rPr>
          <w:b/>
        </w:rPr>
        <w:t>242</w:t>
      </w:r>
      <w:r w:rsidRPr="007D0A1A">
        <w:t>: 1970-1973.</w:t>
      </w:r>
    </w:p>
    <w:p w14:paraId="142E06E7" w14:textId="77777777" w:rsidR="007D0A1A" w:rsidRPr="007D0A1A" w:rsidRDefault="007D0A1A" w:rsidP="007D0A1A">
      <w:pPr>
        <w:pStyle w:val="EndNoteBibliography"/>
        <w:spacing w:after="0"/>
        <w:ind w:left="720" w:hanging="720"/>
      </w:pPr>
      <w:r w:rsidRPr="007D0A1A">
        <w:t>61.</w:t>
      </w:r>
      <w:r w:rsidRPr="007D0A1A">
        <w:tab/>
        <w:t xml:space="preserve">Zapp ML, Stern S, &amp; Green MR (1993) Small molecules that selectively block RNA binding of hiv-1 rev protein inhibit rev function and viral production. </w:t>
      </w:r>
      <w:r w:rsidRPr="007D0A1A">
        <w:rPr>
          <w:i/>
        </w:rPr>
        <w:t>Cell</w:t>
      </w:r>
      <w:r w:rsidRPr="007D0A1A">
        <w:t xml:space="preserve"> </w:t>
      </w:r>
      <w:r w:rsidRPr="007D0A1A">
        <w:rPr>
          <w:b/>
        </w:rPr>
        <w:t>74</w:t>
      </w:r>
      <w:r w:rsidRPr="007D0A1A">
        <w:t>: 969-978.</w:t>
      </w:r>
    </w:p>
    <w:p w14:paraId="4FD1811E" w14:textId="77777777" w:rsidR="007D0A1A" w:rsidRPr="007D0A1A" w:rsidRDefault="007D0A1A" w:rsidP="007D0A1A">
      <w:pPr>
        <w:pStyle w:val="EndNoteBibliography"/>
        <w:spacing w:after="0"/>
        <w:ind w:left="720" w:hanging="720"/>
      </w:pPr>
      <w:r w:rsidRPr="007D0A1A">
        <w:t>62.</w:t>
      </w:r>
      <w:r w:rsidRPr="007D0A1A">
        <w:tab/>
        <w:t xml:space="preserve">Jain SS &amp; Tullius TD (2008) Footprinting protein–DNA complexes using the hydroxyl radical. </w:t>
      </w:r>
      <w:r w:rsidRPr="007D0A1A">
        <w:rPr>
          <w:i/>
        </w:rPr>
        <w:t>Nat Protoc</w:t>
      </w:r>
      <w:r w:rsidRPr="007D0A1A">
        <w:t xml:space="preserve"> </w:t>
      </w:r>
      <w:r w:rsidRPr="007D0A1A">
        <w:rPr>
          <w:b/>
        </w:rPr>
        <w:t>3</w:t>
      </w:r>
      <w:r w:rsidRPr="007D0A1A">
        <w:t>: 1092-1100.</w:t>
      </w:r>
    </w:p>
    <w:p w14:paraId="35E9A69F" w14:textId="77777777" w:rsidR="007D0A1A" w:rsidRPr="007D0A1A" w:rsidRDefault="007D0A1A" w:rsidP="007D0A1A">
      <w:pPr>
        <w:pStyle w:val="EndNoteBibliography"/>
        <w:spacing w:after="0"/>
        <w:ind w:left="720" w:hanging="720"/>
      </w:pPr>
      <w:r w:rsidRPr="007D0A1A">
        <w:t>63.</w:t>
      </w:r>
      <w:r w:rsidRPr="007D0A1A">
        <w:tab/>
        <w:t>Brenowitz M, Senear DF, &amp; Kingston RE (1989) DNase I footprint analysis of protein</w:t>
      </w:r>
      <w:r w:rsidRPr="007D0A1A">
        <w:rPr>
          <w:rFonts w:ascii="Cambria Math" w:hAnsi="Cambria Math" w:cs="Cambria Math"/>
        </w:rPr>
        <w:t>‐</w:t>
      </w:r>
      <w:r w:rsidRPr="007D0A1A">
        <w:t xml:space="preserve">DNA binding. </w:t>
      </w:r>
      <w:r w:rsidRPr="007D0A1A">
        <w:rPr>
          <w:i/>
        </w:rPr>
        <w:t>Curr Protoc Mol Biol</w:t>
      </w:r>
      <w:r w:rsidRPr="007D0A1A">
        <w:t xml:space="preserve"> </w:t>
      </w:r>
      <w:r w:rsidRPr="007D0A1A">
        <w:rPr>
          <w:b/>
        </w:rPr>
        <w:t>7</w:t>
      </w:r>
      <w:r w:rsidRPr="007D0A1A">
        <w:t>: 12.14. 11-12.14. 16.</w:t>
      </w:r>
    </w:p>
    <w:p w14:paraId="189EA3AE" w14:textId="77777777" w:rsidR="007D0A1A" w:rsidRPr="007D0A1A" w:rsidRDefault="007D0A1A" w:rsidP="007D0A1A">
      <w:pPr>
        <w:pStyle w:val="EndNoteBibliography"/>
        <w:spacing w:after="0"/>
        <w:ind w:left="720" w:hanging="720"/>
      </w:pPr>
      <w:r w:rsidRPr="007D0A1A">
        <w:t>64.</w:t>
      </w:r>
      <w:r w:rsidRPr="007D0A1A">
        <w:tab/>
        <w:t xml:space="preserve">Lanier KA, Petrov AS, &amp; Williams LD (2017) The central symbiosis of molecular biology: Molecules in mutualism. </w:t>
      </w:r>
      <w:r w:rsidRPr="007D0A1A">
        <w:rPr>
          <w:i/>
        </w:rPr>
        <w:t>J Mol Evol</w:t>
      </w:r>
      <w:r w:rsidRPr="007D0A1A">
        <w:t xml:space="preserve"> </w:t>
      </w:r>
      <w:r w:rsidRPr="007D0A1A">
        <w:rPr>
          <w:b/>
        </w:rPr>
        <w:t>85</w:t>
      </w:r>
      <w:r w:rsidRPr="007D0A1A">
        <w:t>: 8-13.</w:t>
      </w:r>
    </w:p>
    <w:p w14:paraId="32E3E2C4" w14:textId="77777777" w:rsidR="007D0A1A" w:rsidRPr="007D0A1A" w:rsidRDefault="007D0A1A" w:rsidP="007D0A1A">
      <w:pPr>
        <w:pStyle w:val="EndNoteBibliography"/>
        <w:spacing w:after="0"/>
        <w:ind w:left="720" w:hanging="720"/>
      </w:pPr>
      <w:r w:rsidRPr="007D0A1A">
        <w:t>65.</w:t>
      </w:r>
      <w:r w:rsidRPr="007D0A1A">
        <w:tab/>
        <w:t>Hale KR &amp; Valdovinos FS (2021) Ecological theory of mutualism: Robust patterns of stability and thresholds in two</w:t>
      </w:r>
      <w:r w:rsidRPr="007D0A1A">
        <w:rPr>
          <w:rFonts w:ascii="Cambria Math" w:hAnsi="Cambria Math" w:cs="Cambria Math"/>
        </w:rPr>
        <w:t>‐</w:t>
      </w:r>
      <w:r w:rsidRPr="007D0A1A">
        <w:t xml:space="preserve">species population models. </w:t>
      </w:r>
      <w:r w:rsidRPr="007D0A1A">
        <w:rPr>
          <w:i/>
        </w:rPr>
        <w:t>Ecol Evo</w:t>
      </w:r>
      <w:r w:rsidRPr="007D0A1A">
        <w:t xml:space="preserve"> </w:t>
      </w:r>
      <w:r w:rsidRPr="007D0A1A">
        <w:rPr>
          <w:b/>
        </w:rPr>
        <w:t>11</w:t>
      </w:r>
      <w:r w:rsidRPr="007D0A1A">
        <w:t>: 17651-17671.</w:t>
      </w:r>
    </w:p>
    <w:p w14:paraId="0A7A0E86" w14:textId="77777777" w:rsidR="007D0A1A" w:rsidRPr="007D0A1A" w:rsidRDefault="007D0A1A" w:rsidP="007D0A1A">
      <w:pPr>
        <w:pStyle w:val="EndNoteBibliography"/>
        <w:spacing w:after="0"/>
        <w:ind w:left="720" w:hanging="720"/>
      </w:pPr>
      <w:r w:rsidRPr="007D0A1A">
        <w:t>66.</w:t>
      </w:r>
      <w:r w:rsidRPr="007D0A1A">
        <w:tab/>
        <w:t xml:space="preserve">Douglas A (2015) The study of mutualism. </w:t>
      </w:r>
      <w:r w:rsidRPr="007D0A1A">
        <w:rPr>
          <w:i/>
        </w:rPr>
        <w:t>Mutualism Oxford Press, Oxford</w:t>
      </w:r>
      <w:r w:rsidRPr="007D0A1A">
        <w:t xml:space="preserve"> 20-34.</w:t>
      </w:r>
    </w:p>
    <w:p w14:paraId="78194126" w14:textId="77777777" w:rsidR="007D0A1A" w:rsidRPr="007D0A1A" w:rsidRDefault="007D0A1A" w:rsidP="007D0A1A">
      <w:pPr>
        <w:pStyle w:val="EndNoteBibliography"/>
        <w:spacing w:after="0"/>
        <w:ind w:left="720" w:hanging="720"/>
      </w:pPr>
      <w:r w:rsidRPr="007D0A1A">
        <w:t>67.</w:t>
      </w:r>
      <w:r w:rsidRPr="007D0A1A">
        <w:tab/>
        <w:t xml:space="preserve">Schwartz MW &amp; Hoeksema JD (1998) Specialization and resource trade: Biological markets as a model of mutualisms. </w:t>
      </w:r>
      <w:r w:rsidRPr="007D0A1A">
        <w:rPr>
          <w:i/>
        </w:rPr>
        <w:t>Ecology</w:t>
      </w:r>
      <w:r w:rsidRPr="007D0A1A">
        <w:t xml:space="preserve"> </w:t>
      </w:r>
      <w:r w:rsidRPr="007D0A1A">
        <w:rPr>
          <w:b/>
        </w:rPr>
        <w:t>79</w:t>
      </w:r>
      <w:r w:rsidRPr="007D0A1A">
        <w:t>: 1029-1038.</w:t>
      </w:r>
    </w:p>
    <w:p w14:paraId="23745B2C" w14:textId="77777777" w:rsidR="007D0A1A" w:rsidRPr="007D0A1A" w:rsidRDefault="007D0A1A" w:rsidP="007D0A1A">
      <w:pPr>
        <w:pStyle w:val="EndNoteBibliography"/>
        <w:spacing w:after="0"/>
        <w:ind w:left="720" w:hanging="720"/>
      </w:pPr>
      <w:r w:rsidRPr="007D0A1A">
        <w:t>68.</w:t>
      </w:r>
      <w:r w:rsidRPr="007D0A1A">
        <w:tab/>
        <w:t xml:space="preserve">Bronstein JL (2015) The study of mutualism. </w:t>
      </w:r>
      <w:r w:rsidRPr="007D0A1A">
        <w:rPr>
          <w:i/>
        </w:rPr>
        <w:t>Mutualism</w:t>
      </w:r>
      <w:r w:rsidRPr="007D0A1A">
        <w:t>, ed Bronstein JL (Oxford Press, Oxford, Englans), pp 3-19.</w:t>
      </w:r>
    </w:p>
    <w:p w14:paraId="2BEA4B0A" w14:textId="77777777" w:rsidR="007D0A1A" w:rsidRPr="007D0A1A" w:rsidRDefault="007D0A1A" w:rsidP="007D0A1A">
      <w:pPr>
        <w:pStyle w:val="EndNoteBibliography"/>
        <w:spacing w:after="0"/>
        <w:ind w:left="720" w:hanging="720"/>
      </w:pPr>
      <w:r w:rsidRPr="007D0A1A">
        <w:t>69.</w:t>
      </w:r>
      <w:r w:rsidRPr="007D0A1A">
        <w:tab/>
        <w:t xml:space="preserve">Hale KR, Valdovinos FS, &amp; Martinez ND (2020) Mutualism increases diversity, stability, and function of multiplex networks that integrate pollinators into food webs. </w:t>
      </w:r>
      <w:r w:rsidRPr="007D0A1A">
        <w:rPr>
          <w:i/>
        </w:rPr>
        <w:t>Nat Commun</w:t>
      </w:r>
      <w:r w:rsidRPr="007D0A1A">
        <w:t xml:space="preserve"> </w:t>
      </w:r>
      <w:r w:rsidRPr="007D0A1A">
        <w:rPr>
          <w:b/>
        </w:rPr>
        <w:t>11</w:t>
      </w:r>
      <w:r w:rsidRPr="007D0A1A">
        <w:t>: 2182.</w:t>
      </w:r>
    </w:p>
    <w:p w14:paraId="74E8A4CA" w14:textId="77777777" w:rsidR="007D0A1A" w:rsidRPr="007D0A1A" w:rsidRDefault="007D0A1A" w:rsidP="007D0A1A">
      <w:pPr>
        <w:pStyle w:val="EndNoteBibliography"/>
        <w:spacing w:after="0"/>
        <w:ind w:left="720" w:hanging="720"/>
      </w:pPr>
      <w:r w:rsidRPr="007D0A1A">
        <w:t>70.</w:t>
      </w:r>
      <w:r w:rsidRPr="007D0A1A">
        <w:tab/>
        <w:t xml:space="preserve">Sagan L (1967) On the origin of mitosing cells. </w:t>
      </w:r>
      <w:r w:rsidRPr="007D0A1A">
        <w:rPr>
          <w:i/>
        </w:rPr>
        <w:t>J Theor Biol</w:t>
      </w:r>
      <w:r w:rsidRPr="007D0A1A">
        <w:t xml:space="preserve"> </w:t>
      </w:r>
      <w:r w:rsidRPr="007D0A1A">
        <w:rPr>
          <w:b/>
        </w:rPr>
        <w:t>14</w:t>
      </w:r>
      <w:r w:rsidRPr="007D0A1A">
        <w:t>: 225-274.</w:t>
      </w:r>
    </w:p>
    <w:p w14:paraId="7FF57F41" w14:textId="77777777" w:rsidR="007D0A1A" w:rsidRPr="007D0A1A" w:rsidRDefault="007D0A1A" w:rsidP="007D0A1A">
      <w:pPr>
        <w:pStyle w:val="EndNoteBibliography"/>
        <w:spacing w:after="0"/>
        <w:ind w:left="720" w:hanging="720"/>
      </w:pPr>
      <w:r w:rsidRPr="007D0A1A">
        <w:t>71.</w:t>
      </w:r>
      <w:r w:rsidRPr="007D0A1A">
        <w:tab/>
        <w:t xml:space="preserve">Poole AM &amp; Gribaldo S (2014) Eukaryotic origins: How and when was the mitochondrion acquired? </w:t>
      </w:r>
      <w:r w:rsidRPr="007D0A1A">
        <w:rPr>
          <w:i/>
        </w:rPr>
        <w:t>Cold Spring Harb Perspect Biol</w:t>
      </w:r>
      <w:r w:rsidRPr="007D0A1A">
        <w:t xml:space="preserve"> </w:t>
      </w:r>
      <w:r w:rsidRPr="007D0A1A">
        <w:rPr>
          <w:b/>
        </w:rPr>
        <w:t>6</w:t>
      </w:r>
      <w:r w:rsidRPr="007D0A1A">
        <w:t>: a015990.</w:t>
      </w:r>
    </w:p>
    <w:p w14:paraId="499EC812" w14:textId="77777777" w:rsidR="007D0A1A" w:rsidRPr="007D0A1A" w:rsidRDefault="007D0A1A" w:rsidP="007D0A1A">
      <w:pPr>
        <w:pStyle w:val="EndNoteBibliography"/>
        <w:spacing w:after="0"/>
        <w:ind w:left="720" w:hanging="720"/>
      </w:pPr>
      <w:r w:rsidRPr="007D0A1A">
        <w:t>72.</w:t>
      </w:r>
      <w:r w:rsidRPr="007D0A1A">
        <w:tab/>
        <w:t xml:space="preserve">Gray MW (2017) Lynn margulis and the endosymbiont hypothesis: 50 years later. </w:t>
      </w:r>
      <w:r w:rsidRPr="007D0A1A">
        <w:rPr>
          <w:i/>
        </w:rPr>
        <w:t>Mol Biol Cell</w:t>
      </w:r>
      <w:r w:rsidRPr="007D0A1A">
        <w:t xml:space="preserve"> </w:t>
      </w:r>
      <w:r w:rsidRPr="007D0A1A">
        <w:rPr>
          <w:b/>
        </w:rPr>
        <w:t>28</w:t>
      </w:r>
      <w:r w:rsidRPr="007D0A1A">
        <w:t>: 1285-1287.</w:t>
      </w:r>
    </w:p>
    <w:p w14:paraId="525EA60F" w14:textId="77777777" w:rsidR="007D0A1A" w:rsidRPr="007D0A1A" w:rsidRDefault="007D0A1A" w:rsidP="007D0A1A">
      <w:pPr>
        <w:pStyle w:val="EndNoteBibliography"/>
        <w:spacing w:after="0"/>
        <w:ind w:left="720" w:hanging="720"/>
      </w:pPr>
      <w:r w:rsidRPr="007D0A1A">
        <w:t>73.</w:t>
      </w:r>
      <w:r w:rsidRPr="007D0A1A">
        <w:tab/>
        <w:t xml:space="preserve">Wang B &amp; Qiu YL (2006) Phylogenetic distribution and evolution of mycorrhizas in land plants. </w:t>
      </w:r>
      <w:r w:rsidRPr="007D0A1A">
        <w:rPr>
          <w:i/>
        </w:rPr>
        <w:t>Mycorrhiza</w:t>
      </w:r>
      <w:r w:rsidRPr="007D0A1A">
        <w:t xml:space="preserve"> </w:t>
      </w:r>
      <w:r w:rsidRPr="007D0A1A">
        <w:rPr>
          <w:b/>
        </w:rPr>
        <w:t>16</w:t>
      </w:r>
      <w:r w:rsidRPr="007D0A1A">
        <w:t>: 299-363.</w:t>
      </w:r>
    </w:p>
    <w:p w14:paraId="3100A06A" w14:textId="77777777" w:rsidR="007D0A1A" w:rsidRPr="007D0A1A" w:rsidRDefault="007D0A1A" w:rsidP="007D0A1A">
      <w:pPr>
        <w:pStyle w:val="EndNoteBibliography"/>
        <w:spacing w:after="0"/>
        <w:ind w:left="720" w:hanging="720"/>
      </w:pPr>
      <w:r w:rsidRPr="007D0A1A">
        <w:t>74.</w:t>
      </w:r>
      <w:r w:rsidRPr="007D0A1A">
        <w:tab/>
        <w:t xml:space="preserve">Machado CA, Robbins N, Gilbert MT, &amp; Herre EA (2005) Critical review of host specificity and its coevolutionary implications in the fig/fig-wasp mutualism. </w:t>
      </w:r>
      <w:r w:rsidRPr="007D0A1A">
        <w:rPr>
          <w:i/>
        </w:rPr>
        <w:t>Proc Natl Acad Sci USA</w:t>
      </w:r>
      <w:r w:rsidRPr="007D0A1A">
        <w:t xml:space="preserve"> </w:t>
      </w:r>
      <w:r w:rsidRPr="007D0A1A">
        <w:rPr>
          <w:b/>
        </w:rPr>
        <w:t>102 Suppl 1</w:t>
      </w:r>
      <w:r w:rsidRPr="007D0A1A">
        <w:t>: 6558-6565.</w:t>
      </w:r>
    </w:p>
    <w:p w14:paraId="06190AA4" w14:textId="77777777" w:rsidR="007D0A1A" w:rsidRPr="007D0A1A" w:rsidRDefault="007D0A1A" w:rsidP="007D0A1A">
      <w:pPr>
        <w:pStyle w:val="EndNoteBibliography"/>
        <w:spacing w:after="0"/>
        <w:ind w:left="720" w:hanging="720"/>
      </w:pPr>
      <w:r w:rsidRPr="007D0A1A">
        <w:t>75.</w:t>
      </w:r>
      <w:r w:rsidRPr="007D0A1A">
        <w:tab/>
        <w:t>Herschlag D, Khosla M, Tsuchihashi Z, &amp; Karpel R (1994) An RNA chaperone activity of non</w:t>
      </w:r>
      <w:r w:rsidRPr="007D0A1A">
        <w:rPr>
          <w:rFonts w:ascii="Cambria Math" w:hAnsi="Cambria Math" w:cs="Cambria Math"/>
        </w:rPr>
        <w:t>‐</w:t>
      </w:r>
      <w:r w:rsidRPr="007D0A1A">
        <w:t xml:space="preserve">specific RNA binding proteins in hammerhead ribozyme catalysis. </w:t>
      </w:r>
      <w:r w:rsidRPr="007D0A1A">
        <w:rPr>
          <w:i/>
        </w:rPr>
        <w:t>EMBO J</w:t>
      </w:r>
      <w:r w:rsidRPr="007D0A1A">
        <w:t xml:space="preserve"> </w:t>
      </w:r>
      <w:r w:rsidRPr="007D0A1A">
        <w:rPr>
          <w:b/>
        </w:rPr>
        <w:t>13</w:t>
      </w:r>
      <w:r w:rsidRPr="007D0A1A">
        <w:t>: 2913-2924.</w:t>
      </w:r>
    </w:p>
    <w:p w14:paraId="6F5EA936" w14:textId="77777777" w:rsidR="007D0A1A" w:rsidRPr="007D0A1A" w:rsidRDefault="007D0A1A" w:rsidP="007D0A1A">
      <w:pPr>
        <w:pStyle w:val="EndNoteBibliography"/>
        <w:spacing w:after="0"/>
        <w:ind w:left="720" w:hanging="720"/>
      </w:pPr>
      <w:r w:rsidRPr="007D0A1A">
        <w:t>76.</w:t>
      </w:r>
      <w:r w:rsidRPr="007D0A1A">
        <w:tab/>
        <w:t xml:space="preserve">Bergstrom RC, Mayfield LD, &amp; Corey DR (2001) A bridge between the RNA and protein worlds?: Accelerating delivery of chemical reactivity to RNA and DNA by a specific short peptide (AAKK) 4. </w:t>
      </w:r>
      <w:r w:rsidRPr="007D0A1A">
        <w:rPr>
          <w:i/>
        </w:rPr>
        <w:t>Chem Biol</w:t>
      </w:r>
      <w:r w:rsidRPr="007D0A1A">
        <w:t xml:space="preserve"> </w:t>
      </w:r>
      <w:r w:rsidRPr="007D0A1A">
        <w:rPr>
          <w:b/>
        </w:rPr>
        <w:t>8</w:t>
      </w:r>
      <w:r w:rsidRPr="007D0A1A">
        <w:t>: 199-205.</w:t>
      </w:r>
    </w:p>
    <w:p w14:paraId="640B1A8F" w14:textId="77777777" w:rsidR="007D0A1A" w:rsidRPr="007D0A1A" w:rsidRDefault="007D0A1A" w:rsidP="007D0A1A">
      <w:pPr>
        <w:pStyle w:val="EndNoteBibliography"/>
        <w:spacing w:after="0"/>
        <w:ind w:left="720" w:hanging="720"/>
      </w:pPr>
      <w:r w:rsidRPr="007D0A1A">
        <w:t>77.</w:t>
      </w:r>
      <w:r w:rsidRPr="007D0A1A">
        <w:tab/>
        <w:t xml:space="preserve">Carny O &amp; Gazit E (2011) Creating prebiotic sanctuary: Self-assembling supramolecular peptide structures bind and stabilize RNA. </w:t>
      </w:r>
      <w:r w:rsidRPr="007D0A1A">
        <w:rPr>
          <w:i/>
        </w:rPr>
        <w:t>Orig Life Evol Biosph</w:t>
      </w:r>
      <w:r w:rsidRPr="007D0A1A">
        <w:t xml:space="preserve"> </w:t>
      </w:r>
      <w:r w:rsidRPr="007D0A1A">
        <w:rPr>
          <w:b/>
        </w:rPr>
        <w:t>41</w:t>
      </w:r>
      <w:r w:rsidRPr="007D0A1A">
        <w:t>: 121-132.</w:t>
      </w:r>
    </w:p>
    <w:p w14:paraId="455A7025" w14:textId="77777777" w:rsidR="007D0A1A" w:rsidRPr="007D0A1A" w:rsidRDefault="007D0A1A" w:rsidP="007D0A1A">
      <w:pPr>
        <w:pStyle w:val="EndNoteBibliography"/>
        <w:spacing w:after="0"/>
        <w:ind w:left="720" w:hanging="720"/>
      </w:pPr>
      <w:r w:rsidRPr="007D0A1A">
        <w:t>78.</w:t>
      </w:r>
      <w:r w:rsidRPr="007D0A1A">
        <w:tab/>
        <w:t xml:space="preserve">Tagami S, Attwater J, &amp; Holliger P (2017) Simple peptides derived from the ribosomal core potentiate RNA polymerase ribozyme function. </w:t>
      </w:r>
      <w:r w:rsidRPr="007D0A1A">
        <w:rPr>
          <w:i/>
        </w:rPr>
        <w:t>Nat Chem</w:t>
      </w:r>
      <w:r w:rsidRPr="007D0A1A">
        <w:t xml:space="preserve"> </w:t>
      </w:r>
      <w:r w:rsidRPr="007D0A1A">
        <w:rPr>
          <w:b/>
        </w:rPr>
        <w:t>9</w:t>
      </w:r>
      <w:r w:rsidRPr="007D0A1A">
        <w:t>: 325.</w:t>
      </w:r>
    </w:p>
    <w:p w14:paraId="57C05DA2" w14:textId="77777777" w:rsidR="007D0A1A" w:rsidRPr="007D0A1A" w:rsidRDefault="007D0A1A" w:rsidP="007D0A1A">
      <w:pPr>
        <w:pStyle w:val="EndNoteBibliography"/>
        <w:spacing w:after="0"/>
        <w:ind w:left="720" w:hanging="720"/>
      </w:pPr>
      <w:r w:rsidRPr="007D0A1A">
        <w:t>79.</w:t>
      </w:r>
      <w:r w:rsidRPr="007D0A1A">
        <w:tab/>
        <w:t xml:space="preserve">Poudyal RR, Guth-Metzler RM, Veenis AJ, Frankel EA, Keating CD, &amp; Bevilacqua PC (2019) Template-directed RNA polymerization and enhanced ribozyme catalysis inside membraneless compartments formed by coacervates. </w:t>
      </w:r>
      <w:r w:rsidRPr="007D0A1A">
        <w:rPr>
          <w:i/>
        </w:rPr>
        <w:t>Nat Commun</w:t>
      </w:r>
      <w:r w:rsidRPr="007D0A1A">
        <w:t xml:space="preserve"> </w:t>
      </w:r>
      <w:r w:rsidRPr="007D0A1A">
        <w:rPr>
          <w:b/>
        </w:rPr>
        <w:t>10</w:t>
      </w:r>
      <w:r w:rsidRPr="007D0A1A">
        <w:t>: 490.</w:t>
      </w:r>
    </w:p>
    <w:p w14:paraId="4B0CDAD5" w14:textId="77777777" w:rsidR="007D0A1A" w:rsidRPr="007D0A1A" w:rsidRDefault="007D0A1A" w:rsidP="007D0A1A">
      <w:pPr>
        <w:pStyle w:val="EndNoteBibliography"/>
        <w:spacing w:after="0"/>
        <w:ind w:left="720" w:hanging="720"/>
      </w:pPr>
      <w:r w:rsidRPr="007D0A1A">
        <w:t>80.</w:t>
      </w:r>
      <w:r w:rsidRPr="007D0A1A">
        <w:tab/>
        <w:t xml:space="preserve">Braun S, Humphreys C, Fraser E, Brancale A, Bochtler M, &amp; Dale TC (2011) Amyloid-associated nucleic acid hybridisation. </w:t>
      </w:r>
      <w:r w:rsidRPr="007D0A1A">
        <w:rPr>
          <w:i/>
        </w:rPr>
        <w:t>PLoS One</w:t>
      </w:r>
      <w:r w:rsidRPr="007D0A1A">
        <w:t xml:space="preserve"> </w:t>
      </w:r>
      <w:r w:rsidRPr="007D0A1A">
        <w:rPr>
          <w:b/>
        </w:rPr>
        <w:t>6</w:t>
      </w:r>
      <w:r w:rsidRPr="007D0A1A">
        <w:t>: e19125.</w:t>
      </w:r>
    </w:p>
    <w:p w14:paraId="4DAB689E" w14:textId="77777777" w:rsidR="007D0A1A" w:rsidRPr="007D0A1A" w:rsidRDefault="007D0A1A" w:rsidP="007D0A1A">
      <w:pPr>
        <w:pStyle w:val="EndNoteBibliography"/>
        <w:spacing w:after="0"/>
        <w:ind w:left="720" w:hanging="720"/>
      </w:pPr>
      <w:r w:rsidRPr="007D0A1A">
        <w:t>81.</w:t>
      </w:r>
      <w:r w:rsidRPr="007D0A1A">
        <w:tab/>
        <w:t xml:space="preserve">Kashiwagi N, Furuta H, &amp; Ikawa Y (2009) Primitive templated catalysis of a peptide ligation by self-folding RNAs. </w:t>
      </w:r>
      <w:r w:rsidRPr="007D0A1A">
        <w:rPr>
          <w:i/>
        </w:rPr>
        <w:t>Nucleic Acids Res</w:t>
      </w:r>
      <w:r w:rsidRPr="007D0A1A">
        <w:t xml:space="preserve"> </w:t>
      </w:r>
      <w:r w:rsidRPr="007D0A1A">
        <w:rPr>
          <w:b/>
        </w:rPr>
        <w:t>37</w:t>
      </w:r>
      <w:r w:rsidRPr="007D0A1A">
        <w:t>: 2574-2583.</w:t>
      </w:r>
    </w:p>
    <w:p w14:paraId="01D8D350" w14:textId="77777777" w:rsidR="007D0A1A" w:rsidRPr="007D0A1A" w:rsidRDefault="007D0A1A" w:rsidP="007D0A1A">
      <w:pPr>
        <w:pStyle w:val="EndNoteBibliography"/>
        <w:spacing w:after="0"/>
        <w:ind w:left="720" w:hanging="720"/>
      </w:pPr>
      <w:r w:rsidRPr="007D0A1A">
        <w:t>82.</w:t>
      </w:r>
      <w:r w:rsidRPr="007D0A1A">
        <w:tab/>
        <w:t>Harada K, Aoyama S, Matsugami A, Kumar PK, Katahira M, Kato N, &amp; Ohkanda J (2014) RNA</w:t>
      </w:r>
      <w:r w:rsidRPr="007D0A1A">
        <w:rPr>
          <w:rFonts w:ascii="Cambria Math" w:hAnsi="Cambria Math" w:cs="Cambria Math"/>
        </w:rPr>
        <w:t>‐</w:t>
      </w:r>
      <w:r w:rsidRPr="007D0A1A">
        <w:t xml:space="preserve">directed amino acid coupling as a model reaction for primitive coded translation. </w:t>
      </w:r>
      <w:r w:rsidRPr="007D0A1A">
        <w:rPr>
          <w:i/>
        </w:rPr>
        <w:t>ChemBioChem</w:t>
      </w:r>
      <w:r w:rsidRPr="007D0A1A">
        <w:t xml:space="preserve"> </w:t>
      </w:r>
      <w:r w:rsidRPr="007D0A1A">
        <w:rPr>
          <w:b/>
        </w:rPr>
        <w:t>15</w:t>
      </w:r>
      <w:r w:rsidRPr="007D0A1A">
        <w:t>: 794-798.</w:t>
      </w:r>
    </w:p>
    <w:p w14:paraId="18DB7C9E" w14:textId="77777777" w:rsidR="007D0A1A" w:rsidRPr="007D0A1A" w:rsidRDefault="007D0A1A" w:rsidP="007D0A1A">
      <w:pPr>
        <w:pStyle w:val="EndNoteBibliography"/>
        <w:spacing w:after="0"/>
        <w:ind w:left="720" w:hanging="720"/>
      </w:pPr>
      <w:r w:rsidRPr="007D0A1A">
        <w:t>83.</w:t>
      </w:r>
      <w:r w:rsidRPr="007D0A1A">
        <w:tab/>
        <w:t xml:space="preserve">Verkman AS (2011) Aquaporins at a glance. </w:t>
      </w:r>
      <w:r w:rsidRPr="007D0A1A">
        <w:rPr>
          <w:i/>
        </w:rPr>
        <w:t>J Cell Sci</w:t>
      </w:r>
      <w:r w:rsidRPr="007D0A1A">
        <w:t xml:space="preserve"> </w:t>
      </w:r>
      <w:r w:rsidRPr="007D0A1A">
        <w:rPr>
          <w:b/>
        </w:rPr>
        <w:t>124</w:t>
      </w:r>
      <w:r w:rsidRPr="007D0A1A">
        <w:t>: 2107-2112.</w:t>
      </w:r>
    </w:p>
    <w:p w14:paraId="6FFE851F" w14:textId="77777777" w:rsidR="007D0A1A" w:rsidRPr="007D0A1A" w:rsidRDefault="007D0A1A" w:rsidP="007D0A1A">
      <w:pPr>
        <w:pStyle w:val="EndNoteBibliography"/>
        <w:spacing w:after="0"/>
        <w:ind w:left="720" w:hanging="720"/>
      </w:pPr>
      <w:r w:rsidRPr="007D0A1A">
        <w:t>84.</w:t>
      </w:r>
      <w:r w:rsidRPr="007D0A1A">
        <w:tab/>
        <w:t xml:space="preserve">Neveu M, Kim H-J, &amp; Benner SA (2013) The “strong” RNA world hypothesis: Fifty years old. </w:t>
      </w:r>
      <w:r w:rsidRPr="007D0A1A">
        <w:rPr>
          <w:i/>
        </w:rPr>
        <w:t>Astrobiology</w:t>
      </w:r>
      <w:r w:rsidRPr="007D0A1A">
        <w:t xml:space="preserve"> </w:t>
      </w:r>
      <w:r w:rsidRPr="007D0A1A">
        <w:rPr>
          <w:b/>
        </w:rPr>
        <w:t>13</w:t>
      </w:r>
      <w:r w:rsidRPr="007D0A1A">
        <w:t>: 391-403.</w:t>
      </w:r>
    </w:p>
    <w:p w14:paraId="3ABBC73B" w14:textId="77777777" w:rsidR="007D0A1A" w:rsidRPr="007D0A1A" w:rsidRDefault="007D0A1A" w:rsidP="007D0A1A">
      <w:pPr>
        <w:pStyle w:val="EndNoteBibliography"/>
        <w:spacing w:after="0"/>
        <w:ind w:left="720" w:hanging="720"/>
      </w:pPr>
      <w:r w:rsidRPr="007D0A1A">
        <w:lastRenderedPageBreak/>
        <w:t>85.</w:t>
      </w:r>
      <w:r w:rsidRPr="007D0A1A">
        <w:tab/>
        <w:t xml:space="preserve">Forsythe JG, Yu SS, Mamajanov I, Grover MA, Krishnamurthy R, Fernandez FM, &amp; Hud NV (2015) Ester-mediated amide bond formation driven by wet-dry cycles: A possible path to polypeptides on the prebiotic earth. </w:t>
      </w:r>
      <w:r w:rsidRPr="007D0A1A">
        <w:rPr>
          <w:i/>
        </w:rPr>
        <w:t>Angew Chem Int Ed</w:t>
      </w:r>
      <w:r w:rsidRPr="007D0A1A">
        <w:t xml:space="preserve"> </w:t>
      </w:r>
      <w:r w:rsidRPr="007D0A1A">
        <w:rPr>
          <w:b/>
        </w:rPr>
        <w:t>54</w:t>
      </w:r>
      <w:r w:rsidRPr="007D0A1A">
        <w:t>: 9871-9875.</w:t>
      </w:r>
    </w:p>
    <w:p w14:paraId="44997C65" w14:textId="77777777" w:rsidR="007D0A1A" w:rsidRPr="007D0A1A" w:rsidRDefault="007D0A1A" w:rsidP="007D0A1A">
      <w:pPr>
        <w:pStyle w:val="EndNoteBibliography"/>
        <w:spacing w:after="0"/>
        <w:ind w:left="720" w:hanging="720"/>
      </w:pPr>
      <w:r w:rsidRPr="007D0A1A">
        <w:t>86.</w:t>
      </w:r>
      <w:r w:rsidRPr="007D0A1A">
        <w:tab/>
        <w:t xml:space="preserve">Frenkel-Pinter M, Haynes JW, C M, Petrov AS, Burcar BT, Krishnamurthy R, Hud NV, Leman LJ, &amp; Williams LD (2019) Selective incorporation of proteinaceous over nonproteinaceous cationic amino acids in model prebiotic oligomerization reactions. </w:t>
      </w:r>
      <w:r w:rsidRPr="007D0A1A">
        <w:rPr>
          <w:i/>
        </w:rPr>
        <w:t>Proc Natl Acad Sci USA</w:t>
      </w:r>
      <w:r w:rsidRPr="007D0A1A">
        <w:t xml:space="preserve"> </w:t>
      </w:r>
      <w:r w:rsidRPr="007D0A1A">
        <w:rPr>
          <w:b/>
        </w:rPr>
        <w:t>116</w:t>
      </w:r>
      <w:r w:rsidRPr="007D0A1A">
        <w:t>: 16338-16346.</w:t>
      </w:r>
    </w:p>
    <w:p w14:paraId="5B433B6C" w14:textId="77777777" w:rsidR="007D0A1A" w:rsidRPr="007D0A1A" w:rsidRDefault="007D0A1A" w:rsidP="007D0A1A">
      <w:pPr>
        <w:pStyle w:val="EndNoteBibliography"/>
        <w:spacing w:after="0"/>
        <w:ind w:left="720" w:hanging="720"/>
      </w:pPr>
      <w:r w:rsidRPr="007D0A1A">
        <w:t>87.</w:t>
      </w:r>
      <w:r w:rsidRPr="007D0A1A">
        <w:tab/>
        <w:t xml:space="preserve">Mamajanov I, Macdonald PJ, Ying J, Duncanson DM, Dowdy GR, Walker CA, Engelhart AE, FernáNdez FM, Grover MA, &amp; Hud NV (2014) Ester formation and hydrolysis during wet–dry cycles: Generation of far-from-equilibrium polymers in a model prebiotic reaction. </w:t>
      </w:r>
      <w:r w:rsidRPr="007D0A1A">
        <w:rPr>
          <w:i/>
        </w:rPr>
        <w:t>Macromolecules</w:t>
      </w:r>
      <w:r w:rsidRPr="007D0A1A">
        <w:t xml:space="preserve"> </w:t>
      </w:r>
      <w:r w:rsidRPr="007D0A1A">
        <w:rPr>
          <w:b/>
        </w:rPr>
        <w:t>47</w:t>
      </w:r>
      <w:r w:rsidRPr="007D0A1A">
        <w:t>: 1334-1343.</w:t>
      </w:r>
    </w:p>
    <w:p w14:paraId="22AAA095" w14:textId="77777777" w:rsidR="007D0A1A" w:rsidRPr="007D0A1A" w:rsidRDefault="007D0A1A" w:rsidP="007D0A1A">
      <w:pPr>
        <w:pStyle w:val="EndNoteBibliography"/>
        <w:spacing w:after="0"/>
        <w:ind w:left="720" w:hanging="720"/>
      </w:pPr>
      <w:r w:rsidRPr="007D0A1A">
        <w:t>88.</w:t>
      </w:r>
      <w:r w:rsidRPr="007D0A1A">
        <w:tab/>
        <w:t xml:space="preserve">Yu SS, Krishnamurthy R, Fernandez FM, Hud NV, Schork FJ, &amp; Grover MA (2016) Kinetics of prebiotic depsipeptide formation from the ester-amide exchange reaction. </w:t>
      </w:r>
      <w:r w:rsidRPr="007D0A1A">
        <w:rPr>
          <w:i/>
        </w:rPr>
        <w:t xml:space="preserve">Phys Chem Chem Phys </w:t>
      </w:r>
      <w:r w:rsidRPr="007D0A1A">
        <w:rPr>
          <w:b/>
        </w:rPr>
        <w:t>18</w:t>
      </w:r>
      <w:r w:rsidRPr="007D0A1A">
        <w:t>: 28441-28450.</w:t>
      </w:r>
    </w:p>
    <w:p w14:paraId="3C400C6F" w14:textId="77777777" w:rsidR="007D0A1A" w:rsidRPr="007D0A1A" w:rsidRDefault="007D0A1A" w:rsidP="007D0A1A">
      <w:pPr>
        <w:pStyle w:val="EndNoteBibliography"/>
        <w:spacing w:after="0"/>
        <w:ind w:left="720" w:hanging="720"/>
      </w:pPr>
      <w:r w:rsidRPr="007D0A1A">
        <w:t>89.</w:t>
      </w:r>
      <w:r w:rsidRPr="007D0A1A">
        <w:tab/>
        <w:t xml:space="preserve">Forsythe JG, Petrov AS, Millar WC, Yu SS, Krishnamurthy R, Grover MA, Hud NV, &amp; Fernandez FM (2017) Surveying the sequence diversity of model prebiotic peptides by mass spectrometry. </w:t>
      </w:r>
      <w:r w:rsidRPr="007D0A1A">
        <w:rPr>
          <w:i/>
        </w:rPr>
        <w:t>Proc Natl Acad Sci USA</w:t>
      </w:r>
      <w:r w:rsidRPr="007D0A1A">
        <w:t xml:space="preserve"> </w:t>
      </w:r>
      <w:r w:rsidRPr="007D0A1A">
        <w:rPr>
          <w:b/>
        </w:rPr>
        <w:t>114</w:t>
      </w:r>
      <w:r w:rsidRPr="007D0A1A">
        <w:t>: E7652-E7659.</w:t>
      </w:r>
    </w:p>
    <w:p w14:paraId="12990219" w14:textId="77777777" w:rsidR="007D0A1A" w:rsidRPr="007D0A1A" w:rsidRDefault="007D0A1A" w:rsidP="007D0A1A">
      <w:pPr>
        <w:pStyle w:val="EndNoteBibliography"/>
        <w:spacing w:after="0"/>
        <w:ind w:left="720" w:hanging="720"/>
      </w:pPr>
      <w:r w:rsidRPr="007D0A1A">
        <w:t>90.</w:t>
      </w:r>
      <w:r w:rsidRPr="007D0A1A">
        <w:tab/>
        <w:t xml:space="preserve">Chandru K, Guttenberg N, Giri C, Hongo Y, Butch C, Mamajanov I, &amp; Cleaves HJ (2018) Simple prebiotic synthesis of high diversity dynamic combinatorial polyester libraries. </w:t>
      </w:r>
      <w:r w:rsidRPr="007D0A1A">
        <w:rPr>
          <w:i/>
        </w:rPr>
        <w:t>Commun Chem</w:t>
      </w:r>
      <w:r w:rsidRPr="007D0A1A">
        <w:t xml:space="preserve"> </w:t>
      </w:r>
      <w:r w:rsidRPr="007D0A1A">
        <w:rPr>
          <w:b/>
        </w:rPr>
        <w:t>1</w:t>
      </w:r>
      <w:r w:rsidRPr="007D0A1A">
        <w:t>: 30.</w:t>
      </w:r>
    </w:p>
    <w:p w14:paraId="2A549D5A" w14:textId="77777777" w:rsidR="007D0A1A" w:rsidRPr="007D0A1A" w:rsidRDefault="007D0A1A" w:rsidP="007D0A1A">
      <w:pPr>
        <w:pStyle w:val="EndNoteBibliography"/>
        <w:spacing w:after="0"/>
        <w:ind w:left="720" w:hanging="720"/>
      </w:pPr>
      <w:r w:rsidRPr="007D0A1A">
        <w:t>91.</w:t>
      </w:r>
      <w:r w:rsidRPr="007D0A1A">
        <w:tab/>
        <w:t xml:space="preserve">Jia TZ, Chandru K, Hongo Y, Afrin R, Usui T, Myojo K, &amp; Cleaves HJ (2019) Membraneless polyester microdroplets as primordial compartments at the origins of life. </w:t>
      </w:r>
      <w:r w:rsidRPr="007D0A1A">
        <w:rPr>
          <w:i/>
        </w:rPr>
        <w:t>Proc Natl Acad Sci USA</w:t>
      </w:r>
      <w:r w:rsidRPr="007D0A1A">
        <w:t xml:space="preserve"> </w:t>
      </w:r>
      <w:r w:rsidRPr="007D0A1A">
        <w:rPr>
          <w:b/>
        </w:rPr>
        <w:t>116</w:t>
      </w:r>
      <w:r w:rsidRPr="007D0A1A">
        <w:t>: 15830-15835.</w:t>
      </w:r>
    </w:p>
    <w:p w14:paraId="30034828" w14:textId="77777777" w:rsidR="007D0A1A" w:rsidRPr="007D0A1A" w:rsidRDefault="007D0A1A" w:rsidP="007D0A1A">
      <w:pPr>
        <w:pStyle w:val="EndNoteBibliography"/>
        <w:spacing w:after="0"/>
        <w:ind w:left="720" w:hanging="720"/>
      </w:pPr>
      <w:r w:rsidRPr="007D0A1A">
        <w:t>92.</w:t>
      </w:r>
      <w:r w:rsidRPr="007D0A1A">
        <w:tab/>
        <w:t xml:space="preserve">Gould SJ &amp; Vrba ES (1982) Exaptation—a missing term in the science of form. </w:t>
      </w:r>
      <w:r w:rsidRPr="007D0A1A">
        <w:rPr>
          <w:i/>
        </w:rPr>
        <w:t>Paleobiology</w:t>
      </w:r>
      <w:r w:rsidRPr="007D0A1A">
        <w:t xml:space="preserve"> </w:t>
      </w:r>
      <w:r w:rsidRPr="007D0A1A">
        <w:rPr>
          <w:b/>
        </w:rPr>
        <w:t>8</w:t>
      </w:r>
      <w:r w:rsidRPr="007D0A1A">
        <w:t>: 4-15.</w:t>
      </w:r>
    </w:p>
    <w:p w14:paraId="0FB43CBF" w14:textId="77777777" w:rsidR="007D0A1A" w:rsidRPr="007D0A1A" w:rsidRDefault="007D0A1A" w:rsidP="007D0A1A">
      <w:pPr>
        <w:pStyle w:val="EndNoteBibliography"/>
        <w:spacing w:after="0"/>
        <w:ind w:left="720" w:hanging="720"/>
      </w:pPr>
      <w:r w:rsidRPr="007D0A1A">
        <w:t>93.</w:t>
      </w:r>
      <w:r w:rsidRPr="007D0A1A">
        <w:tab/>
        <w:t xml:space="preserve">Dobzbansky T (1967) Creative evolution. </w:t>
      </w:r>
      <w:r w:rsidRPr="007D0A1A">
        <w:rPr>
          <w:i/>
        </w:rPr>
        <w:t>Diogenes</w:t>
      </w:r>
      <w:r w:rsidRPr="007D0A1A">
        <w:t xml:space="preserve"> </w:t>
      </w:r>
      <w:r w:rsidRPr="007D0A1A">
        <w:rPr>
          <w:b/>
        </w:rPr>
        <w:t>15</w:t>
      </w:r>
      <w:r w:rsidRPr="007D0A1A">
        <w:t>: 62-74.</w:t>
      </w:r>
    </w:p>
    <w:p w14:paraId="6CDFF86A" w14:textId="77777777" w:rsidR="007D0A1A" w:rsidRPr="007D0A1A" w:rsidRDefault="007D0A1A" w:rsidP="007D0A1A">
      <w:pPr>
        <w:pStyle w:val="EndNoteBibliography"/>
        <w:spacing w:after="0"/>
        <w:ind w:left="720" w:hanging="720"/>
      </w:pPr>
      <w:r w:rsidRPr="007D0A1A">
        <w:t>94.</w:t>
      </w:r>
      <w:r w:rsidRPr="007D0A1A">
        <w:tab/>
        <w:t xml:space="preserve">Smith JM &amp; Szathmary E (1997) </w:t>
      </w:r>
      <w:r w:rsidRPr="007D0A1A">
        <w:rPr>
          <w:i/>
        </w:rPr>
        <w:t>The major transitions in evolution</w:t>
      </w:r>
      <w:r w:rsidRPr="007D0A1A">
        <w:t xml:space="preserve"> (OUP Oxford).</w:t>
      </w:r>
    </w:p>
    <w:p w14:paraId="1C2109EC" w14:textId="77777777" w:rsidR="007D0A1A" w:rsidRPr="007D0A1A" w:rsidRDefault="007D0A1A" w:rsidP="007D0A1A">
      <w:pPr>
        <w:pStyle w:val="EndNoteBibliography"/>
        <w:spacing w:after="0"/>
        <w:ind w:left="720" w:hanging="720"/>
      </w:pPr>
      <w:r w:rsidRPr="007D0A1A">
        <w:t>95.</w:t>
      </w:r>
      <w:r w:rsidRPr="007D0A1A">
        <w:tab/>
        <w:t xml:space="preserve">Jacob F (1977) Evolution and tinkering. </w:t>
      </w:r>
      <w:r w:rsidRPr="007D0A1A">
        <w:rPr>
          <w:i/>
        </w:rPr>
        <w:t>Science</w:t>
      </w:r>
      <w:r w:rsidRPr="007D0A1A">
        <w:t xml:space="preserve"> </w:t>
      </w:r>
      <w:r w:rsidRPr="007D0A1A">
        <w:rPr>
          <w:b/>
        </w:rPr>
        <w:t>196</w:t>
      </w:r>
      <w:r w:rsidRPr="007D0A1A">
        <w:t>: 1161-1166.</w:t>
      </w:r>
    </w:p>
    <w:p w14:paraId="4F3300F4" w14:textId="77777777" w:rsidR="007D0A1A" w:rsidRPr="007D0A1A" w:rsidRDefault="007D0A1A" w:rsidP="007D0A1A">
      <w:pPr>
        <w:pStyle w:val="EndNoteBibliography"/>
        <w:spacing w:after="0"/>
        <w:ind w:left="720" w:hanging="720"/>
      </w:pPr>
      <w:r w:rsidRPr="007D0A1A">
        <w:t>96.</w:t>
      </w:r>
      <w:r w:rsidRPr="007D0A1A">
        <w:tab/>
        <w:t>Rosenzweig M (1995) Species diversity in space and time.  (Cambridge University Press).</w:t>
      </w:r>
    </w:p>
    <w:p w14:paraId="2B39A3F1" w14:textId="77777777" w:rsidR="007D0A1A" w:rsidRPr="007D0A1A" w:rsidRDefault="007D0A1A" w:rsidP="007D0A1A">
      <w:pPr>
        <w:pStyle w:val="EndNoteBibliography"/>
        <w:spacing w:after="0"/>
        <w:ind w:left="720" w:hanging="720"/>
      </w:pPr>
      <w:r w:rsidRPr="007D0A1A">
        <w:t>97.</w:t>
      </w:r>
      <w:r w:rsidRPr="007D0A1A">
        <w:tab/>
        <w:t xml:space="preserve">Herron MD, Ratcliff WC, Boswell J, &amp; Rosenzweig F (2018) Genetics of a de novo origin of undifferentiated multicellularity. </w:t>
      </w:r>
      <w:r w:rsidRPr="007D0A1A">
        <w:rPr>
          <w:i/>
        </w:rPr>
        <w:t>R Soc Open Sci</w:t>
      </w:r>
      <w:r w:rsidRPr="007D0A1A">
        <w:t xml:space="preserve"> </w:t>
      </w:r>
      <w:r w:rsidRPr="007D0A1A">
        <w:rPr>
          <w:b/>
        </w:rPr>
        <w:t>5</w:t>
      </w:r>
      <w:r w:rsidRPr="007D0A1A">
        <w:t>: 180912.</w:t>
      </w:r>
    </w:p>
    <w:p w14:paraId="584A84FA" w14:textId="77777777" w:rsidR="007D0A1A" w:rsidRPr="007D0A1A" w:rsidRDefault="007D0A1A" w:rsidP="007D0A1A">
      <w:pPr>
        <w:pStyle w:val="EndNoteBibliography"/>
        <w:spacing w:after="0"/>
        <w:ind w:left="720" w:hanging="720"/>
      </w:pPr>
      <w:r w:rsidRPr="007D0A1A">
        <w:t>98.</w:t>
      </w:r>
      <w:r w:rsidRPr="007D0A1A">
        <w:tab/>
        <w:t xml:space="preserve">Herculano-Houzel S (2009) The human brain in numbers: A linearly scaled-up primate brain. </w:t>
      </w:r>
      <w:r w:rsidRPr="007D0A1A">
        <w:rPr>
          <w:i/>
        </w:rPr>
        <w:t>Frontiers in human neuroscience</w:t>
      </w:r>
      <w:r w:rsidRPr="007D0A1A">
        <w:t xml:space="preserve"> </w:t>
      </w:r>
      <w:r w:rsidRPr="007D0A1A">
        <w:rPr>
          <w:b/>
        </w:rPr>
        <w:t>3</w:t>
      </w:r>
      <w:r w:rsidRPr="007D0A1A">
        <w:t>: 857.</w:t>
      </w:r>
    </w:p>
    <w:p w14:paraId="0D30E33F" w14:textId="77777777" w:rsidR="007D0A1A" w:rsidRPr="007D0A1A" w:rsidRDefault="007D0A1A" w:rsidP="007D0A1A">
      <w:pPr>
        <w:pStyle w:val="EndNoteBibliography"/>
        <w:spacing w:after="0"/>
        <w:ind w:left="720" w:hanging="720"/>
      </w:pPr>
      <w:r w:rsidRPr="007D0A1A">
        <w:t>99.</w:t>
      </w:r>
      <w:r w:rsidRPr="007D0A1A">
        <w:tab/>
        <w:t xml:space="preserve">Smith E &amp; Morowitz HJ (2016) </w:t>
      </w:r>
      <w:r w:rsidRPr="007D0A1A">
        <w:rPr>
          <w:i/>
        </w:rPr>
        <w:t>The origin and nature of life on earth: The emergence of the fourth geosphere</w:t>
      </w:r>
      <w:r w:rsidRPr="007D0A1A">
        <w:t xml:space="preserve"> (Cambridge University Press).</w:t>
      </w:r>
    </w:p>
    <w:p w14:paraId="0EEC68A1" w14:textId="77777777" w:rsidR="007D0A1A" w:rsidRPr="007D0A1A" w:rsidRDefault="007D0A1A" w:rsidP="007D0A1A">
      <w:pPr>
        <w:pStyle w:val="EndNoteBibliography"/>
        <w:spacing w:after="0"/>
        <w:ind w:left="720" w:hanging="720"/>
      </w:pPr>
      <w:r w:rsidRPr="007D0A1A">
        <w:t>100.</w:t>
      </w:r>
      <w:r w:rsidRPr="007D0A1A">
        <w:tab/>
        <w:t xml:space="preserve">Johnson S (2002) </w:t>
      </w:r>
      <w:r w:rsidRPr="007D0A1A">
        <w:rPr>
          <w:i/>
        </w:rPr>
        <w:t>Emergence: The connected lives of ants, brains, cities, and software</w:t>
      </w:r>
      <w:r w:rsidRPr="007D0A1A">
        <w:t xml:space="preserve"> (Simon and Schuster).</w:t>
      </w:r>
    </w:p>
    <w:p w14:paraId="78A2AE45" w14:textId="77777777" w:rsidR="007D0A1A" w:rsidRPr="007D0A1A" w:rsidRDefault="007D0A1A" w:rsidP="007D0A1A">
      <w:pPr>
        <w:pStyle w:val="EndNoteBibliography"/>
        <w:spacing w:after="0"/>
        <w:ind w:left="720" w:hanging="720"/>
      </w:pPr>
      <w:r w:rsidRPr="007D0A1A">
        <w:t>101.</w:t>
      </w:r>
      <w:r w:rsidRPr="007D0A1A">
        <w:tab/>
        <w:t xml:space="preserve">Ts’o PO (1974) Bases, nucleosides and nucleotides. </w:t>
      </w:r>
      <w:r w:rsidRPr="007D0A1A">
        <w:rPr>
          <w:i/>
        </w:rPr>
        <w:t>Basic principles in nucleic acid chemistry</w:t>
      </w:r>
      <w:r w:rsidRPr="007D0A1A">
        <w:t xml:space="preserve"> </w:t>
      </w:r>
      <w:r w:rsidRPr="007D0A1A">
        <w:rPr>
          <w:b/>
        </w:rPr>
        <w:t>1</w:t>
      </w:r>
      <w:r w:rsidRPr="007D0A1A">
        <w:t>: 453-584.</w:t>
      </w:r>
    </w:p>
    <w:p w14:paraId="0EDFF3E7" w14:textId="77777777" w:rsidR="007D0A1A" w:rsidRPr="007D0A1A" w:rsidRDefault="007D0A1A" w:rsidP="007D0A1A">
      <w:pPr>
        <w:pStyle w:val="EndNoteBibliography"/>
        <w:spacing w:after="0"/>
        <w:ind w:left="720" w:hanging="720"/>
      </w:pPr>
      <w:r w:rsidRPr="007D0A1A">
        <w:t>102.</w:t>
      </w:r>
      <w:r w:rsidRPr="007D0A1A">
        <w:tab/>
        <w:t xml:space="preserve">Avise JC &amp; Ayala FJ (2007) In the light of evolution i: Adaptation and complex design. </w:t>
      </w:r>
      <w:r w:rsidRPr="007D0A1A">
        <w:rPr>
          <w:i/>
        </w:rPr>
        <w:t>Proc Natl Acad Sci USA</w:t>
      </w:r>
      <w:r w:rsidRPr="007D0A1A">
        <w:t xml:space="preserve"> </w:t>
      </w:r>
      <w:r w:rsidRPr="007D0A1A">
        <w:rPr>
          <w:b/>
        </w:rPr>
        <w:t>104</w:t>
      </w:r>
      <w:r w:rsidRPr="007D0A1A">
        <w:t>: 8563-8566.</w:t>
      </w:r>
    </w:p>
    <w:p w14:paraId="553C6B83" w14:textId="77777777" w:rsidR="007D0A1A" w:rsidRPr="007D0A1A" w:rsidRDefault="007D0A1A" w:rsidP="007D0A1A">
      <w:pPr>
        <w:pStyle w:val="EndNoteBibliography"/>
        <w:ind w:left="720" w:hanging="720"/>
      </w:pPr>
      <w:r w:rsidRPr="007D0A1A">
        <w:t>103.</w:t>
      </w:r>
      <w:r w:rsidRPr="007D0A1A">
        <w:tab/>
        <w:t xml:space="preserve">Dawkins R (1996) </w:t>
      </w:r>
      <w:r w:rsidRPr="007D0A1A">
        <w:rPr>
          <w:i/>
        </w:rPr>
        <w:t>The blind watchmaker: Why the evidence of evolution reveals a universe without design</w:t>
      </w:r>
      <w:r w:rsidRPr="007D0A1A">
        <w:t xml:space="preserve"> (WW Norton &amp; Company).</w:t>
      </w:r>
    </w:p>
    <w:p w14:paraId="0C21EDCB" w14:textId="55666BA5" w:rsidR="00D25224" w:rsidRPr="00870029" w:rsidRDefault="007D0A1A" w:rsidP="001B0023">
      <w:pPr>
        <w:pStyle w:val="Heading1"/>
        <w:rPr>
          <w:color w:val="auto"/>
        </w:rPr>
      </w:pPr>
      <w:r>
        <w:rPr>
          <w:color w:val="auto"/>
        </w:rPr>
        <w:fldChar w:fldCharType="end"/>
      </w:r>
      <w:bookmarkEnd w:id="8"/>
    </w:p>
    <w:sectPr w:rsidR="00D25224" w:rsidRPr="00870029">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968B34" w14:textId="77777777" w:rsidR="00413976" w:rsidRDefault="00413976" w:rsidP="00B14F3E">
      <w:pPr>
        <w:spacing w:after="0" w:line="240" w:lineRule="auto"/>
      </w:pPr>
      <w:r>
        <w:separator/>
      </w:r>
    </w:p>
  </w:endnote>
  <w:endnote w:type="continuationSeparator" w:id="0">
    <w:p w14:paraId="3624E5CC" w14:textId="77777777" w:rsidR="00413976" w:rsidRDefault="00413976" w:rsidP="00B14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6010617"/>
      <w:docPartObj>
        <w:docPartGallery w:val="Page Numbers (Bottom of Page)"/>
        <w:docPartUnique/>
      </w:docPartObj>
    </w:sdtPr>
    <w:sdtContent>
      <w:p w14:paraId="702983F5" w14:textId="4DFC7743" w:rsidR="00220CF4" w:rsidRDefault="00220CF4" w:rsidP="00546F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E5FD0B" w14:textId="77777777" w:rsidR="00220CF4" w:rsidRDefault="00220CF4" w:rsidP="00B14F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82624787"/>
      <w:docPartObj>
        <w:docPartGallery w:val="Page Numbers (Bottom of Page)"/>
        <w:docPartUnique/>
      </w:docPartObj>
    </w:sdtPr>
    <w:sdtContent>
      <w:p w14:paraId="1DF542AA" w14:textId="301BB596" w:rsidR="00220CF4" w:rsidRDefault="00220CF4" w:rsidP="00546F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A3F25" w14:textId="77777777" w:rsidR="00220CF4" w:rsidRDefault="00220CF4" w:rsidP="00B14F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D03E4F" w14:textId="77777777" w:rsidR="00413976" w:rsidRDefault="00413976" w:rsidP="00B14F3E">
      <w:pPr>
        <w:spacing w:after="0" w:line="240" w:lineRule="auto"/>
      </w:pPr>
      <w:r>
        <w:separator/>
      </w:r>
    </w:p>
  </w:footnote>
  <w:footnote w:type="continuationSeparator" w:id="0">
    <w:p w14:paraId="11E56752" w14:textId="77777777" w:rsidR="00413976" w:rsidRDefault="00413976" w:rsidP="00B14F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DC2215"/>
    <w:multiLevelType w:val="hybridMultilevel"/>
    <w:tmpl w:val="50E869F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81F46EB"/>
    <w:multiLevelType w:val="hybridMultilevel"/>
    <w:tmpl w:val="2CEE104A"/>
    <w:lvl w:ilvl="0" w:tplc="941A2B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3027C"/>
    <w:multiLevelType w:val="hybridMultilevel"/>
    <w:tmpl w:val="1C924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426F50"/>
    <w:multiLevelType w:val="hybridMultilevel"/>
    <w:tmpl w:val="8F10E4CE"/>
    <w:lvl w:ilvl="0" w:tplc="D89696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E50A3"/>
    <w:multiLevelType w:val="hybridMultilevel"/>
    <w:tmpl w:val="803E45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21A5F0E"/>
    <w:multiLevelType w:val="multilevel"/>
    <w:tmpl w:val="DBF83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97522D"/>
    <w:multiLevelType w:val="multilevel"/>
    <w:tmpl w:val="A348A66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520397C"/>
    <w:multiLevelType w:val="hybridMultilevel"/>
    <w:tmpl w:val="F0160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BA78C1"/>
    <w:multiLevelType w:val="multilevel"/>
    <w:tmpl w:val="A35A6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9E5084"/>
    <w:multiLevelType w:val="hybridMultilevel"/>
    <w:tmpl w:val="E3B098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FC7F2D"/>
    <w:multiLevelType w:val="hybridMultilevel"/>
    <w:tmpl w:val="8410B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805893"/>
    <w:multiLevelType w:val="hybridMultilevel"/>
    <w:tmpl w:val="F8384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6275D4"/>
    <w:multiLevelType w:val="hybridMultilevel"/>
    <w:tmpl w:val="B1E0876A"/>
    <w:lvl w:ilvl="0" w:tplc="DB0CE9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7C31B7"/>
    <w:multiLevelType w:val="hybridMultilevel"/>
    <w:tmpl w:val="EA80F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884B37"/>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81195344">
    <w:abstractNumId w:val="13"/>
  </w:num>
  <w:num w:numId="2" w16cid:durableId="298340385">
    <w:abstractNumId w:val="11"/>
  </w:num>
  <w:num w:numId="3" w16cid:durableId="868182925">
    <w:abstractNumId w:val="0"/>
  </w:num>
  <w:num w:numId="4" w16cid:durableId="1355182268">
    <w:abstractNumId w:val="2"/>
  </w:num>
  <w:num w:numId="5" w16cid:durableId="1281380228">
    <w:abstractNumId w:val="10"/>
  </w:num>
  <w:num w:numId="6" w16cid:durableId="349991376">
    <w:abstractNumId w:val="7"/>
  </w:num>
  <w:num w:numId="7" w16cid:durableId="698703111">
    <w:abstractNumId w:val="3"/>
  </w:num>
  <w:num w:numId="8" w16cid:durableId="540823485">
    <w:abstractNumId w:val="1"/>
  </w:num>
  <w:num w:numId="9" w16cid:durableId="1369914778">
    <w:abstractNumId w:val="9"/>
  </w:num>
  <w:num w:numId="10" w16cid:durableId="562378334">
    <w:abstractNumId w:val="14"/>
  </w:num>
  <w:num w:numId="11" w16cid:durableId="305474319">
    <w:abstractNumId w:val="12"/>
  </w:num>
  <w:num w:numId="12" w16cid:durableId="1168598975">
    <w:abstractNumId w:val="8"/>
  </w:num>
  <w:num w:numId="13" w16cid:durableId="1793286492">
    <w:abstractNumId w:val="6"/>
  </w:num>
  <w:num w:numId="14" w16cid:durableId="1713261080">
    <w:abstractNumId w:val="5"/>
  </w:num>
  <w:num w:numId="15" w16cid:durableId="20474843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NAS_LDW&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x2w2xpseedtnef5svxdx00a0exaxxzptx5&quot;&gt;pce3_ed&lt;record-ids&gt;&lt;item&gt;9&lt;/item&gt;&lt;item&gt;10&lt;/item&gt;&lt;item&gt;12&lt;/item&gt;&lt;item&gt;63&lt;/item&gt;&lt;item&gt;100&lt;/item&gt;&lt;item&gt;124&lt;/item&gt;&lt;item&gt;125&lt;/item&gt;&lt;item&gt;130&lt;/item&gt;&lt;item&gt;140&lt;/item&gt;&lt;item&gt;141&lt;/item&gt;&lt;item&gt;157&lt;/item&gt;&lt;item&gt;171&lt;/item&gt;&lt;item&gt;176&lt;/item&gt;&lt;item&gt;195&lt;/item&gt;&lt;item&gt;214&lt;/item&gt;&lt;item&gt;293&lt;/item&gt;&lt;item&gt;304&lt;/item&gt;&lt;item&gt;308&lt;/item&gt;&lt;item&gt;341&lt;/item&gt;&lt;item&gt;354&lt;/item&gt;&lt;item&gt;359&lt;/item&gt;&lt;item&gt;361&lt;/item&gt;&lt;item&gt;362&lt;/item&gt;&lt;item&gt;363&lt;/item&gt;&lt;item&gt;364&lt;/item&gt;&lt;item&gt;365&lt;/item&gt;&lt;item&gt;366&lt;/item&gt;&lt;item&gt;367&lt;/item&gt;&lt;item&gt;368&lt;/item&gt;&lt;item&gt;369&lt;/item&gt;&lt;item&gt;370&lt;/item&gt;&lt;item&gt;373&lt;/item&gt;&lt;item&gt;374&lt;/item&gt;&lt;item&gt;379&lt;/item&gt;&lt;item&gt;380&lt;/item&gt;&lt;item&gt;381&lt;/item&gt;&lt;item&gt;382&lt;/item&gt;&lt;item&gt;385&lt;/item&gt;&lt;item&gt;386&lt;/item&gt;&lt;item&gt;387&lt;/item&gt;&lt;item&gt;388&lt;/item&gt;&lt;item&gt;390&lt;/item&gt;&lt;item&gt;398&lt;/item&gt;&lt;item&gt;462&lt;/item&gt;&lt;item&gt;471&lt;/item&gt;&lt;item&gt;472&lt;/item&gt;&lt;item&gt;474&lt;/item&gt;&lt;item&gt;475&lt;/item&gt;&lt;item&gt;476&lt;/item&gt;&lt;item&gt;489&lt;/item&gt;&lt;item&gt;490&lt;/item&gt;&lt;item&gt;495&lt;/item&gt;&lt;item&gt;505&lt;/item&gt;&lt;item&gt;511&lt;/item&gt;&lt;item&gt;512&lt;/item&gt;&lt;item&gt;513&lt;/item&gt;&lt;item&gt;514&lt;/item&gt;&lt;item&gt;515&lt;/item&gt;&lt;item&gt;516&lt;/item&gt;&lt;item&gt;518&lt;/item&gt;&lt;item&gt;521&lt;/item&gt;&lt;item&gt;523&lt;/item&gt;&lt;item&gt;526&lt;/item&gt;&lt;item&gt;527&lt;/item&gt;&lt;item&gt;528&lt;/item&gt;&lt;item&gt;529&lt;/item&gt;&lt;item&gt;530&lt;/item&gt;&lt;item&gt;531&lt;/item&gt;&lt;item&gt;532&lt;/item&gt;&lt;item&gt;533&lt;/item&gt;&lt;item&gt;534&lt;/item&gt;&lt;item&gt;536&lt;/item&gt;&lt;item&gt;537&lt;/item&gt;&lt;item&gt;538&lt;/item&gt;&lt;item&gt;539&lt;/item&gt;&lt;item&gt;540&lt;/item&gt;&lt;item&gt;541&lt;/item&gt;&lt;item&gt;542&lt;/item&gt;&lt;item&gt;543&lt;/item&gt;&lt;item&gt;544&lt;/item&gt;&lt;item&gt;548&lt;/item&gt;&lt;item&gt;549&lt;/item&gt;&lt;item&gt;550&lt;/item&gt;&lt;item&gt;551&lt;/item&gt;&lt;item&gt;552&lt;/item&gt;&lt;item&gt;557&lt;/item&gt;&lt;item&gt;558&lt;/item&gt;&lt;item&gt;559&lt;/item&gt;&lt;item&gt;560&lt;/item&gt;&lt;item&gt;562&lt;/item&gt;&lt;item&gt;563&lt;/item&gt;&lt;item&gt;564&lt;/item&gt;&lt;item&gt;565&lt;/item&gt;&lt;item&gt;569&lt;/item&gt;&lt;item&gt;570&lt;/item&gt;&lt;item&gt;572&lt;/item&gt;&lt;item&gt;574&lt;/item&gt;&lt;item&gt;576&lt;/item&gt;&lt;item&gt;580&lt;/item&gt;&lt;/record-ids&gt;&lt;/item&gt;&lt;/Libraries&gt;"/>
    <w:docVar w:name="EN.UseJSCitationFormat" w:val="False"/>
  </w:docVars>
  <w:rsids>
    <w:rsidRoot w:val="003D1CA9"/>
    <w:rsid w:val="00001F84"/>
    <w:rsid w:val="00002606"/>
    <w:rsid w:val="0000285D"/>
    <w:rsid w:val="000029BA"/>
    <w:rsid w:val="00002E47"/>
    <w:rsid w:val="0000412A"/>
    <w:rsid w:val="000041DE"/>
    <w:rsid w:val="0000526F"/>
    <w:rsid w:val="000065C4"/>
    <w:rsid w:val="00011086"/>
    <w:rsid w:val="000116E0"/>
    <w:rsid w:val="00011C58"/>
    <w:rsid w:val="00011EC9"/>
    <w:rsid w:val="00012210"/>
    <w:rsid w:val="0001241C"/>
    <w:rsid w:val="00013B03"/>
    <w:rsid w:val="000147D8"/>
    <w:rsid w:val="00014E1A"/>
    <w:rsid w:val="000164FC"/>
    <w:rsid w:val="00017F79"/>
    <w:rsid w:val="0002057B"/>
    <w:rsid w:val="00020659"/>
    <w:rsid w:val="000225E6"/>
    <w:rsid w:val="00023626"/>
    <w:rsid w:val="000256DD"/>
    <w:rsid w:val="0002574D"/>
    <w:rsid w:val="00026A01"/>
    <w:rsid w:val="00031254"/>
    <w:rsid w:val="00031617"/>
    <w:rsid w:val="00031F17"/>
    <w:rsid w:val="000327AD"/>
    <w:rsid w:val="00032B58"/>
    <w:rsid w:val="00033340"/>
    <w:rsid w:val="000347B4"/>
    <w:rsid w:val="00035790"/>
    <w:rsid w:val="000357FE"/>
    <w:rsid w:val="00035875"/>
    <w:rsid w:val="00036266"/>
    <w:rsid w:val="00036A77"/>
    <w:rsid w:val="00036B00"/>
    <w:rsid w:val="00036C03"/>
    <w:rsid w:val="00037012"/>
    <w:rsid w:val="00041203"/>
    <w:rsid w:val="000416BD"/>
    <w:rsid w:val="00042174"/>
    <w:rsid w:val="0004257D"/>
    <w:rsid w:val="00042669"/>
    <w:rsid w:val="000432FF"/>
    <w:rsid w:val="000464AC"/>
    <w:rsid w:val="00046992"/>
    <w:rsid w:val="00047233"/>
    <w:rsid w:val="00052572"/>
    <w:rsid w:val="00054922"/>
    <w:rsid w:val="00054D56"/>
    <w:rsid w:val="00055A03"/>
    <w:rsid w:val="00055C28"/>
    <w:rsid w:val="000571F0"/>
    <w:rsid w:val="00057671"/>
    <w:rsid w:val="00057BAA"/>
    <w:rsid w:val="00062698"/>
    <w:rsid w:val="00062A3A"/>
    <w:rsid w:val="00062B46"/>
    <w:rsid w:val="000650B9"/>
    <w:rsid w:val="00067437"/>
    <w:rsid w:val="00067830"/>
    <w:rsid w:val="000702B8"/>
    <w:rsid w:val="00072649"/>
    <w:rsid w:val="00072955"/>
    <w:rsid w:val="000732DA"/>
    <w:rsid w:val="00074C08"/>
    <w:rsid w:val="00076B0A"/>
    <w:rsid w:val="00080E57"/>
    <w:rsid w:val="00080FE0"/>
    <w:rsid w:val="00081BC3"/>
    <w:rsid w:val="00082739"/>
    <w:rsid w:val="00082E78"/>
    <w:rsid w:val="000833E3"/>
    <w:rsid w:val="0008504A"/>
    <w:rsid w:val="00085FAC"/>
    <w:rsid w:val="0008798A"/>
    <w:rsid w:val="00090533"/>
    <w:rsid w:val="00090C68"/>
    <w:rsid w:val="00092678"/>
    <w:rsid w:val="000928BE"/>
    <w:rsid w:val="0009428F"/>
    <w:rsid w:val="00094814"/>
    <w:rsid w:val="00094E21"/>
    <w:rsid w:val="0009549D"/>
    <w:rsid w:val="00097C07"/>
    <w:rsid w:val="000A0901"/>
    <w:rsid w:val="000A0F15"/>
    <w:rsid w:val="000A1B92"/>
    <w:rsid w:val="000A38EC"/>
    <w:rsid w:val="000A45E5"/>
    <w:rsid w:val="000A5075"/>
    <w:rsid w:val="000A58F9"/>
    <w:rsid w:val="000A7CA3"/>
    <w:rsid w:val="000B0447"/>
    <w:rsid w:val="000B097C"/>
    <w:rsid w:val="000B0EFF"/>
    <w:rsid w:val="000B2E1C"/>
    <w:rsid w:val="000B4070"/>
    <w:rsid w:val="000B4E94"/>
    <w:rsid w:val="000B5610"/>
    <w:rsid w:val="000B77DB"/>
    <w:rsid w:val="000C26CA"/>
    <w:rsid w:val="000C4719"/>
    <w:rsid w:val="000C4A2E"/>
    <w:rsid w:val="000C61DC"/>
    <w:rsid w:val="000C6F5D"/>
    <w:rsid w:val="000C78FF"/>
    <w:rsid w:val="000D4F84"/>
    <w:rsid w:val="000D53FA"/>
    <w:rsid w:val="000D607E"/>
    <w:rsid w:val="000D6E32"/>
    <w:rsid w:val="000D7B73"/>
    <w:rsid w:val="000D7FD7"/>
    <w:rsid w:val="000E0AFC"/>
    <w:rsid w:val="000E0FA7"/>
    <w:rsid w:val="000E1D64"/>
    <w:rsid w:val="000E1E1D"/>
    <w:rsid w:val="000E2D29"/>
    <w:rsid w:val="000E3B72"/>
    <w:rsid w:val="000E4CA0"/>
    <w:rsid w:val="000E54D5"/>
    <w:rsid w:val="000E7080"/>
    <w:rsid w:val="000E7612"/>
    <w:rsid w:val="000F065A"/>
    <w:rsid w:val="000F0696"/>
    <w:rsid w:val="000F0956"/>
    <w:rsid w:val="000F0C2B"/>
    <w:rsid w:val="000F0D49"/>
    <w:rsid w:val="000F69B5"/>
    <w:rsid w:val="000F6DF9"/>
    <w:rsid w:val="0010074B"/>
    <w:rsid w:val="001016A3"/>
    <w:rsid w:val="001026D9"/>
    <w:rsid w:val="00102B89"/>
    <w:rsid w:val="00103FEC"/>
    <w:rsid w:val="001040E3"/>
    <w:rsid w:val="0010635A"/>
    <w:rsid w:val="00106809"/>
    <w:rsid w:val="00107344"/>
    <w:rsid w:val="00107F3E"/>
    <w:rsid w:val="001103DA"/>
    <w:rsid w:val="001105FE"/>
    <w:rsid w:val="001119AA"/>
    <w:rsid w:val="00112A30"/>
    <w:rsid w:val="001131B9"/>
    <w:rsid w:val="001141AA"/>
    <w:rsid w:val="0011491A"/>
    <w:rsid w:val="00114F75"/>
    <w:rsid w:val="00116A4D"/>
    <w:rsid w:val="00122A86"/>
    <w:rsid w:val="00122FEB"/>
    <w:rsid w:val="00124824"/>
    <w:rsid w:val="00125653"/>
    <w:rsid w:val="001257A2"/>
    <w:rsid w:val="00125DB3"/>
    <w:rsid w:val="00126853"/>
    <w:rsid w:val="00126E5F"/>
    <w:rsid w:val="0013083A"/>
    <w:rsid w:val="00131B12"/>
    <w:rsid w:val="001337EE"/>
    <w:rsid w:val="00134291"/>
    <w:rsid w:val="00134565"/>
    <w:rsid w:val="001354D3"/>
    <w:rsid w:val="00136395"/>
    <w:rsid w:val="001405D4"/>
    <w:rsid w:val="00140BC6"/>
    <w:rsid w:val="0014143E"/>
    <w:rsid w:val="00141F07"/>
    <w:rsid w:val="00141FEC"/>
    <w:rsid w:val="001420D4"/>
    <w:rsid w:val="00142273"/>
    <w:rsid w:val="00142EB0"/>
    <w:rsid w:val="001457C5"/>
    <w:rsid w:val="00145CFA"/>
    <w:rsid w:val="00146C32"/>
    <w:rsid w:val="00151705"/>
    <w:rsid w:val="00151F91"/>
    <w:rsid w:val="00152984"/>
    <w:rsid w:val="00152AF8"/>
    <w:rsid w:val="00152C7C"/>
    <w:rsid w:val="0015318F"/>
    <w:rsid w:val="00153625"/>
    <w:rsid w:val="001543A1"/>
    <w:rsid w:val="00154A9A"/>
    <w:rsid w:val="00154E9B"/>
    <w:rsid w:val="00155196"/>
    <w:rsid w:val="00155DBF"/>
    <w:rsid w:val="0015605C"/>
    <w:rsid w:val="001567BA"/>
    <w:rsid w:val="00160016"/>
    <w:rsid w:val="00161F7E"/>
    <w:rsid w:val="00162C13"/>
    <w:rsid w:val="001639A8"/>
    <w:rsid w:val="001645ED"/>
    <w:rsid w:val="0016536B"/>
    <w:rsid w:val="00166628"/>
    <w:rsid w:val="0016730F"/>
    <w:rsid w:val="00170047"/>
    <w:rsid w:val="00171711"/>
    <w:rsid w:val="00171ADA"/>
    <w:rsid w:val="00172ACF"/>
    <w:rsid w:val="00173429"/>
    <w:rsid w:val="001744EA"/>
    <w:rsid w:val="0017532F"/>
    <w:rsid w:val="001755D2"/>
    <w:rsid w:val="00177C42"/>
    <w:rsid w:val="00177E61"/>
    <w:rsid w:val="0018437B"/>
    <w:rsid w:val="001849B1"/>
    <w:rsid w:val="00184DD8"/>
    <w:rsid w:val="00185736"/>
    <w:rsid w:val="001859E0"/>
    <w:rsid w:val="0018647B"/>
    <w:rsid w:val="00186E5D"/>
    <w:rsid w:val="00187495"/>
    <w:rsid w:val="00187AB2"/>
    <w:rsid w:val="00191441"/>
    <w:rsid w:val="001915A4"/>
    <w:rsid w:val="00191A53"/>
    <w:rsid w:val="0019200F"/>
    <w:rsid w:val="00192D42"/>
    <w:rsid w:val="001945B5"/>
    <w:rsid w:val="001950BA"/>
    <w:rsid w:val="001952D5"/>
    <w:rsid w:val="0019736F"/>
    <w:rsid w:val="00197C0D"/>
    <w:rsid w:val="00197C92"/>
    <w:rsid w:val="001A161D"/>
    <w:rsid w:val="001A1A5A"/>
    <w:rsid w:val="001A1AC2"/>
    <w:rsid w:val="001A251A"/>
    <w:rsid w:val="001A26E3"/>
    <w:rsid w:val="001A3B5E"/>
    <w:rsid w:val="001A40DE"/>
    <w:rsid w:val="001A6D11"/>
    <w:rsid w:val="001A7DF0"/>
    <w:rsid w:val="001B0023"/>
    <w:rsid w:val="001B1203"/>
    <w:rsid w:val="001B121A"/>
    <w:rsid w:val="001B167A"/>
    <w:rsid w:val="001B25DB"/>
    <w:rsid w:val="001B2735"/>
    <w:rsid w:val="001B3237"/>
    <w:rsid w:val="001B378E"/>
    <w:rsid w:val="001B6174"/>
    <w:rsid w:val="001B6AEE"/>
    <w:rsid w:val="001C000D"/>
    <w:rsid w:val="001C13AB"/>
    <w:rsid w:val="001C1BAB"/>
    <w:rsid w:val="001C3735"/>
    <w:rsid w:val="001C61EE"/>
    <w:rsid w:val="001C6C3C"/>
    <w:rsid w:val="001D02B5"/>
    <w:rsid w:val="001D0C11"/>
    <w:rsid w:val="001D3085"/>
    <w:rsid w:val="001D322C"/>
    <w:rsid w:val="001D4835"/>
    <w:rsid w:val="001D497D"/>
    <w:rsid w:val="001D4C4C"/>
    <w:rsid w:val="001D63FF"/>
    <w:rsid w:val="001D72A7"/>
    <w:rsid w:val="001D7F86"/>
    <w:rsid w:val="001E10E7"/>
    <w:rsid w:val="001E10EB"/>
    <w:rsid w:val="001E1311"/>
    <w:rsid w:val="001E2CB0"/>
    <w:rsid w:val="001E5357"/>
    <w:rsid w:val="001E6425"/>
    <w:rsid w:val="001E6451"/>
    <w:rsid w:val="001E6EF2"/>
    <w:rsid w:val="001E7733"/>
    <w:rsid w:val="001F0596"/>
    <w:rsid w:val="001F0767"/>
    <w:rsid w:val="001F0E89"/>
    <w:rsid w:val="001F3E5B"/>
    <w:rsid w:val="001F48A2"/>
    <w:rsid w:val="001F4D2E"/>
    <w:rsid w:val="001F698A"/>
    <w:rsid w:val="001F69CF"/>
    <w:rsid w:val="001F75C5"/>
    <w:rsid w:val="00200670"/>
    <w:rsid w:val="00203197"/>
    <w:rsid w:val="002042DE"/>
    <w:rsid w:val="00206F27"/>
    <w:rsid w:val="00207490"/>
    <w:rsid w:val="002139AD"/>
    <w:rsid w:val="00214EE8"/>
    <w:rsid w:val="002161FC"/>
    <w:rsid w:val="0022072B"/>
    <w:rsid w:val="00220CF4"/>
    <w:rsid w:val="00221003"/>
    <w:rsid w:val="00221A5A"/>
    <w:rsid w:val="00221ABA"/>
    <w:rsid w:val="002250E2"/>
    <w:rsid w:val="002267C6"/>
    <w:rsid w:val="00230ABD"/>
    <w:rsid w:val="00230E7B"/>
    <w:rsid w:val="002321C0"/>
    <w:rsid w:val="00232261"/>
    <w:rsid w:val="00232816"/>
    <w:rsid w:val="00232C24"/>
    <w:rsid w:val="002337B9"/>
    <w:rsid w:val="00233EE0"/>
    <w:rsid w:val="00234D70"/>
    <w:rsid w:val="002365E6"/>
    <w:rsid w:val="00237B16"/>
    <w:rsid w:val="00237BF0"/>
    <w:rsid w:val="002407E8"/>
    <w:rsid w:val="0024098B"/>
    <w:rsid w:val="00240D20"/>
    <w:rsid w:val="0024222C"/>
    <w:rsid w:val="00243010"/>
    <w:rsid w:val="0024340A"/>
    <w:rsid w:val="0024554C"/>
    <w:rsid w:val="00250E8C"/>
    <w:rsid w:val="00252B48"/>
    <w:rsid w:val="00252E00"/>
    <w:rsid w:val="00254130"/>
    <w:rsid w:val="00254961"/>
    <w:rsid w:val="00255252"/>
    <w:rsid w:val="0025529B"/>
    <w:rsid w:val="0025700A"/>
    <w:rsid w:val="00260CE9"/>
    <w:rsid w:val="002655C4"/>
    <w:rsid w:val="0026617E"/>
    <w:rsid w:val="0026651A"/>
    <w:rsid w:val="00266589"/>
    <w:rsid w:val="0026725A"/>
    <w:rsid w:val="002717FA"/>
    <w:rsid w:val="0027532B"/>
    <w:rsid w:val="002861C9"/>
    <w:rsid w:val="002868CA"/>
    <w:rsid w:val="00287053"/>
    <w:rsid w:val="00291A60"/>
    <w:rsid w:val="00291FEE"/>
    <w:rsid w:val="002933F8"/>
    <w:rsid w:val="00293B75"/>
    <w:rsid w:val="002956DE"/>
    <w:rsid w:val="00296093"/>
    <w:rsid w:val="002966CF"/>
    <w:rsid w:val="0029738B"/>
    <w:rsid w:val="00297B1A"/>
    <w:rsid w:val="002A0231"/>
    <w:rsid w:val="002A1A0A"/>
    <w:rsid w:val="002A4574"/>
    <w:rsid w:val="002A4D01"/>
    <w:rsid w:val="002A5BC9"/>
    <w:rsid w:val="002A690A"/>
    <w:rsid w:val="002A698C"/>
    <w:rsid w:val="002A6D89"/>
    <w:rsid w:val="002A6E8B"/>
    <w:rsid w:val="002A715B"/>
    <w:rsid w:val="002A7BF3"/>
    <w:rsid w:val="002B2202"/>
    <w:rsid w:val="002B56EA"/>
    <w:rsid w:val="002B60AD"/>
    <w:rsid w:val="002B670D"/>
    <w:rsid w:val="002B72D3"/>
    <w:rsid w:val="002C0267"/>
    <w:rsid w:val="002C03D3"/>
    <w:rsid w:val="002C3068"/>
    <w:rsid w:val="002C31DB"/>
    <w:rsid w:val="002C4C76"/>
    <w:rsid w:val="002C5325"/>
    <w:rsid w:val="002C596E"/>
    <w:rsid w:val="002C77F9"/>
    <w:rsid w:val="002C79E4"/>
    <w:rsid w:val="002C7DC3"/>
    <w:rsid w:val="002D004F"/>
    <w:rsid w:val="002D35E1"/>
    <w:rsid w:val="002D5312"/>
    <w:rsid w:val="002D56DE"/>
    <w:rsid w:val="002D5970"/>
    <w:rsid w:val="002D6FC4"/>
    <w:rsid w:val="002E140D"/>
    <w:rsid w:val="002E1673"/>
    <w:rsid w:val="002E1950"/>
    <w:rsid w:val="002E4135"/>
    <w:rsid w:val="002E4A82"/>
    <w:rsid w:val="002E56BC"/>
    <w:rsid w:val="002E606D"/>
    <w:rsid w:val="002F17EC"/>
    <w:rsid w:val="002F1FF4"/>
    <w:rsid w:val="002F2FD4"/>
    <w:rsid w:val="002F3E77"/>
    <w:rsid w:val="002F4F90"/>
    <w:rsid w:val="002F5B1E"/>
    <w:rsid w:val="002F64D8"/>
    <w:rsid w:val="002F6C1D"/>
    <w:rsid w:val="002F6D7A"/>
    <w:rsid w:val="00301225"/>
    <w:rsid w:val="00301C33"/>
    <w:rsid w:val="00301C9B"/>
    <w:rsid w:val="00301F52"/>
    <w:rsid w:val="003030DF"/>
    <w:rsid w:val="00303874"/>
    <w:rsid w:val="003041E2"/>
    <w:rsid w:val="003053FD"/>
    <w:rsid w:val="00305F7F"/>
    <w:rsid w:val="003061E5"/>
    <w:rsid w:val="00307523"/>
    <w:rsid w:val="003075EC"/>
    <w:rsid w:val="003076DE"/>
    <w:rsid w:val="00307B03"/>
    <w:rsid w:val="00310331"/>
    <w:rsid w:val="003108A2"/>
    <w:rsid w:val="003116C0"/>
    <w:rsid w:val="00312733"/>
    <w:rsid w:val="003139C6"/>
    <w:rsid w:val="003146EB"/>
    <w:rsid w:val="0031681C"/>
    <w:rsid w:val="00321976"/>
    <w:rsid w:val="003219A5"/>
    <w:rsid w:val="00321D63"/>
    <w:rsid w:val="00321EE5"/>
    <w:rsid w:val="00322B14"/>
    <w:rsid w:val="00322B90"/>
    <w:rsid w:val="0032440D"/>
    <w:rsid w:val="003246AF"/>
    <w:rsid w:val="00324825"/>
    <w:rsid w:val="00324B54"/>
    <w:rsid w:val="00325076"/>
    <w:rsid w:val="00325503"/>
    <w:rsid w:val="003261B4"/>
    <w:rsid w:val="0032676B"/>
    <w:rsid w:val="00327F33"/>
    <w:rsid w:val="00330784"/>
    <w:rsid w:val="0033122E"/>
    <w:rsid w:val="00331928"/>
    <w:rsid w:val="0033382D"/>
    <w:rsid w:val="00334759"/>
    <w:rsid w:val="00334A1E"/>
    <w:rsid w:val="00334FAA"/>
    <w:rsid w:val="003362AF"/>
    <w:rsid w:val="00336AE4"/>
    <w:rsid w:val="003370F7"/>
    <w:rsid w:val="00337DA7"/>
    <w:rsid w:val="003400FA"/>
    <w:rsid w:val="00342950"/>
    <w:rsid w:val="003433CE"/>
    <w:rsid w:val="0034360C"/>
    <w:rsid w:val="00343931"/>
    <w:rsid w:val="00343A3A"/>
    <w:rsid w:val="00344A04"/>
    <w:rsid w:val="00344FE7"/>
    <w:rsid w:val="00345962"/>
    <w:rsid w:val="00346F00"/>
    <w:rsid w:val="0035043E"/>
    <w:rsid w:val="00350A32"/>
    <w:rsid w:val="00350BEB"/>
    <w:rsid w:val="00350EE2"/>
    <w:rsid w:val="00353C0A"/>
    <w:rsid w:val="00353C33"/>
    <w:rsid w:val="00353CDF"/>
    <w:rsid w:val="003542FF"/>
    <w:rsid w:val="003563A2"/>
    <w:rsid w:val="00357B45"/>
    <w:rsid w:val="003602D5"/>
    <w:rsid w:val="003625DE"/>
    <w:rsid w:val="00362C51"/>
    <w:rsid w:val="00363CBC"/>
    <w:rsid w:val="003645DF"/>
    <w:rsid w:val="00364EA5"/>
    <w:rsid w:val="003655C9"/>
    <w:rsid w:val="00365C41"/>
    <w:rsid w:val="00365FF4"/>
    <w:rsid w:val="00367FC8"/>
    <w:rsid w:val="0037118B"/>
    <w:rsid w:val="003715AB"/>
    <w:rsid w:val="00372B66"/>
    <w:rsid w:val="0037655F"/>
    <w:rsid w:val="00376822"/>
    <w:rsid w:val="00377363"/>
    <w:rsid w:val="00377A06"/>
    <w:rsid w:val="003808BB"/>
    <w:rsid w:val="00382F54"/>
    <w:rsid w:val="003837E0"/>
    <w:rsid w:val="00383FB5"/>
    <w:rsid w:val="00384189"/>
    <w:rsid w:val="00384473"/>
    <w:rsid w:val="00384B40"/>
    <w:rsid w:val="00385941"/>
    <w:rsid w:val="00386677"/>
    <w:rsid w:val="003869D6"/>
    <w:rsid w:val="0039031A"/>
    <w:rsid w:val="003913BC"/>
    <w:rsid w:val="003914A9"/>
    <w:rsid w:val="00392C34"/>
    <w:rsid w:val="00392F46"/>
    <w:rsid w:val="003931F0"/>
    <w:rsid w:val="00393C79"/>
    <w:rsid w:val="0039478C"/>
    <w:rsid w:val="00394EFC"/>
    <w:rsid w:val="00395FBA"/>
    <w:rsid w:val="00396768"/>
    <w:rsid w:val="0039691D"/>
    <w:rsid w:val="00396FF8"/>
    <w:rsid w:val="003A1BFD"/>
    <w:rsid w:val="003A531F"/>
    <w:rsid w:val="003A6BC0"/>
    <w:rsid w:val="003B330D"/>
    <w:rsid w:val="003B398F"/>
    <w:rsid w:val="003B49EE"/>
    <w:rsid w:val="003B5F7B"/>
    <w:rsid w:val="003B60FC"/>
    <w:rsid w:val="003B658D"/>
    <w:rsid w:val="003B72B7"/>
    <w:rsid w:val="003B7F22"/>
    <w:rsid w:val="003C071F"/>
    <w:rsid w:val="003C1108"/>
    <w:rsid w:val="003C1B4E"/>
    <w:rsid w:val="003C3C92"/>
    <w:rsid w:val="003C45EE"/>
    <w:rsid w:val="003C57C7"/>
    <w:rsid w:val="003C5C50"/>
    <w:rsid w:val="003C5EC3"/>
    <w:rsid w:val="003C6709"/>
    <w:rsid w:val="003C7049"/>
    <w:rsid w:val="003C75DB"/>
    <w:rsid w:val="003C7733"/>
    <w:rsid w:val="003D0493"/>
    <w:rsid w:val="003D18A4"/>
    <w:rsid w:val="003D1CA9"/>
    <w:rsid w:val="003D1E02"/>
    <w:rsid w:val="003D26C4"/>
    <w:rsid w:val="003D2DB8"/>
    <w:rsid w:val="003D2FF8"/>
    <w:rsid w:val="003D330E"/>
    <w:rsid w:val="003D4043"/>
    <w:rsid w:val="003D6416"/>
    <w:rsid w:val="003E067F"/>
    <w:rsid w:val="003E16A1"/>
    <w:rsid w:val="003E1A4C"/>
    <w:rsid w:val="003E2E45"/>
    <w:rsid w:val="003E2EBF"/>
    <w:rsid w:val="003E674C"/>
    <w:rsid w:val="003E684D"/>
    <w:rsid w:val="003F092F"/>
    <w:rsid w:val="003F0D1A"/>
    <w:rsid w:val="003F13E9"/>
    <w:rsid w:val="003F1AE7"/>
    <w:rsid w:val="003F27B3"/>
    <w:rsid w:val="003F297F"/>
    <w:rsid w:val="003F2DAC"/>
    <w:rsid w:val="003F5680"/>
    <w:rsid w:val="003F59B8"/>
    <w:rsid w:val="003F6316"/>
    <w:rsid w:val="003F64DB"/>
    <w:rsid w:val="004036A2"/>
    <w:rsid w:val="00403736"/>
    <w:rsid w:val="00403AA5"/>
    <w:rsid w:val="00404EFA"/>
    <w:rsid w:val="00406349"/>
    <w:rsid w:val="00406B81"/>
    <w:rsid w:val="00407690"/>
    <w:rsid w:val="00407CAE"/>
    <w:rsid w:val="00407D34"/>
    <w:rsid w:val="004115D6"/>
    <w:rsid w:val="004118C0"/>
    <w:rsid w:val="00411FBF"/>
    <w:rsid w:val="0041375D"/>
    <w:rsid w:val="00413976"/>
    <w:rsid w:val="00414566"/>
    <w:rsid w:val="0041665F"/>
    <w:rsid w:val="00416663"/>
    <w:rsid w:val="004177A7"/>
    <w:rsid w:val="00420EFD"/>
    <w:rsid w:val="00423453"/>
    <w:rsid w:val="004241F9"/>
    <w:rsid w:val="00424F78"/>
    <w:rsid w:val="00425A4E"/>
    <w:rsid w:val="00425E42"/>
    <w:rsid w:val="00426E30"/>
    <w:rsid w:val="0042761D"/>
    <w:rsid w:val="00427DC4"/>
    <w:rsid w:val="00431C41"/>
    <w:rsid w:val="00435D38"/>
    <w:rsid w:val="004360C0"/>
    <w:rsid w:val="00441820"/>
    <w:rsid w:val="00441B32"/>
    <w:rsid w:val="00441FB7"/>
    <w:rsid w:val="004423C5"/>
    <w:rsid w:val="00443162"/>
    <w:rsid w:val="004446F5"/>
    <w:rsid w:val="00445ECE"/>
    <w:rsid w:val="00451255"/>
    <w:rsid w:val="0045176F"/>
    <w:rsid w:val="004578C5"/>
    <w:rsid w:val="004579D1"/>
    <w:rsid w:val="00457A29"/>
    <w:rsid w:val="0046120B"/>
    <w:rsid w:val="00462436"/>
    <w:rsid w:val="00464E05"/>
    <w:rsid w:val="00465C49"/>
    <w:rsid w:val="004666B7"/>
    <w:rsid w:val="004711A5"/>
    <w:rsid w:val="00473F67"/>
    <w:rsid w:val="004755DE"/>
    <w:rsid w:val="004760BF"/>
    <w:rsid w:val="004769F7"/>
    <w:rsid w:val="00477AF0"/>
    <w:rsid w:val="00481AE0"/>
    <w:rsid w:val="00483A96"/>
    <w:rsid w:val="00483B15"/>
    <w:rsid w:val="00485131"/>
    <w:rsid w:val="0048544A"/>
    <w:rsid w:val="00485A98"/>
    <w:rsid w:val="004871F0"/>
    <w:rsid w:val="004903DD"/>
    <w:rsid w:val="00490C71"/>
    <w:rsid w:val="004956A9"/>
    <w:rsid w:val="004956CC"/>
    <w:rsid w:val="00496A2D"/>
    <w:rsid w:val="004A2A82"/>
    <w:rsid w:val="004A2B97"/>
    <w:rsid w:val="004A2F9C"/>
    <w:rsid w:val="004A332F"/>
    <w:rsid w:val="004A378A"/>
    <w:rsid w:val="004A3CFD"/>
    <w:rsid w:val="004A447F"/>
    <w:rsid w:val="004A7665"/>
    <w:rsid w:val="004A7B79"/>
    <w:rsid w:val="004B0252"/>
    <w:rsid w:val="004B02AC"/>
    <w:rsid w:val="004B03EA"/>
    <w:rsid w:val="004B1C3B"/>
    <w:rsid w:val="004B324F"/>
    <w:rsid w:val="004B3488"/>
    <w:rsid w:val="004B3523"/>
    <w:rsid w:val="004B4DB3"/>
    <w:rsid w:val="004B5CE4"/>
    <w:rsid w:val="004B6882"/>
    <w:rsid w:val="004B6B91"/>
    <w:rsid w:val="004C010A"/>
    <w:rsid w:val="004C093E"/>
    <w:rsid w:val="004C10C9"/>
    <w:rsid w:val="004C13ED"/>
    <w:rsid w:val="004C1672"/>
    <w:rsid w:val="004C1681"/>
    <w:rsid w:val="004C229B"/>
    <w:rsid w:val="004C2E1C"/>
    <w:rsid w:val="004C47CB"/>
    <w:rsid w:val="004C56B7"/>
    <w:rsid w:val="004C5D24"/>
    <w:rsid w:val="004C5F03"/>
    <w:rsid w:val="004C5F10"/>
    <w:rsid w:val="004C5F73"/>
    <w:rsid w:val="004C6FED"/>
    <w:rsid w:val="004D15A1"/>
    <w:rsid w:val="004D557D"/>
    <w:rsid w:val="004D55DC"/>
    <w:rsid w:val="004D62C2"/>
    <w:rsid w:val="004D77D0"/>
    <w:rsid w:val="004D7AAF"/>
    <w:rsid w:val="004D7EF7"/>
    <w:rsid w:val="004E0B7A"/>
    <w:rsid w:val="004E1F51"/>
    <w:rsid w:val="004E3B4C"/>
    <w:rsid w:val="004E3D71"/>
    <w:rsid w:val="004E4E35"/>
    <w:rsid w:val="004E74B2"/>
    <w:rsid w:val="004E7801"/>
    <w:rsid w:val="004E7B35"/>
    <w:rsid w:val="004F1437"/>
    <w:rsid w:val="004F14F9"/>
    <w:rsid w:val="004F28C2"/>
    <w:rsid w:val="004F2A00"/>
    <w:rsid w:val="004F41EB"/>
    <w:rsid w:val="004F457F"/>
    <w:rsid w:val="004F4B72"/>
    <w:rsid w:val="004F572C"/>
    <w:rsid w:val="004F73E1"/>
    <w:rsid w:val="004F7B5E"/>
    <w:rsid w:val="0050116D"/>
    <w:rsid w:val="0050128E"/>
    <w:rsid w:val="00501F3E"/>
    <w:rsid w:val="00502D2D"/>
    <w:rsid w:val="00503FC2"/>
    <w:rsid w:val="005042DF"/>
    <w:rsid w:val="00504317"/>
    <w:rsid w:val="00504722"/>
    <w:rsid w:val="00504FFE"/>
    <w:rsid w:val="005058C1"/>
    <w:rsid w:val="0051091E"/>
    <w:rsid w:val="00510C60"/>
    <w:rsid w:val="00514551"/>
    <w:rsid w:val="0051642B"/>
    <w:rsid w:val="0051651C"/>
    <w:rsid w:val="00517BE0"/>
    <w:rsid w:val="00520C30"/>
    <w:rsid w:val="00522454"/>
    <w:rsid w:val="00522579"/>
    <w:rsid w:val="0052562C"/>
    <w:rsid w:val="00525D59"/>
    <w:rsid w:val="00527DBA"/>
    <w:rsid w:val="005320F9"/>
    <w:rsid w:val="0053269F"/>
    <w:rsid w:val="00533602"/>
    <w:rsid w:val="005339B9"/>
    <w:rsid w:val="00533C8E"/>
    <w:rsid w:val="00534A89"/>
    <w:rsid w:val="00540251"/>
    <w:rsid w:val="00540E99"/>
    <w:rsid w:val="00543090"/>
    <w:rsid w:val="005431C1"/>
    <w:rsid w:val="005431FD"/>
    <w:rsid w:val="00544771"/>
    <w:rsid w:val="00546FCE"/>
    <w:rsid w:val="0054717C"/>
    <w:rsid w:val="0054724A"/>
    <w:rsid w:val="00547395"/>
    <w:rsid w:val="0054774E"/>
    <w:rsid w:val="0055311F"/>
    <w:rsid w:val="00553647"/>
    <w:rsid w:val="00554BA3"/>
    <w:rsid w:val="00555623"/>
    <w:rsid w:val="0055576F"/>
    <w:rsid w:val="00556438"/>
    <w:rsid w:val="005605AB"/>
    <w:rsid w:val="00560B13"/>
    <w:rsid w:val="005622DA"/>
    <w:rsid w:val="005629DC"/>
    <w:rsid w:val="00562D44"/>
    <w:rsid w:val="00565C79"/>
    <w:rsid w:val="00565C7E"/>
    <w:rsid w:val="00565C90"/>
    <w:rsid w:val="005663DA"/>
    <w:rsid w:val="005716AB"/>
    <w:rsid w:val="0057289F"/>
    <w:rsid w:val="00573AFB"/>
    <w:rsid w:val="00573E71"/>
    <w:rsid w:val="005741C7"/>
    <w:rsid w:val="00575A86"/>
    <w:rsid w:val="00575C62"/>
    <w:rsid w:val="00576671"/>
    <w:rsid w:val="0057670F"/>
    <w:rsid w:val="00577247"/>
    <w:rsid w:val="00577844"/>
    <w:rsid w:val="00577858"/>
    <w:rsid w:val="0057786F"/>
    <w:rsid w:val="00577D82"/>
    <w:rsid w:val="00583C30"/>
    <w:rsid w:val="00584D35"/>
    <w:rsid w:val="00584F2E"/>
    <w:rsid w:val="005855DC"/>
    <w:rsid w:val="00586F8C"/>
    <w:rsid w:val="00587912"/>
    <w:rsid w:val="00591F93"/>
    <w:rsid w:val="0059299B"/>
    <w:rsid w:val="00592E45"/>
    <w:rsid w:val="00593EA3"/>
    <w:rsid w:val="005940E3"/>
    <w:rsid w:val="00595CE4"/>
    <w:rsid w:val="00596A84"/>
    <w:rsid w:val="00597717"/>
    <w:rsid w:val="005A1120"/>
    <w:rsid w:val="005A2D84"/>
    <w:rsid w:val="005A5F2C"/>
    <w:rsid w:val="005A6E72"/>
    <w:rsid w:val="005A7353"/>
    <w:rsid w:val="005A75C3"/>
    <w:rsid w:val="005A7650"/>
    <w:rsid w:val="005A795D"/>
    <w:rsid w:val="005B131B"/>
    <w:rsid w:val="005B38C8"/>
    <w:rsid w:val="005B49DF"/>
    <w:rsid w:val="005B4EE6"/>
    <w:rsid w:val="005B583D"/>
    <w:rsid w:val="005B5DC9"/>
    <w:rsid w:val="005B6007"/>
    <w:rsid w:val="005B6992"/>
    <w:rsid w:val="005B70AE"/>
    <w:rsid w:val="005C0EEA"/>
    <w:rsid w:val="005C1083"/>
    <w:rsid w:val="005C123C"/>
    <w:rsid w:val="005C1F3E"/>
    <w:rsid w:val="005C24C8"/>
    <w:rsid w:val="005C3250"/>
    <w:rsid w:val="005C5405"/>
    <w:rsid w:val="005C7190"/>
    <w:rsid w:val="005D0983"/>
    <w:rsid w:val="005D0FEA"/>
    <w:rsid w:val="005D1820"/>
    <w:rsid w:val="005D2A88"/>
    <w:rsid w:val="005D2D26"/>
    <w:rsid w:val="005D39BF"/>
    <w:rsid w:val="005D4685"/>
    <w:rsid w:val="005D4F82"/>
    <w:rsid w:val="005D5C07"/>
    <w:rsid w:val="005D619F"/>
    <w:rsid w:val="005D69FE"/>
    <w:rsid w:val="005E0291"/>
    <w:rsid w:val="005E0B10"/>
    <w:rsid w:val="005E222E"/>
    <w:rsid w:val="005E40EE"/>
    <w:rsid w:val="005E48EE"/>
    <w:rsid w:val="005F2C74"/>
    <w:rsid w:val="005F4ABB"/>
    <w:rsid w:val="005F5243"/>
    <w:rsid w:val="005F632B"/>
    <w:rsid w:val="005F6797"/>
    <w:rsid w:val="005F71C9"/>
    <w:rsid w:val="0060180B"/>
    <w:rsid w:val="00603541"/>
    <w:rsid w:val="00604906"/>
    <w:rsid w:val="00605103"/>
    <w:rsid w:val="006054C6"/>
    <w:rsid w:val="00605BBB"/>
    <w:rsid w:val="006060B7"/>
    <w:rsid w:val="00607402"/>
    <w:rsid w:val="00607D24"/>
    <w:rsid w:val="00610143"/>
    <w:rsid w:val="00610426"/>
    <w:rsid w:val="00610FE5"/>
    <w:rsid w:val="0061139D"/>
    <w:rsid w:val="006125A3"/>
    <w:rsid w:val="006157AE"/>
    <w:rsid w:val="00615F47"/>
    <w:rsid w:val="00616046"/>
    <w:rsid w:val="0061649E"/>
    <w:rsid w:val="00617213"/>
    <w:rsid w:val="006179F7"/>
    <w:rsid w:val="006226DA"/>
    <w:rsid w:val="00623A85"/>
    <w:rsid w:val="00624B04"/>
    <w:rsid w:val="00626333"/>
    <w:rsid w:val="00626B07"/>
    <w:rsid w:val="006301C0"/>
    <w:rsid w:val="006326DA"/>
    <w:rsid w:val="00632767"/>
    <w:rsid w:val="00634126"/>
    <w:rsid w:val="00636C90"/>
    <w:rsid w:val="0063734D"/>
    <w:rsid w:val="0063756B"/>
    <w:rsid w:val="006401B1"/>
    <w:rsid w:val="00640676"/>
    <w:rsid w:val="00641288"/>
    <w:rsid w:val="00641D08"/>
    <w:rsid w:val="00642322"/>
    <w:rsid w:val="0064439A"/>
    <w:rsid w:val="0064722F"/>
    <w:rsid w:val="00650522"/>
    <w:rsid w:val="00650DFA"/>
    <w:rsid w:val="00651639"/>
    <w:rsid w:val="00652131"/>
    <w:rsid w:val="00654A52"/>
    <w:rsid w:val="00655725"/>
    <w:rsid w:val="00655866"/>
    <w:rsid w:val="00656139"/>
    <w:rsid w:val="00656170"/>
    <w:rsid w:val="006577DA"/>
    <w:rsid w:val="00657F01"/>
    <w:rsid w:val="006607CE"/>
    <w:rsid w:val="0066213D"/>
    <w:rsid w:val="00663D68"/>
    <w:rsid w:val="00663EDC"/>
    <w:rsid w:val="00665B5D"/>
    <w:rsid w:val="00665F7F"/>
    <w:rsid w:val="00666769"/>
    <w:rsid w:val="00667B35"/>
    <w:rsid w:val="00672930"/>
    <w:rsid w:val="00673921"/>
    <w:rsid w:val="00674566"/>
    <w:rsid w:val="006748AB"/>
    <w:rsid w:val="006751C6"/>
    <w:rsid w:val="006764AA"/>
    <w:rsid w:val="006773A7"/>
    <w:rsid w:val="00677813"/>
    <w:rsid w:val="00677C61"/>
    <w:rsid w:val="00681B8B"/>
    <w:rsid w:val="00683242"/>
    <w:rsid w:val="006837A5"/>
    <w:rsid w:val="006842BD"/>
    <w:rsid w:val="0068438E"/>
    <w:rsid w:val="006846E2"/>
    <w:rsid w:val="00685BF4"/>
    <w:rsid w:val="006864A6"/>
    <w:rsid w:val="00686B4E"/>
    <w:rsid w:val="00691645"/>
    <w:rsid w:val="006925CA"/>
    <w:rsid w:val="0069351B"/>
    <w:rsid w:val="006935D4"/>
    <w:rsid w:val="006936E0"/>
    <w:rsid w:val="00693C15"/>
    <w:rsid w:val="00696520"/>
    <w:rsid w:val="00696C82"/>
    <w:rsid w:val="006974E0"/>
    <w:rsid w:val="006A126F"/>
    <w:rsid w:val="006A13F9"/>
    <w:rsid w:val="006A151D"/>
    <w:rsid w:val="006A1848"/>
    <w:rsid w:val="006A1F7A"/>
    <w:rsid w:val="006A3ADD"/>
    <w:rsid w:val="006A4EE0"/>
    <w:rsid w:val="006A5858"/>
    <w:rsid w:val="006B076B"/>
    <w:rsid w:val="006B12E4"/>
    <w:rsid w:val="006B2788"/>
    <w:rsid w:val="006B2CF5"/>
    <w:rsid w:val="006B2E04"/>
    <w:rsid w:val="006B33D8"/>
    <w:rsid w:val="006B39E0"/>
    <w:rsid w:val="006B68C2"/>
    <w:rsid w:val="006B74B3"/>
    <w:rsid w:val="006B76C4"/>
    <w:rsid w:val="006C07B0"/>
    <w:rsid w:val="006C257F"/>
    <w:rsid w:val="006C3A0C"/>
    <w:rsid w:val="006C5512"/>
    <w:rsid w:val="006C56F8"/>
    <w:rsid w:val="006C6141"/>
    <w:rsid w:val="006D0510"/>
    <w:rsid w:val="006D117E"/>
    <w:rsid w:val="006D2999"/>
    <w:rsid w:val="006D2BDA"/>
    <w:rsid w:val="006D5B1D"/>
    <w:rsid w:val="006D5B80"/>
    <w:rsid w:val="006D62EB"/>
    <w:rsid w:val="006D7605"/>
    <w:rsid w:val="006E06B0"/>
    <w:rsid w:val="006E25B5"/>
    <w:rsid w:val="006E320F"/>
    <w:rsid w:val="006E327D"/>
    <w:rsid w:val="006E5126"/>
    <w:rsid w:val="006E6330"/>
    <w:rsid w:val="006E65C0"/>
    <w:rsid w:val="006E7E4C"/>
    <w:rsid w:val="006F0231"/>
    <w:rsid w:val="006F0582"/>
    <w:rsid w:val="006F094A"/>
    <w:rsid w:val="006F24EA"/>
    <w:rsid w:val="006F297E"/>
    <w:rsid w:val="006F40E9"/>
    <w:rsid w:val="006F54FB"/>
    <w:rsid w:val="006F56A2"/>
    <w:rsid w:val="007004A1"/>
    <w:rsid w:val="007034D3"/>
    <w:rsid w:val="00703888"/>
    <w:rsid w:val="00704001"/>
    <w:rsid w:val="00704346"/>
    <w:rsid w:val="00704908"/>
    <w:rsid w:val="00704B55"/>
    <w:rsid w:val="00704D2A"/>
    <w:rsid w:val="0070630C"/>
    <w:rsid w:val="00706C13"/>
    <w:rsid w:val="00710CE4"/>
    <w:rsid w:val="0071104C"/>
    <w:rsid w:val="00711E10"/>
    <w:rsid w:val="007125B0"/>
    <w:rsid w:val="0071418F"/>
    <w:rsid w:val="00714CA2"/>
    <w:rsid w:val="007163B8"/>
    <w:rsid w:val="00717458"/>
    <w:rsid w:val="007201B4"/>
    <w:rsid w:val="007216AE"/>
    <w:rsid w:val="00721F3C"/>
    <w:rsid w:val="0072286A"/>
    <w:rsid w:val="007228EA"/>
    <w:rsid w:val="00724651"/>
    <w:rsid w:val="00726C42"/>
    <w:rsid w:val="00726C73"/>
    <w:rsid w:val="007270E0"/>
    <w:rsid w:val="00730C45"/>
    <w:rsid w:val="007319AA"/>
    <w:rsid w:val="00731B9C"/>
    <w:rsid w:val="00731BF8"/>
    <w:rsid w:val="007338E1"/>
    <w:rsid w:val="00733A4E"/>
    <w:rsid w:val="00733B41"/>
    <w:rsid w:val="00734BA9"/>
    <w:rsid w:val="00741007"/>
    <w:rsid w:val="00741ABB"/>
    <w:rsid w:val="0074410E"/>
    <w:rsid w:val="007500D7"/>
    <w:rsid w:val="0075059E"/>
    <w:rsid w:val="007517EE"/>
    <w:rsid w:val="00751AF4"/>
    <w:rsid w:val="00753CE8"/>
    <w:rsid w:val="00753F74"/>
    <w:rsid w:val="0075502C"/>
    <w:rsid w:val="007564AF"/>
    <w:rsid w:val="007575FD"/>
    <w:rsid w:val="0076130C"/>
    <w:rsid w:val="007629F0"/>
    <w:rsid w:val="00762B13"/>
    <w:rsid w:val="0076379B"/>
    <w:rsid w:val="00763E20"/>
    <w:rsid w:val="00765529"/>
    <w:rsid w:val="00766662"/>
    <w:rsid w:val="00766EEB"/>
    <w:rsid w:val="0076781B"/>
    <w:rsid w:val="0077062B"/>
    <w:rsid w:val="007728DB"/>
    <w:rsid w:val="0077367B"/>
    <w:rsid w:val="00775C66"/>
    <w:rsid w:val="007766EB"/>
    <w:rsid w:val="00776A7A"/>
    <w:rsid w:val="00777674"/>
    <w:rsid w:val="00780441"/>
    <w:rsid w:val="00781531"/>
    <w:rsid w:val="00781B14"/>
    <w:rsid w:val="0078374A"/>
    <w:rsid w:val="0078390F"/>
    <w:rsid w:val="00784BE2"/>
    <w:rsid w:val="00785443"/>
    <w:rsid w:val="00787957"/>
    <w:rsid w:val="0079011C"/>
    <w:rsid w:val="00791293"/>
    <w:rsid w:val="007924FA"/>
    <w:rsid w:val="00792F77"/>
    <w:rsid w:val="0079363E"/>
    <w:rsid w:val="00795B1A"/>
    <w:rsid w:val="00797D25"/>
    <w:rsid w:val="007A018C"/>
    <w:rsid w:val="007A041F"/>
    <w:rsid w:val="007A1733"/>
    <w:rsid w:val="007A2CF0"/>
    <w:rsid w:val="007A357B"/>
    <w:rsid w:val="007A4342"/>
    <w:rsid w:val="007A5B0B"/>
    <w:rsid w:val="007A6024"/>
    <w:rsid w:val="007A6811"/>
    <w:rsid w:val="007A68EE"/>
    <w:rsid w:val="007A71C2"/>
    <w:rsid w:val="007B0087"/>
    <w:rsid w:val="007B0A10"/>
    <w:rsid w:val="007B0C0D"/>
    <w:rsid w:val="007B1A1E"/>
    <w:rsid w:val="007B1EE9"/>
    <w:rsid w:val="007B472C"/>
    <w:rsid w:val="007B47B6"/>
    <w:rsid w:val="007B48F8"/>
    <w:rsid w:val="007B4B82"/>
    <w:rsid w:val="007B595A"/>
    <w:rsid w:val="007B672B"/>
    <w:rsid w:val="007C06BD"/>
    <w:rsid w:val="007C1057"/>
    <w:rsid w:val="007C1DD3"/>
    <w:rsid w:val="007C2747"/>
    <w:rsid w:val="007C4403"/>
    <w:rsid w:val="007C6C52"/>
    <w:rsid w:val="007C77FE"/>
    <w:rsid w:val="007D0A1A"/>
    <w:rsid w:val="007D196D"/>
    <w:rsid w:val="007D2458"/>
    <w:rsid w:val="007D4EE3"/>
    <w:rsid w:val="007D62A1"/>
    <w:rsid w:val="007D6F5D"/>
    <w:rsid w:val="007D7FA4"/>
    <w:rsid w:val="007E099B"/>
    <w:rsid w:val="007E20AB"/>
    <w:rsid w:val="007E2449"/>
    <w:rsid w:val="007E3DC3"/>
    <w:rsid w:val="007E3FF5"/>
    <w:rsid w:val="007E48DB"/>
    <w:rsid w:val="007E4CBE"/>
    <w:rsid w:val="007E4D21"/>
    <w:rsid w:val="007E5F3A"/>
    <w:rsid w:val="007E6D55"/>
    <w:rsid w:val="007E720C"/>
    <w:rsid w:val="007F0D9A"/>
    <w:rsid w:val="007F16BC"/>
    <w:rsid w:val="007F2029"/>
    <w:rsid w:val="007F3203"/>
    <w:rsid w:val="007F3322"/>
    <w:rsid w:val="007F3D6B"/>
    <w:rsid w:val="007F5BAB"/>
    <w:rsid w:val="007F5F07"/>
    <w:rsid w:val="007F754C"/>
    <w:rsid w:val="007F771B"/>
    <w:rsid w:val="007F7AD1"/>
    <w:rsid w:val="0080400E"/>
    <w:rsid w:val="008040B8"/>
    <w:rsid w:val="00804D97"/>
    <w:rsid w:val="0080596C"/>
    <w:rsid w:val="00806C62"/>
    <w:rsid w:val="00806C8F"/>
    <w:rsid w:val="00806E03"/>
    <w:rsid w:val="008071CB"/>
    <w:rsid w:val="008075FC"/>
    <w:rsid w:val="0080769B"/>
    <w:rsid w:val="00810BFA"/>
    <w:rsid w:val="008112A0"/>
    <w:rsid w:val="00813C66"/>
    <w:rsid w:val="00815C3B"/>
    <w:rsid w:val="00816268"/>
    <w:rsid w:val="0082028C"/>
    <w:rsid w:val="00820B01"/>
    <w:rsid w:val="00820ECC"/>
    <w:rsid w:val="0082131F"/>
    <w:rsid w:val="00821513"/>
    <w:rsid w:val="00822ED6"/>
    <w:rsid w:val="008230D0"/>
    <w:rsid w:val="00824E70"/>
    <w:rsid w:val="008258E1"/>
    <w:rsid w:val="00827E20"/>
    <w:rsid w:val="008314A5"/>
    <w:rsid w:val="008334F2"/>
    <w:rsid w:val="00835FAE"/>
    <w:rsid w:val="008361A8"/>
    <w:rsid w:val="00836A78"/>
    <w:rsid w:val="00836DBF"/>
    <w:rsid w:val="00837499"/>
    <w:rsid w:val="00837577"/>
    <w:rsid w:val="008404D2"/>
    <w:rsid w:val="008415DD"/>
    <w:rsid w:val="00843049"/>
    <w:rsid w:val="00843189"/>
    <w:rsid w:val="0084559D"/>
    <w:rsid w:val="00845820"/>
    <w:rsid w:val="008465BD"/>
    <w:rsid w:val="00847A20"/>
    <w:rsid w:val="008500D8"/>
    <w:rsid w:val="00852AB7"/>
    <w:rsid w:val="00857300"/>
    <w:rsid w:val="00857F8C"/>
    <w:rsid w:val="0086052B"/>
    <w:rsid w:val="00861AA6"/>
    <w:rsid w:val="008621AB"/>
    <w:rsid w:val="00863D74"/>
    <w:rsid w:val="008648FA"/>
    <w:rsid w:val="00864C32"/>
    <w:rsid w:val="00867E63"/>
    <w:rsid w:val="00870029"/>
    <w:rsid w:val="00870B4B"/>
    <w:rsid w:val="00870DDD"/>
    <w:rsid w:val="00871700"/>
    <w:rsid w:val="00871CC5"/>
    <w:rsid w:val="00872FC0"/>
    <w:rsid w:val="00872FCB"/>
    <w:rsid w:val="0087469C"/>
    <w:rsid w:val="008768D6"/>
    <w:rsid w:val="00876B3B"/>
    <w:rsid w:val="00877811"/>
    <w:rsid w:val="00880927"/>
    <w:rsid w:val="0088130F"/>
    <w:rsid w:val="008819DB"/>
    <w:rsid w:val="00882C1E"/>
    <w:rsid w:val="00882DEF"/>
    <w:rsid w:val="00883473"/>
    <w:rsid w:val="00883910"/>
    <w:rsid w:val="0088436E"/>
    <w:rsid w:val="00885736"/>
    <w:rsid w:val="00886729"/>
    <w:rsid w:val="00886B4C"/>
    <w:rsid w:val="00890DF9"/>
    <w:rsid w:val="00891204"/>
    <w:rsid w:val="008912B9"/>
    <w:rsid w:val="008926AC"/>
    <w:rsid w:val="00894C35"/>
    <w:rsid w:val="00896708"/>
    <w:rsid w:val="008968B2"/>
    <w:rsid w:val="008A0E5E"/>
    <w:rsid w:val="008A18D2"/>
    <w:rsid w:val="008A2259"/>
    <w:rsid w:val="008A26D2"/>
    <w:rsid w:val="008A4B6E"/>
    <w:rsid w:val="008A6BF7"/>
    <w:rsid w:val="008A6E9A"/>
    <w:rsid w:val="008B0082"/>
    <w:rsid w:val="008B372B"/>
    <w:rsid w:val="008B3BA7"/>
    <w:rsid w:val="008B3E8D"/>
    <w:rsid w:val="008B45C7"/>
    <w:rsid w:val="008B4687"/>
    <w:rsid w:val="008B4F0C"/>
    <w:rsid w:val="008B5854"/>
    <w:rsid w:val="008C03A8"/>
    <w:rsid w:val="008C0CAD"/>
    <w:rsid w:val="008C3A24"/>
    <w:rsid w:val="008C467F"/>
    <w:rsid w:val="008D2991"/>
    <w:rsid w:val="008D5BEE"/>
    <w:rsid w:val="008D6191"/>
    <w:rsid w:val="008D762C"/>
    <w:rsid w:val="008E0BE8"/>
    <w:rsid w:val="008E243B"/>
    <w:rsid w:val="008E26A3"/>
    <w:rsid w:val="008E27F8"/>
    <w:rsid w:val="008E2F83"/>
    <w:rsid w:val="008E4048"/>
    <w:rsid w:val="008E51F1"/>
    <w:rsid w:val="008E5E60"/>
    <w:rsid w:val="008E5F4D"/>
    <w:rsid w:val="008E65E0"/>
    <w:rsid w:val="008E677C"/>
    <w:rsid w:val="008E6830"/>
    <w:rsid w:val="008E735F"/>
    <w:rsid w:val="008E7818"/>
    <w:rsid w:val="008E7934"/>
    <w:rsid w:val="008F2E6D"/>
    <w:rsid w:val="008F3973"/>
    <w:rsid w:val="008F59A9"/>
    <w:rsid w:val="008F6113"/>
    <w:rsid w:val="008F61A0"/>
    <w:rsid w:val="008F65B4"/>
    <w:rsid w:val="008F6B41"/>
    <w:rsid w:val="008F712A"/>
    <w:rsid w:val="009005B4"/>
    <w:rsid w:val="00901AE6"/>
    <w:rsid w:val="00902A62"/>
    <w:rsid w:val="0090500C"/>
    <w:rsid w:val="009056C6"/>
    <w:rsid w:val="00910581"/>
    <w:rsid w:val="00910A7F"/>
    <w:rsid w:val="00911A5F"/>
    <w:rsid w:val="00913EEE"/>
    <w:rsid w:val="0091745D"/>
    <w:rsid w:val="00917F76"/>
    <w:rsid w:val="00920D3D"/>
    <w:rsid w:val="009226D6"/>
    <w:rsid w:val="0092297D"/>
    <w:rsid w:val="00923ED3"/>
    <w:rsid w:val="00925B92"/>
    <w:rsid w:val="00932682"/>
    <w:rsid w:val="0093339E"/>
    <w:rsid w:val="0093404D"/>
    <w:rsid w:val="00934D44"/>
    <w:rsid w:val="00937C25"/>
    <w:rsid w:val="00940C88"/>
    <w:rsid w:val="0094281E"/>
    <w:rsid w:val="00942DAA"/>
    <w:rsid w:val="009433AF"/>
    <w:rsid w:val="009439B3"/>
    <w:rsid w:val="009439DA"/>
    <w:rsid w:val="00944BFD"/>
    <w:rsid w:val="00945D7F"/>
    <w:rsid w:val="009461E2"/>
    <w:rsid w:val="009471EE"/>
    <w:rsid w:val="009522CD"/>
    <w:rsid w:val="00952320"/>
    <w:rsid w:val="00953D8C"/>
    <w:rsid w:val="00955EA6"/>
    <w:rsid w:val="00956824"/>
    <w:rsid w:val="0095706A"/>
    <w:rsid w:val="0095734D"/>
    <w:rsid w:val="009576A1"/>
    <w:rsid w:val="0096014A"/>
    <w:rsid w:val="009614A9"/>
    <w:rsid w:val="009630DE"/>
    <w:rsid w:val="00966323"/>
    <w:rsid w:val="00966CA5"/>
    <w:rsid w:val="00966CFF"/>
    <w:rsid w:val="00966E20"/>
    <w:rsid w:val="00967A3E"/>
    <w:rsid w:val="00970AC9"/>
    <w:rsid w:val="00970AD0"/>
    <w:rsid w:val="009720F3"/>
    <w:rsid w:val="009736B8"/>
    <w:rsid w:val="00974265"/>
    <w:rsid w:val="0097520F"/>
    <w:rsid w:val="00980326"/>
    <w:rsid w:val="0098149F"/>
    <w:rsid w:val="00982513"/>
    <w:rsid w:val="009829EA"/>
    <w:rsid w:val="009836C8"/>
    <w:rsid w:val="00987BFF"/>
    <w:rsid w:val="00990BDD"/>
    <w:rsid w:val="00990BFF"/>
    <w:rsid w:val="009921FB"/>
    <w:rsid w:val="00992917"/>
    <w:rsid w:val="00993EFE"/>
    <w:rsid w:val="00995E1E"/>
    <w:rsid w:val="009965EE"/>
    <w:rsid w:val="00996E8A"/>
    <w:rsid w:val="009A13DF"/>
    <w:rsid w:val="009A3D7A"/>
    <w:rsid w:val="009A417D"/>
    <w:rsid w:val="009A4293"/>
    <w:rsid w:val="009A555A"/>
    <w:rsid w:val="009A66CB"/>
    <w:rsid w:val="009A77EF"/>
    <w:rsid w:val="009B0CAF"/>
    <w:rsid w:val="009B1448"/>
    <w:rsid w:val="009B17BA"/>
    <w:rsid w:val="009B38DE"/>
    <w:rsid w:val="009B393D"/>
    <w:rsid w:val="009B3E09"/>
    <w:rsid w:val="009B41EC"/>
    <w:rsid w:val="009B499A"/>
    <w:rsid w:val="009B506A"/>
    <w:rsid w:val="009B6890"/>
    <w:rsid w:val="009B6A08"/>
    <w:rsid w:val="009B76D0"/>
    <w:rsid w:val="009B7FFE"/>
    <w:rsid w:val="009C022D"/>
    <w:rsid w:val="009C2734"/>
    <w:rsid w:val="009C2C32"/>
    <w:rsid w:val="009C643E"/>
    <w:rsid w:val="009C6C66"/>
    <w:rsid w:val="009D08B3"/>
    <w:rsid w:val="009D0E25"/>
    <w:rsid w:val="009D2774"/>
    <w:rsid w:val="009D5CB2"/>
    <w:rsid w:val="009D666C"/>
    <w:rsid w:val="009E0EB7"/>
    <w:rsid w:val="009E1CBD"/>
    <w:rsid w:val="009E45D1"/>
    <w:rsid w:val="009E5B5B"/>
    <w:rsid w:val="009E6263"/>
    <w:rsid w:val="009E6635"/>
    <w:rsid w:val="009E6D13"/>
    <w:rsid w:val="009F27D3"/>
    <w:rsid w:val="009F378B"/>
    <w:rsid w:val="009F4068"/>
    <w:rsid w:val="009F50FB"/>
    <w:rsid w:val="009F6B91"/>
    <w:rsid w:val="009F7AC2"/>
    <w:rsid w:val="00A00206"/>
    <w:rsid w:val="00A0078D"/>
    <w:rsid w:val="00A01F92"/>
    <w:rsid w:val="00A03640"/>
    <w:rsid w:val="00A042EE"/>
    <w:rsid w:val="00A0474D"/>
    <w:rsid w:val="00A04F63"/>
    <w:rsid w:val="00A05F83"/>
    <w:rsid w:val="00A06F5D"/>
    <w:rsid w:val="00A1427B"/>
    <w:rsid w:val="00A14A83"/>
    <w:rsid w:val="00A14B90"/>
    <w:rsid w:val="00A14D43"/>
    <w:rsid w:val="00A16F22"/>
    <w:rsid w:val="00A16F81"/>
    <w:rsid w:val="00A16FBB"/>
    <w:rsid w:val="00A17570"/>
    <w:rsid w:val="00A22140"/>
    <w:rsid w:val="00A22371"/>
    <w:rsid w:val="00A22556"/>
    <w:rsid w:val="00A2326B"/>
    <w:rsid w:val="00A23876"/>
    <w:rsid w:val="00A23F60"/>
    <w:rsid w:val="00A265D6"/>
    <w:rsid w:val="00A278EC"/>
    <w:rsid w:val="00A31D19"/>
    <w:rsid w:val="00A3370A"/>
    <w:rsid w:val="00A33D36"/>
    <w:rsid w:val="00A3663C"/>
    <w:rsid w:val="00A36871"/>
    <w:rsid w:val="00A41238"/>
    <w:rsid w:val="00A42CE5"/>
    <w:rsid w:val="00A42EC6"/>
    <w:rsid w:val="00A436E9"/>
    <w:rsid w:val="00A440DF"/>
    <w:rsid w:val="00A5007D"/>
    <w:rsid w:val="00A521E8"/>
    <w:rsid w:val="00A52896"/>
    <w:rsid w:val="00A52FB8"/>
    <w:rsid w:val="00A539C9"/>
    <w:rsid w:val="00A60CC5"/>
    <w:rsid w:val="00A61FA7"/>
    <w:rsid w:val="00A62357"/>
    <w:rsid w:val="00A632C3"/>
    <w:rsid w:val="00A650C5"/>
    <w:rsid w:val="00A6662F"/>
    <w:rsid w:val="00A70BDC"/>
    <w:rsid w:val="00A7196D"/>
    <w:rsid w:val="00A7244A"/>
    <w:rsid w:val="00A72687"/>
    <w:rsid w:val="00A7540D"/>
    <w:rsid w:val="00A75CE0"/>
    <w:rsid w:val="00A776F3"/>
    <w:rsid w:val="00A77994"/>
    <w:rsid w:val="00A80327"/>
    <w:rsid w:val="00A826FA"/>
    <w:rsid w:val="00A82704"/>
    <w:rsid w:val="00A828E3"/>
    <w:rsid w:val="00A82B7B"/>
    <w:rsid w:val="00A83BA3"/>
    <w:rsid w:val="00A84D25"/>
    <w:rsid w:val="00A874B9"/>
    <w:rsid w:val="00A879B5"/>
    <w:rsid w:val="00A87B37"/>
    <w:rsid w:val="00A904EA"/>
    <w:rsid w:val="00A90B99"/>
    <w:rsid w:val="00A91261"/>
    <w:rsid w:val="00A9268A"/>
    <w:rsid w:val="00A9377B"/>
    <w:rsid w:val="00A94193"/>
    <w:rsid w:val="00A96F3F"/>
    <w:rsid w:val="00A97C5B"/>
    <w:rsid w:val="00AA0DE8"/>
    <w:rsid w:val="00AA0FE0"/>
    <w:rsid w:val="00AA1986"/>
    <w:rsid w:val="00AA30F7"/>
    <w:rsid w:val="00AA34D6"/>
    <w:rsid w:val="00AA5D38"/>
    <w:rsid w:val="00AA6733"/>
    <w:rsid w:val="00AA7051"/>
    <w:rsid w:val="00AA708D"/>
    <w:rsid w:val="00AA7E3A"/>
    <w:rsid w:val="00AB0EA2"/>
    <w:rsid w:val="00AB1287"/>
    <w:rsid w:val="00AB158E"/>
    <w:rsid w:val="00AB3902"/>
    <w:rsid w:val="00AB3A8A"/>
    <w:rsid w:val="00AB3EA3"/>
    <w:rsid w:val="00AB435C"/>
    <w:rsid w:val="00AB443D"/>
    <w:rsid w:val="00AB5740"/>
    <w:rsid w:val="00AB5E01"/>
    <w:rsid w:val="00AB61DB"/>
    <w:rsid w:val="00AB6C40"/>
    <w:rsid w:val="00AB6CB9"/>
    <w:rsid w:val="00AB7576"/>
    <w:rsid w:val="00AB77CD"/>
    <w:rsid w:val="00AC01E1"/>
    <w:rsid w:val="00AC0329"/>
    <w:rsid w:val="00AC0EB0"/>
    <w:rsid w:val="00AC0EE7"/>
    <w:rsid w:val="00AC12A0"/>
    <w:rsid w:val="00AC1C7B"/>
    <w:rsid w:val="00AC2E35"/>
    <w:rsid w:val="00AC378D"/>
    <w:rsid w:val="00AC4472"/>
    <w:rsid w:val="00AC5BC1"/>
    <w:rsid w:val="00AC70E0"/>
    <w:rsid w:val="00AC73E2"/>
    <w:rsid w:val="00AD034A"/>
    <w:rsid w:val="00AD08E6"/>
    <w:rsid w:val="00AD0DD2"/>
    <w:rsid w:val="00AD142C"/>
    <w:rsid w:val="00AD2EBE"/>
    <w:rsid w:val="00AD3B50"/>
    <w:rsid w:val="00AD6245"/>
    <w:rsid w:val="00AD649F"/>
    <w:rsid w:val="00AD67A7"/>
    <w:rsid w:val="00AE1563"/>
    <w:rsid w:val="00AE1CB5"/>
    <w:rsid w:val="00AE4B3A"/>
    <w:rsid w:val="00AE5563"/>
    <w:rsid w:val="00AE6459"/>
    <w:rsid w:val="00AE676E"/>
    <w:rsid w:val="00AE6A89"/>
    <w:rsid w:val="00AE7178"/>
    <w:rsid w:val="00AE7597"/>
    <w:rsid w:val="00AF0E09"/>
    <w:rsid w:val="00AF1EEF"/>
    <w:rsid w:val="00AF1FE1"/>
    <w:rsid w:val="00AF37B5"/>
    <w:rsid w:val="00AF3944"/>
    <w:rsid w:val="00AF4CC1"/>
    <w:rsid w:val="00AF4EA9"/>
    <w:rsid w:val="00AF636A"/>
    <w:rsid w:val="00AF63F7"/>
    <w:rsid w:val="00AF72B4"/>
    <w:rsid w:val="00B004E1"/>
    <w:rsid w:val="00B01260"/>
    <w:rsid w:val="00B03175"/>
    <w:rsid w:val="00B035F0"/>
    <w:rsid w:val="00B03786"/>
    <w:rsid w:val="00B048B4"/>
    <w:rsid w:val="00B05311"/>
    <w:rsid w:val="00B0595A"/>
    <w:rsid w:val="00B06118"/>
    <w:rsid w:val="00B07E51"/>
    <w:rsid w:val="00B103B3"/>
    <w:rsid w:val="00B1311D"/>
    <w:rsid w:val="00B140F6"/>
    <w:rsid w:val="00B14F3E"/>
    <w:rsid w:val="00B16DDE"/>
    <w:rsid w:val="00B20A65"/>
    <w:rsid w:val="00B221F8"/>
    <w:rsid w:val="00B2438C"/>
    <w:rsid w:val="00B24E30"/>
    <w:rsid w:val="00B25B7B"/>
    <w:rsid w:val="00B25C89"/>
    <w:rsid w:val="00B25EC0"/>
    <w:rsid w:val="00B302A3"/>
    <w:rsid w:val="00B3120C"/>
    <w:rsid w:val="00B318A8"/>
    <w:rsid w:val="00B31CFC"/>
    <w:rsid w:val="00B3299D"/>
    <w:rsid w:val="00B32B33"/>
    <w:rsid w:val="00B34F67"/>
    <w:rsid w:val="00B36D49"/>
    <w:rsid w:val="00B37A8A"/>
    <w:rsid w:val="00B40E96"/>
    <w:rsid w:val="00B43C96"/>
    <w:rsid w:val="00B456AB"/>
    <w:rsid w:val="00B46384"/>
    <w:rsid w:val="00B46561"/>
    <w:rsid w:val="00B4687A"/>
    <w:rsid w:val="00B474FE"/>
    <w:rsid w:val="00B47D99"/>
    <w:rsid w:val="00B50801"/>
    <w:rsid w:val="00B50D4A"/>
    <w:rsid w:val="00B51090"/>
    <w:rsid w:val="00B51311"/>
    <w:rsid w:val="00B518F6"/>
    <w:rsid w:val="00B538F2"/>
    <w:rsid w:val="00B54013"/>
    <w:rsid w:val="00B54547"/>
    <w:rsid w:val="00B54C3A"/>
    <w:rsid w:val="00B54D5F"/>
    <w:rsid w:val="00B5535C"/>
    <w:rsid w:val="00B5733D"/>
    <w:rsid w:val="00B57A98"/>
    <w:rsid w:val="00B603F7"/>
    <w:rsid w:val="00B60C2F"/>
    <w:rsid w:val="00B6163F"/>
    <w:rsid w:val="00B6716F"/>
    <w:rsid w:val="00B6737D"/>
    <w:rsid w:val="00B73F8F"/>
    <w:rsid w:val="00B741C3"/>
    <w:rsid w:val="00B778C6"/>
    <w:rsid w:val="00B8308B"/>
    <w:rsid w:val="00B85229"/>
    <w:rsid w:val="00B8593F"/>
    <w:rsid w:val="00B85C3C"/>
    <w:rsid w:val="00B871B9"/>
    <w:rsid w:val="00B877B0"/>
    <w:rsid w:val="00B90CC1"/>
    <w:rsid w:val="00B91659"/>
    <w:rsid w:val="00B91919"/>
    <w:rsid w:val="00B91C14"/>
    <w:rsid w:val="00B91D57"/>
    <w:rsid w:val="00B91E02"/>
    <w:rsid w:val="00B92333"/>
    <w:rsid w:val="00B94774"/>
    <w:rsid w:val="00B95089"/>
    <w:rsid w:val="00B951C8"/>
    <w:rsid w:val="00B9553F"/>
    <w:rsid w:val="00B97078"/>
    <w:rsid w:val="00B9746E"/>
    <w:rsid w:val="00B975E8"/>
    <w:rsid w:val="00B97AF1"/>
    <w:rsid w:val="00BA02B3"/>
    <w:rsid w:val="00BA0E1F"/>
    <w:rsid w:val="00BA4B5F"/>
    <w:rsid w:val="00BA60DF"/>
    <w:rsid w:val="00BA690B"/>
    <w:rsid w:val="00BA6E4F"/>
    <w:rsid w:val="00BA7B74"/>
    <w:rsid w:val="00BB065D"/>
    <w:rsid w:val="00BB06E2"/>
    <w:rsid w:val="00BB0F2E"/>
    <w:rsid w:val="00BB2FBD"/>
    <w:rsid w:val="00BB305E"/>
    <w:rsid w:val="00BB36E2"/>
    <w:rsid w:val="00BB3DFD"/>
    <w:rsid w:val="00BB4A1D"/>
    <w:rsid w:val="00BB5074"/>
    <w:rsid w:val="00BB6857"/>
    <w:rsid w:val="00BC00A9"/>
    <w:rsid w:val="00BC05A9"/>
    <w:rsid w:val="00BC182D"/>
    <w:rsid w:val="00BC228A"/>
    <w:rsid w:val="00BC2960"/>
    <w:rsid w:val="00BC2B07"/>
    <w:rsid w:val="00BC2F96"/>
    <w:rsid w:val="00BC3091"/>
    <w:rsid w:val="00BC3712"/>
    <w:rsid w:val="00BD223F"/>
    <w:rsid w:val="00BD2FC0"/>
    <w:rsid w:val="00BD55E6"/>
    <w:rsid w:val="00BD5D3C"/>
    <w:rsid w:val="00BD5D80"/>
    <w:rsid w:val="00BD5DFD"/>
    <w:rsid w:val="00BD6389"/>
    <w:rsid w:val="00BD6853"/>
    <w:rsid w:val="00BD6AA9"/>
    <w:rsid w:val="00BD704A"/>
    <w:rsid w:val="00BD7D99"/>
    <w:rsid w:val="00BE0758"/>
    <w:rsid w:val="00BE29C4"/>
    <w:rsid w:val="00BE2BBC"/>
    <w:rsid w:val="00BE5BDD"/>
    <w:rsid w:val="00BE66E8"/>
    <w:rsid w:val="00BE6E92"/>
    <w:rsid w:val="00BE7BCF"/>
    <w:rsid w:val="00BF4B23"/>
    <w:rsid w:val="00BF54A8"/>
    <w:rsid w:val="00BF5730"/>
    <w:rsid w:val="00BF5AD8"/>
    <w:rsid w:val="00BF5EBF"/>
    <w:rsid w:val="00BF6458"/>
    <w:rsid w:val="00BF724B"/>
    <w:rsid w:val="00C0024B"/>
    <w:rsid w:val="00C02364"/>
    <w:rsid w:val="00C026F2"/>
    <w:rsid w:val="00C050A2"/>
    <w:rsid w:val="00C05EE2"/>
    <w:rsid w:val="00C07221"/>
    <w:rsid w:val="00C07FCF"/>
    <w:rsid w:val="00C1001E"/>
    <w:rsid w:val="00C10674"/>
    <w:rsid w:val="00C109CA"/>
    <w:rsid w:val="00C11565"/>
    <w:rsid w:val="00C121F0"/>
    <w:rsid w:val="00C1416C"/>
    <w:rsid w:val="00C14E20"/>
    <w:rsid w:val="00C22A70"/>
    <w:rsid w:val="00C24C61"/>
    <w:rsid w:val="00C25F3B"/>
    <w:rsid w:val="00C26838"/>
    <w:rsid w:val="00C27108"/>
    <w:rsid w:val="00C304ED"/>
    <w:rsid w:val="00C31234"/>
    <w:rsid w:val="00C31315"/>
    <w:rsid w:val="00C31C8B"/>
    <w:rsid w:val="00C32B78"/>
    <w:rsid w:val="00C33981"/>
    <w:rsid w:val="00C3431F"/>
    <w:rsid w:val="00C34A5B"/>
    <w:rsid w:val="00C35C41"/>
    <w:rsid w:val="00C36F59"/>
    <w:rsid w:val="00C37E7D"/>
    <w:rsid w:val="00C4189D"/>
    <w:rsid w:val="00C41D63"/>
    <w:rsid w:val="00C42740"/>
    <w:rsid w:val="00C46FC0"/>
    <w:rsid w:val="00C47BBB"/>
    <w:rsid w:val="00C50502"/>
    <w:rsid w:val="00C50902"/>
    <w:rsid w:val="00C5103C"/>
    <w:rsid w:val="00C5289F"/>
    <w:rsid w:val="00C52FA7"/>
    <w:rsid w:val="00C534DC"/>
    <w:rsid w:val="00C53CB9"/>
    <w:rsid w:val="00C53E6F"/>
    <w:rsid w:val="00C54519"/>
    <w:rsid w:val="00C54596"/>
    <w:rsid w:val="00C54F5D"/>
    <w:rsid w:val="00C55394"/>
    <w:rsid w:val="00C5541E"/>
    <w:rsid w:val="00C5584D"/>
    <w:rsid w:val="00C55D75"/>
    <w:rsid w:val="00C56F41"/>
    <w:rsid w:val="00C60F3F"/>
    <w:rsid w:val="00C61CC3"/>
    <w:rsid w:val="00C61CEE"/>
    <w:rsid w:val="00C6239F"/>
    <w:rsid w:val="00C629C5"/>
    <w:rsid w:val="00C62FB4"/>
    <w:rsid w:val="00C63DE2"/>
    <w:rsid w:val="00C64034"/>
    <w:rsid w:val="00C641D9"/>
    <w:rsid w:val="00C652EB"/>
    <w:rsid w:val="00C662B2"/>
    <w:rsid w:val="00C6671E"/>
    <w:rsid w:val="00C672B8"/>
    <w:rsid w:val="00C678F9"/>
    <w:rsid w:val="00C70D27"/>
    <w:rsid w:val="00C710B9"/>
    <w:rsid w:val="00C750CF"/>
    <w:rsid w:val="00C75875"/>
    <w:rsid w:val="00C758E1"/>
    <w:rsid w:val="00C77D29"/>
    <w:rsid w:val="00C80253"/>
    <w:rsid w:val="00C80946"/>
    <w:rsid w:val="00C8713A"/>
    <w:rsid w:val="00C91E75"/>
    <w:rsid w:val="00C91F7C"/>
    <w:rsid w:val="00C93CE0"/>
    <w:rsid w:val="00C93FA2"/>
    <w:rsid w:val="00C950CC"/>
    <w:rsid w:val="00CA141F"/>
    <w:rsid w:val="00CA21D9"/>
    <w:rsid w:val="00CA6B93"/>
    <w:rsid w:val="00CA788B"/>
    <w:rsid w:val="00CB044F"/>
    <w:rsid w:val="00CB184F"/>
    <w:rsid w:val="00CB1D2D"/>
    <w:rsid w:val="00CB25CA"/>
    <w:rsid w:val="00CB2E5D"/>
    <w:rsid w:val="00CB4E0C"/>
    <w:rsid w:val="00CB5CBC"/>
    <w:rsid w:val="00CB5CBF"/>
    <w:rsid w:val="00CB6C61"/>
    <w:rsid w:val="00CB6D53"/>
    <w:rsid w:val="00CB70C3"/>
    <w:rsid w:val="00CC0FF3"/>
    <w:rsid w:val="00CC19B2"/>
    <w:rsid w:val="00CC2A45"/>
    <w:rsid w:val="00CC34F7"/>
    <w:rsid w:val="00CC3AC8"/>
    <w:rsid w:val="00CC677D"/>
    <w:rsid w:val="00CC6A25"/>
    <w:rsid w:val="00CC761E"/>
    <w:rsid w:val="00CC7E52"/>
    <w:rsid w:val="00CD07C4"/>
    <w:rsid w:val="00CD0AB6"/>
    <w:rsid w:val="00CD0B8E"/>
    <w:rsid w:val="00CD0BF4"/>
    <w:rsid w:val="00CD11F6"/>
    <w:rsid w:val="00CD17DD"/>
    <w:rsid w:val="00CD18B6"/>
    <w:rsid w:val="00CD2E40"/>
    <w:rsid w:val="00CD30E6"/>
    <w:rsid w:val="00CD3260"/>
    <w:rsid w:val="00CD6427"/>
    <w:rsid w:val="00CD65BD"/>
    <w:rsid w:val="00CD717C"/>
    <w:rsid w:val="00CD76CA"/>
    <w:rsid w:val="00CE030B"/>
    <w:rsid w:val="00CE2B0F"/>
    <w:rsid w:val="00CE34DC"/>
    <w:rsid w:val="00CE3F81"/>
    <w:rsid w:val="00CE4053"/>
    <w:rsid w:val="00CE5B56"/>
    <w:rsid w:val="00CE7B82"/>
    <w:rsid w:val="00CF00F0"/>
    <w:rsid w:val="00CF16A9"/>
    <w:rsid w:val="00CF2A69"/>
    <w:rsid w:val="00CF2B05"/>
    <w:rsid w:val="00CF382C"/>
    <w:rsid w:val="00CF5F62"/>
    <w:rsid w:val="00CF66AC"/>
    <w:rsid w:val="00CF6839"/>
    <w:rsid w:val="00CF6865"/>
    <w:rsid w:val="00CF6A1B"/>
    <w:rsid w:val="00CF79DC"/>
    <w:rsid w:val="00D00DC0"/>
    <w:rsid w:val="00D01FB7"/>
    <w:rsid w:val="00D028AD"/>
    <w:rsid w:val="00D04982"/>
    <w:rsid w:val="00D04A68"/>
    <w:rsid w:val="00D06E76"/>
    <w:rsid w:val="00D076A7"/>
    <w:rsid w:val="00D100E8"/>
    <w:rsid w:val="00D1063B"/>
    <w:rsid w:val="00D10E4A"/>
    <w:rsid w:val="00D127E1"/>
    <w:rsid w:val="00D12942"/>
    <w:rsid w:val="00D14CAF"/>
    <w:rsid w:val="00D153D9"/>
    <w:rsid w:val="00D154AE"/>
    <w:rsid w:val="00D15C39"/>
    <w:rsid w:val="00D15DE6"/>
    <w:rsid w:val="00D17658"/>
    <w:rsid w:val="00D17AE7"/>
    <w:rsid w:val="00D203D6"/>
    <w:rsid w:val="00D210C2"/>
    <w:rsid w:val="00D21AC3"/>
    <w:rsid w:val="00D21DFE"/>
    <w:rsid w:val="00D24F59"/>
    <w:rsid w:val="00D25224"/>
    <w:rsid w:val="00D25821"/>
    <w:rsid w:val="00D25C84"/>
    <w:rsid w:val="00D30474"/>
    <w:rsid w:val="00D30CA6"/>
    <w:rsid w:val="00D32296"/>
    <w:rsid w:val="00D32A4F"/>
    <w:rsid w:val="00D337CC"/>
    <w:rsid w:val="00D33A01"/>
    <w:rsid w:val="00D34D6F"/>
    <w:rsid w:val="00D357D9"/>
    <w:rsid w:val="00D37577"/>
    <w:rsid w:val="00D404E4"/>
    <w:rsid w:val="00D40713"/>
    <w:rsid w:val="00D4183C"/>
    <w:rsid w:val="00D420F7"/>
    <w:rsid w:val="00D42134"/>
    <w:rsid w:val="00D43485"/>
    <w:rsid w:val="00D441D4"/>
    <w:rsid w:val="00D442B6"/>
    <w:rsid w:val="00D45877"/>
    <w:rsid w:val="00D46F14"/>
    <w:rsid w:val="00D51181"/>
    <w:rsid w:val="00D51A76"/>
    <w:rsid w:val="00D52196"/>
    <w:rsid w:val="00D521FD"/>
    <w:rsid w:val="00D5245C"/>
    <w:rsid w:val="00D52894"/>
    <w:rsid w:val="00D53794"/>
    <w:rsid w:val="00D5379C"/>
    <w:rsid w:val="00D53EF4"/>
    <w:rsid w:val="00D549A1"/>
    <w:rsid w:val="00D549DD"/>
    <w:rsid w:val="00D54AA8"/>
    <w:rsid w:val="00D54B96"/>
    <w:rsid w:val="00D54BB5"/>
    <w:rsid w:val="00D6233C"/>
    <w:rsid w:val="00D628C6"/>
    <w:rsid w:val="00D632F2"/>
    <w:rsid w:val="00D6461C"/>
    <w:rsid w:val="00D64947"/>
    <w:rsid w:val="00D670AA"/>
    <w:rsid w:val="00D717F3"/>
    <w:rsid w:val="00D737CA"/>
    <w:rsid w:val="00D73C79"/>
    <w:rsid w:val="00D7603A"/>
    <w:rsid w:val="00D7626B"/>
    <w:rsid w:val="00D76707"/>
    <w:rsid w:val="00D76F35"/>
    <w:rsid w:val="00D77251"/>
    <w:rsid w:val="00D80D69"/>
    <w:rsid w:val="00D81E91"/>
    <w:rsid w:val="00D82F5E"/>
    <w:rsid w:val="00D8416D"/>
    <w:rsid w:val="00D8469A"/>
    <w:rsid w:val="00D85487"/>
    <w:rsid w:val="00D857E1"/>
    <w:rsid w:val="00D8583A"/>
    <w:rsid w:val="00D86D7C"/>
    <w:rsid w:val="00D877E5"/>
    <w:rsid w:val="00D90020"/>
    <w:rsid w:val="00D91057"/>
    <w:rsid w:val="00D911D3"/>
    <w:rsid w:val="00D91302"/>
    <w:rsid w:val="00D91BA2"/>
    <w:rsid w:val="00D939B1"/>
    <w:rsid w:val="00D956FA"/>
    <w:rsid w:val="00D95BA5"/>
    <w:rsid w:val="00D968D5"/>
    <w:rsid w:val="00DA0209"/>
    <w:rsid w:val="00DA2BC7"/>
    <w:rsid w:val="00DA35F5"/>
    <w:rsid w:val="00DA480F"/>
    <w:rsid w:val="00DA4DE1"/>
    <w:rsid w:val="00DA5345"/>
    <w:rsid w:val="00DA537E"/>
    <w:rsid w:val="00DA6EFA"/>
    <w:rsid w:val="00DB1363"/>
    <w:rsid w:val="00DB157A"/>
    <w:rsid w:val="00DB21C4"/>
    <w:rsid w:val="00DB22AC"/>
    <w:rsid w:val="00DB3B62"/>
    <w:rsid w:val="00DB4474"/>
    <w:rsid w:val="00DB46EF"/>
    <w:rsid w:val="00DB5790"/>
    <w:rsid w:val="00DB698A"/>
    <w:rsid w:val="00DB74E4"/>
    <w:rsid w:val="00DC00E1"/>
    <w:rsid w:val="00DC1154"/>
    <w:rsid w:val="00DC1197"/>
    <w:rsid w:val="00DC24A4"/>
    <w:rsid w:val="00DC31EE"/>
    <w:rsid w:val="00DC5BC2"/>
    <w:rsid w:val="00DC5CF5"/>
    <w:rsid w:val="00DD0117"/>
    <w:rsid w:val="00DD0710"/>
    <w:rsid w:val="00DD1743"/>
    <w:rsid w:val="00DD3A03"/>
    <w:rsid w:val="00DD3D10"/>
    <w:rsid w:val="00DD4104"/>
    <w:rsid w:val="00DD5D1B"/>
    <w:rsid w:val="00DD5E0A"/>
    <w:rsid w:val="00DD7374"/>
    <w:rsid w:val="00DD7AA6"/>
    <w:rsid w:val="00DE08CF"/>
    <w:rsid w:val="00DE0FEE"/>
    <w:rsid w:val="00DE22C3"/>
    <w:rsid w:val="00DE4688"/>
    <w:rsid w:val="00DF172B"/>
    <w:rsid w:val="00DF1CD0"/>
    <w:rsid w:val="00DF2569"/>
    <w:rsid w:val="00DF25EF"/>
    <w:rsid w:val="00DF4628"/>
    <w:rsid w:val="00DF5268"/>
    <w:rsid w:val="00DF5317"/>
    <w:rsid w:val="00DF663F"/>
    <w:rsid w:val="00DF6B95"/>
    <w:rsid w:val="00DF6E48"/>
    <w:rsid w:val="00DF7340"/>
    <w:rsid w:val="00E04EB8"/>
    <w:rsid w:val="00E050E2"/>
    <w:rsid w:val="00E059DD"/>
    <w:rsid w:val="00E063B3"/>
    <w:rsid w:val="00E10DAF"/>
    <w:rsid w:val="00E12B6D"/>
    <w:rsid w:val="00E12E8D"/>
    <w:rsid w:val="00E1305B"/>
    <w:rsid w:val="00E13ABC"/>
    <w:rsid w:val="00E140BF"/>
    <w:rsid w:val="00E144D5"/>
    <w:rsid w:val="00E14834"/>
    <w:rsid w:val="00E158EB"/>
    <w:rsid w:val="00E17B71"/>
    <w:rsid w:val="00E20285"/>
    <w:rsid w:val="00E202E0"/>
    <w:rsid w:val="00E20357"/>
    <w:rsid w:val="00E2158A"/>
    <w:rsid w:val="00E22A07"/>
    <w:rsid w:val="00E244DD"/>
    <w:rsid w:val="00E24764"/>
    <w:rsid w:val="00E2489C"/>
    <w:rsid w:val="00E2598B"/>
    <w:rsid w:val="00E25C2D"/>
    <w:rsid w:val="00E27560"/>
    <w:rsid w:val="00E279EF"/>
    <w:rsid w:val="00E317DC"/>
    <w:rsid w:val="00E31D22"/>
    <w:rsid w:val="00E32518"/>
    <w:rsid w:val="00E32917"/>
    <w:rsid w:val="00E33F6B"/>
    <w:rsid w:val="00E347B8"/>
    <w:rsid w:val="00E36735"/>
    <w:rsid w:val="00E3740D"/>
    <w:rsid w:val="00E37E18"/>
    <w:rsid w:val="00E4064D"/>
    <w:rsid w:val="00E40686"/>
    <w:rsid w:val="00E42212"/>
    <w:rsid w:val="00E42DA0"/>
    <w:rsid w:val="00E43F6A"/>
    <w:rsid w:val="00E442D5"/>
    <w:rsid w:val="00E457C9"/>
    <w:rsid w:val="00E4643B"/>
    <w:rsid w:val="00E47983"/>
    <w:rsid w:val="00E50FBC"/>
    <w:rsid w:val="00E52FCD"/>
    <w:rsid w:val="00E53111"/>
    <w:rsid w:val="00E53814"/>
    <w:rsid w:val="00E53B18"/>
    <w:rsid w:val="00E5401E"/>
    <w:rsid w:val="00E55FDE"/>
    <w:rsid w:val="00E5624B"/>
    <w:rsid w:val="00E5660A"/>
    <w:rsid w:val="00E56EE3"/>
    <w:rsid w:val="00E578B6"/>
    <w:rsid w:val="00E6016E"/>
    <w:rsid w:val="00E607C7"/>
    <w:rsid w:val="00E60DFF"/>
    <w:rsid w:val="00E616FC"/>
    <w:rsid w:val="00E6305B"/>
    <w:rsid w:val="00E63E6D"/>
    <w:rsid w:val="00E6407B"/>
    <w:rsid w:val="00E64641"/>
    <w:rsid w:val="00E6572E"/>
    <w:rsid w:val="00E678D9"/>
    <w:rsid w:val="00E706D4"/>
    <w:rsid w:val="00E7178A"/>
    <w:rsid w:val="00E71C08"/>
    <w:rsid w:val="00E73E87"/>
    <w:rsid w:val="00E751E9"/>
    <w:rsid w:val="00E75ADD"/>
    <w:rsid w:val="00E76AD7"/>
    <w:rsid w:val="00E76B26"/>
    <w:rsid w:val="00E77748"/>
    <w:rsid w:val="00E77E72"/>
    <w:rsid w:val="00E81426"/>
    <w:rsid w:val="00E81475"/>
    <w:rsid w:val="00E816BD"/>
    <w:rsid w:val="00E8296F"/>
    <w:rsid w:val="00E849EB"/>
    <w:rsid w:val="00E84E48"/>
    <w:rsid w:val="00E85469"/>
    <w:rsid w:val="00E901C8"/>
    <w:rsid w:val="00E92714"/>
    <w:rsid w:val="00E92B37"/>
    <w:rsid w:val="00E93840"/>
    <w:rsid w:val="00E93A47"/>
    <w:rsid w:val="00E9525A"/>
    <w:rsid w:val="00E96B0D"/>
    <w:rsid w:val="00E97C3B"/>
    <w:rsid w:val="00EA03EC"/>
    <w:rsid w:val="00EA077A"/>
    <w:rsid w:val="00EA0A8A"/>
    <w:rsid w:val="00EA1E7F"/>
    <w:rsid w:val="00EA2735"/>
    <w:rsid w:val="00EA281A"/>
    <w:rsid w:val="00EA3FEE"/>
    <w:rsid w:val="00EA6267"/>
    <w:rsid w:val="00EA70BC"/>
    <w:rsid w:val="00EA7AE9"/>
    <w:rsid w:val="00EA7C88"/>
    <w:rsid w:val="00EB049E"/>
    <w:rsid w:val="00EB09E3"/>
    <w:rsid w:val="00EB1507"/>
    <w:rsid w:val="00EB15C5"/>
    <w:rsid w:val="00EB2544"/>
    <w:rsid w:val="00EB2E63"/>
    <w:rsid w:val="00EB36A5"/>
    <w:rsid w:val="00EB41EF"/>
    <w:rsid w:val="00EB47B6"/>
    <w:rsid w:val="00EB548E"/>
    <w:rsid w:val="00EB58F0"/>
    <w:rsid w:val="00EB58F2"/>
    <w:rsid w:val="00EB78B3"/>
    <w:rsid w:val="00EC02A9"/>
    <w:rsid w:val="00EC1268"/>
    <w:rsid w:val="00EC3351"/>
    <w:rsid w:val="00EC3E0D"/>
    <w:rsid w:val="00EC4F2F"/>
    <w:rsid w:val="00EC5D2A"/>
    <w:rsid w:val="00EC6A0D"/>
    <w:rsid w:val="00ED01C5"/>
    <w:rsid w:val="00ED5589"/>
    <w:rsid w:val="00ED62D9"/>
    <w:rsid w:val="00ED67D0"/>
    <w:rsid w:val="00EE0CCD"/>
    <w:rsid w:val="00EE23A2"/>
    <w:rsid w:val="00EE27CD"/>
    <w:rsid w:val="00EE2F8F"/>
    <w:rsid w:val="00EE374A"/>
    <w:rsid w:val="00EF1BAB"/>
    <w:rsid w:val="00EF364C"/>
    <w:rsid w:val="00EF3942"/>
    <w:rsid w:val="00EF4322"/>
    <w:rsid w:val="00EF483C"/>
    <w:rsid w:val="00EF6B41"/>
    <w:rsid w:val="00EF7128"/>
    <w:rsid w:val="00EF75CA"/>
    <w:rsid w:val="00F00C03"/>
    <w:rsid w:val="00F018A4"/>
    <w:rsid w:val="00F01E59"/>
    <w:rsid w:val="00F02107"/>
    <w:rsid w:val="00F02376"/>
    <w:rsid w:val="00F02AFD"/>
    <w:rsid w:val="00F05F40"/>
    <w:rsid w:val="00F06693"/>
    <w:rsid w:val="00F1038C"/>
    <w:rsid w:val="00F10CD7"/>
    <w:rsid w:val="00F11903"/>
    <w:rsid w:val="00F123A3"/>
    <w:rsid w:val="00F12471"/>
    <w:rsid w:val="00F13D07"/>
    <w:rsid w:val="00F14040"/>
    <w:rsid w:val="00F1635E"/>
    <w:rsid w:val="00F20419"/>
    <w:rsid w:val="00F21132"/>
    <w:rsid w:val="00F23212"/>
    <w:rsid w:val="00F23359"/>
    <w:rsid w:val="00F2374D"/>
    <w:rsid w:val="00F23821"/>
    <w:rsid w:val="00F23E40"/>
    <w:rsid w:val="00F246AB"/>
    <w:rsid w:val="00F26B23"/>
    <w:rsid w:val="00F27209"/>
    <w:rsid w:val="00F32284"/>
    <w:rsid w:val="00F326FE"/>
    <w:rsid w:val="00F3539D"/>
    <w:rsid w:val="00F36384"/>
    <w:rsid w:val="00F36736"/>
    <w:rsid w:val="00F37B2A"/>
    <w:rsid w:val="00F37BED"/>
    <w:rsid w:val="00F41B37"/>
    <w:rsid w:val="00F44291"/>
    <w:rsid w:val="00F465A6"/>
    <w:rsid w:val="00F5116B"/>
    <w:rsid w:val="00F53A5B"/>
    <w:rsid w:val="00F565E6"/>
    <w:rsid w:val="00F567BC"/>
    <w:rsid w:val="00F57515"/>
    <w:rsid w:val="00F60797"/>
    <w:rsid w:val="00F633A8"/>
    <w:rsid w:val="00F66421"/>
    <w:rsid w:val="00F671E5"/>
    <w:rsid w:val="00F679A9"/>
    <w:rsid w:val="00F679C7"/>
    <w:rsid w:val="00F71BD1"/>
    <w:rsid w:val="00F72A4E"/>
    <w:rsid w:val="00F73312"/>
    <w:rsid w:val="00F742BA"/>
    <w:rsid w:val="00F7599E"/>
    <w:rsid w:val="00F76188"/>
    <w:rsid w:val="00F76200"/>
    <w:rsid w:val="00F8020B"/>
    <w:rsid w:val="00F80605"/>
    <w:rsid w:val="00F80FAE"/>
    <w:rsid w:val="00F81CF8"/>
    <w:rsid w:val="00F81EAA"/>
    <w:rsid w:val="00F8270C"/>
    <w:rsid w:val="00F8295B"/>
    <w:rsid w:val="00F8484A"/>
    <w:rsid w:val="00F84AD7"/>
    <w:rsid w:val="00F87B84"/>
    <w:rsid w:val="00F90E80"/>
    <w:rsid w:val="00F92DF9"/>
    <w:rsid w:val="00F93060"/>
    <w:rsid w:val="00F93975"/>
    <w:rsid w:val="00F966F5"/>
    <w:rsid w:val="00F9775B"/>
    <w:rsid w:val="00F978F1"/>
    <w:rsid w:val="00FA1142"/>
    <w:rsid w:val="00FA1974"/>
    <w:rsid w:val="00FA2A3C"/>
    <w:rsid w:val="00FA38C9"/>
    <w:rsid w:val="00FA417B"/>
    <w:rsid w:val="00FA51B4"/>
    <w:rsid w:val="00FA52B2"/>
    <w:rsid w:val="00FA66BB"/>
    <w:rsid w:val="00FA6F4C"/>
    <w:rsid w:val="00FA731C"/>
    <w:rsid w:val="00FB0AE2"/>
    <w:rsid w:val="00FB2BF7"/>
    <w:rsid w:val="00FB36A5"/>
    <w:rsid w:val="00FB532C"/>
    <w:rsid w:val="00FB6481"/>
    <w:rsid w:val="00FB6635"/>
    <w:rsid w:val="00FC079D"/>
    <w:rsid w:val="00FC3252"/>
    <w:rsid w:val="00FC3360"/>
    <w:rsid w:val="00FC4EFE"/>
    <w:rsid w:val="00FC5417"/>
    <w:rsid w:val="00FC5F05"/>
    <w:rsid w:val="00FC645D"/>
    <w:rsid w:val="00FC7520"/>
    <w:rsid w:val="00FD03FA"/>
    <w:rsid w:val="00FD337B"/>
    <w:rsid w:val="00FD53E2"/>
    <w:rsid w:val="00FD6B22"/>
    <w:rsid w:val="00FD6C20"/>
    <w:rsid w:val="00FD71D2"/>
    <w:rsid w:val="00FD7491"/>
    <w:rsid w:val="00FD76FC"/>
    <w:rsid w:val="00FE0A96"/>
    <w:rsid w:val="00FE0DCA"/>
    <w:rsid w:val="00FE3FDB"/>
    <w:rsid w:val="00FE589E"/>
    <w:rsid w:val="00FE6577"/>
    <w:rsid w:val="00FF1702"/>
    <w:rsid w:val="00FF40A2"/>
    <w:rsid w:val="00FF5F71"/>
    <w:rsid w:val="00FF61F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506465"/>
  <w15:docId w15:val="{92C43E73-3804-DA4D-9451-19F71F0C0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kern w:val="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0143"/>
    <w:pPr>
      <w:spacing w:line="360" w:lineRule="auto"/>
      <w:jc w:val="both"/>
    </w:pPr>
  </w:style>
  <w:style w:type="paragraph" w:styleId="Heading1">
    <w:name w:val="heading 1"/>
    <w:basedOn w:val="Heading2"/>
    <w:next w:val="Normal"/>
    <w:link w:val="Heading1Char"/>
    <w:uiPriority w:val="9"/>
    <w:qFormat/>
    <w:rsid w:val="00327F33"/>
    <w:pPr>
      <w:outlineLvl w:val="0"/>
    </w:pPr>
    <w:rPr>
      <w:rFonts w:ascii="Aptos" w:hAnsi="Aptos"/>
      <w:color w:val="2E74B5" w:themeColor="accent5" w:themeShade="BF"/>
      <w:sz w:val="40"/>
    </w:rPr>
  </w:style>
  <w:style w:type="paragraph" w:styleId="Heading2">
    <w:name w:val="heading 2"/>
    <w:basedOn w:val="Normal"/>
    <w:next w:val="Normal"/>
    <w:link w:val="Heading2Char"/>
    <w:uiPriority w:val="9"/>
    <w:unhideWhenUsed/>
    <w:qFormat/>
    <w:rsid w:val="0068438E"/>
    <w:pPr>
      <w:outlineLvl w:val="1"/>
    </w:pPr>
    <w:rPr>
      <w:color w:val="002060"/>
      <w:sz w:val="22"/>
    </w:rPr>
  </w:style>
  <w:style w:type="paragraph" w:styleId="Heading3">
    <w:name w:val="heading 3"/>
    <w:basedOn w:val="Heading2"/>
    <w:next w:val="Normal"/>
    <w:link w:val="Heading3Char"/>
    <w:uiPriority w:val="9"/>
    <w:unhideWhenUsed/>
    <w:qFormat/>
    <w:rsid w:val="008968B2"/>
    <w:pPr>
      <w:outlineLvl w:val="2"/>
    </w:pPr>
  </w:style>
  <w:style w:type="paragraph" w:styleId="Heading4">
    <w:name w:val="heading 4"/>
    <w:basedOn w:val="Normal"/>
    <w:next w:val="Normal"/>
    <w:link w:val="Heading4Char"/>
    <w:uiPriority w:val="9"/>
    <w:unhideWhenUsed/>
    <w:qFormat/>
    <w:rsid w:val="00344FE7"/>
    <w:pPr>
      <w:keepNext/>
      <w:keepLines/>
      <w:spacing w:before="40" w:after="0"/>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344FE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82F54"/>
    <w:pPr>
      <w:ind w:left="720"/>
      <w:contextualSpacing/>
    </w:pPr>
  </w:style>
  <w:style w:type="character" w:customStyle="1" w:styleId="Heading1Char">
    <w:name w:val="Heading 1 Char"/>
    <w:basedOn w:val="DefaultParagraphFont"/>
    <w:link w:val="Heading1"/>
    <w:uiPriority w:val="9"/>
    <w:rsid w:val="00327F33"/>
    <w:rPr>
      <w:rFonts w:ascii="Aptos" w:hAnsi="Aptos"/>
      <w:color w:val="2E74B5" w:themeColor="accent5" w:themeShade="BF"/>
      <w:sz w:val="40"/>
    </w:rPr>
  </w:style>
  <w:style w:type="character" w:customStyle="1" w:styleId="Heading2Char">
    <w:name w:val="Heading 2 Char"/>
    <w:basedOn w:val="DefaultParagraphFont"/>
    <w:link w:val="Heading2"/>
    <w:uiPriority w:val="9"/>
    <w:rsid w:val="0068438E"/>
    <w:rPr>
      <w:color w:val="002060"/>
      <w:sz w:val="22"/>
    </w:rPr>
  </w:style>
  <w:style w:type="character" w:customStyle="1" w:styleId="Heading3Char">
    <w:name w:val="Heading 3 Char"/>
    <w:basedOn w:val="DefaultParagraphFont"/>
    <w:link w:val="Heading3"/>
    <w:uiPriority w:val="9"/>
    <w:rsid w:val="008968B2"/>
    <w:rPr>
      <w:rFonts w:ascii="Times New Roman" w:hAnsi="Times New Roman" w:cs="Times New Roman"/>
      <w:color w:val="002060"/>
      <w:sz w:val="20"/>
      <w:szCs w:val="20"/>
    </w:rPr>
  </w:style>
  <w:style w:type="character" w:customStyle="1" w:styleId="ListParagraphChar">
    <w:name w:val="List Paragraph Char"/>
    <w:basedOn w:val="DefaultParagraphFont"/>
    <w:link w:val="ListParagraph"/>
    <w:uiPriority w:val="34"/>
    <w:locked/>
    <w:rsid w:val="001B378E"/>
  </w:style>
  <w:style w:type="character" w:styleId="Hyperlink">
    <w:name w:val="Hyperlink"/>
    <w:basedOn w:val="DefaultParagraphFont"/>
    <w:uiPriority w:val="99"/>
    <w:unhideWhenUsed/>
    <w:rsid w:val="001C3735"/>
    <w:rPr>
      <w:color w:val="0563C1" w:themeColor="hyperlink"/>
      <w:u w:val="single"/>
    </w:rPr>
  </w:style>
  <w:style w:type="character" w:styleId="UnresolvedMention">
    <w:name w:val="Unresolved Mention"/>
    <w:basedOn w:val="DefaultParagraphFont"/>
    <w:uiPriority w:val="99"/>
    <w:semiHidden/>
    <w:unhideWhenUsed/>
    <w:rsid w:val="001C3735"/>
    <w:rPr>
      <w:color w:val="605E5C"/>
      <w:shd w:val="clear" w:color="auto" w:fill="E1DFDD"/>
    </w:rPr>
  </w:style>
  <w:style w:type="paragraph" w:customStyle="1" w:styleId="EndNoteBibliographyTitle">
    <w:name w:val="EndNote Bibliography Title"/>
    <w:basedOn w:val="Normal"/>
    <w:link w:val="EndNoteBibliographyTitleChar"/>
    <w:rsid w:val="00CF2B05"/>
    <w:pPr>
      <w:spacing w:after="0"/>
      <w:jc w:val="center"/>
    </w:pPr>
    <w:rPr>
      <w:noProof/>
    </w:rPr>
  </w:style>
  <w:style w:type="character" w:customStyle="1" w:styleId="EndNoteBibliographyTitleChar">
    <w:name w:val="EndNote Bibliography Title Char"/>
    <w:basedOn w:val="DefaultParagraphFont"/>
    <w:link w:val="EndNoteBibliographyTitle"/>
    <w:rsid w:val="00CF2B05"/>
    <w:rPr>
      <w:noProof/>
    </w:rPr>
  </w:style>
  <w:style w:type="paragraph" w:customStyle="1" w:styleId="EndNoteBibliography">
    <w:name w:val="EndNote Bibliography"/>
    <w:basedOn w:val="Normal"/>
    <w:link w:val="EndNoteBibliographyChar"/>
    <w:rsid w:val="00CF2B05"/>
    <w:pPr>
      <w:spacing w:line="240" w:lineRule="auto"/>
    </w:pPr>
    <w:rPr>
      <w:noProof/>
    </w:rPr>
  </w:style>
  <w:style w:type="character" w:customStyle="1" w:styleId="EndNoteBibliographyChar">
    <w:name w:val="EndNote Bibliography Char"/>
    <w:basedOn w:val="DefaultParagraphFont"/>
    <w:link w:val="EndNoteBibliography"/>
    <w:rsid w:val="00CF2B05"/>
    <w:rPr>
      <w:noProof/>
    </w:rPr>
  </w:style>
  <w:style w:type="character" w:customStyle="1" w:styleId="Heading4Char">
    <w:name w:val="Heading 4 Char"/>
    <w:basedOn w:val="DefaultParagraphFont"/>
    <w:link w:val="Heading4"/>
    <w:uiPriority w:val="9"/>
    <w:rsid w:val="00344FE7"/>
    <w:rPr>
      <w:rFonts w:eastAsiaTheme="majorEastAsia" w:cstheme="majorBidi"/>
      <w:i/>
      <w:iCs/>
      <w:color w:val="000000" w:themeColor="text1"/>
    </w:rPr>
  </w:style>
  <w:style w:type="character" w:customStyle="1" w:styleId="mw-headline">
    <w:name w:val="mw-headline"/>
    <w:basedOn w:val="DefaultParagraphFont"/>
    <w:rsid w:val="004D55DC"/>
  </w:style>
  <w:style w:type="paragraph" w:styleId="TOC1">
    <w:name w:val="toc 1"/>
    <w:basedOn w:val="Normal"/>
    <w:next w:val="Normal"/>
    <w:autoRedefine/>
    <w:uiPriority w:val="39"/>
    <w:unhideWhenUsed/>
    <w:rsid w:val="001A7DF0"/>
    <w:pPr>
      <w:spacing w:before="120" w:after="0"/>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1A7DF0"/>
    <w:pPr>
      <w:spacing w:before="120" w:after="0"/>
      <w:ind w:left="200"/>
    </w:pPr>
    <w:rPr>
      <w:rFonts w:asciiTheme="minorHAnsi" w:hAnsiTheme="minorHAnsi" w:cstheme="minorHAnsi"/>
      <w:b/>
      <w:bCs/>
      <w:sz w:val="22"/>
      <w:szCs w:val="22"/>
    </w:rPr>
  </w:style>
  <w:style w:type="paragraph" w:styleId="TOC3">
    <w:name w:val="toc 3"/>
    <w:basedOn w:val="Normal"/>
    <w:next w:val="Normal"/>
    <w:autoRedefine/>
    <w:uiPriority w:val="39"/>
    <w:unhideWhenUsed/>
    <w:rsid w:val="001A7DF0"/>
    <w:pPr>
      <w:spacing w:after="0"/>
      <w:ind w:left="400"/>
    </w:pPr>
    <w:rPr>
      <w:rFonts w:asciiTheme="minorHAnsi" w:hAnsiTheme="minorHAnsi" w:cstheme="minorHAnsi"/>
    </w:rPr>
  </w:style>
  <w:style w:type="paragraph" w:styleId="TOC4">
    <w:name w:val="toc 4"/>
    <w:basedOn w:val="Normal"/>
    <w:next w:val="Normal"/>
    <w:autoRedefine/>
    <w:uiPriority w:val="39"/>
    <w:unhideWhenUsed/>
    <w:rsid w:val="001A7DF0"/>
    <w:pPr>
      <w:spacing w:after="0"/>
      <w:ind w:left="600"/>
    </w:pPr>
    <w:rPr>
      <w:rFonts w:asciiTheme="minorHAnsi" w:hAnsiTheme="minorHAnsi" w:cstheme="minorHAnsi"/>
    </w:rPr>
  </w:style>
  <w:style w:type="paragraph" w:styleId="TOC5">
    <w:name w:val="toc 5"/>
    <w:basedOn w:val="Normal"/>
    <w:next w:val="Normal"/>
    <w:autoRedefine/>
    <w:uiPriority w:val="39"/>
    <w:unhideWhenUsed/>
    <w:rsid w:val="001A7DF0"/>
    <w:pPr>
      <w:spacing w:after="0"/>
      <w:ind w:left="800"/>
    </w:pPr>
    <w:rPr>
      <w:rFonts w:asciiTheme="minorHAnsi" w:hAnsiTheme="minorHAnsi" w:cstheme="minorHAnsi"/>
    </w:rPr>
  </w:style>
  <w:style w:type="paragraph" w:styleId="TOC6">
    <w:name w:val="toc 6"/>
    <w:basedOn w:val="Normal"/>
    <w:next w:val="Normal"/>
    <w:autoRedefine/>
    <w:uiPriority w:val="39"/>
    <w:unhideWhenUsed/>
    <w:rsid w:val="001A7DF0"/>
    <w:pPr>
      <w:spacing w:after="0"/>
      <w:ind w:left="1000"/>
    </w:pPr>
    <w:rPr>
      <w:rFonts w:asciiTheme="minorHAnsi" w:hAnsiTheme="minorHAnsi" w:cstheme="minorHAnsi"/>
    </w:rPr>
  </w:style>
  <w:style w:type="paragraph" w:styleId="TOC7">
    <w:name w:val="toc 7"/>
    <w:basedOn w:val="Normal"/>
    <w:next w:val="Normal"/>
    <w:autoRedefine/>
    <w:uiPriority w:val="39"/>
    <w:unhideWhenUsed/>
    <w:rsid w:val="001A7DF0"/>
    <w:pPr>
      <w:spacing w:after="0"/>
      <w:ind w:left="1200"/>
    </w:pPr>
    <w:rPr>
      <w:rFonts w:asciiTheme="minorHAnsi" w:hAnsiTheme="minorHAnsi" w:cstheme="minorHAnsi"/>
    </w:rPr>
  </w:style>
  <w:style w:type="paragraph" w:styleId="TOC8">
    <w:name w:val="toc 8"/>
    <w:basedOn w:val="Normal"/>
    <w:next w:val="Normal"/>
    <w:autoRedefine/>
    <w:uiPriority w:val="39"/>
    <w:unhideWhenUsed/>
    <w:rsid w:val="001A7DF0"/>
    <w:pPr>
      <w:spacing w:after="0"/>
      <w:ind w:left="1400"/>
    </w:pPr>
    <w:rPr>
      <w:rFonts w:asciiTheme="minorHAnsi" w:hAnsiTheme="minorHAnsi" w:cstheme="minorHAnsi"/>
    </w:rPr>
  </w:style>
  <w:style w:type="paragraph" w:styleId="TOC9">
    <w:name w:val="toc 9"/>
    <w:basedOn w:val="Normal"/>
    <w:next w:val="Normal"/>
    <w:autoRedefine/>
    <w:uiPriority w:val="39"/>
    <w:unhideWhenUsed/>
    <w:rsid w:val="001A7DF0"/>
    <w:pPr>
      <w:spacing w:after="0"/>
      <w:ind w:left="1600"/>
    </w:pPr>
    <w:rPr>
      <w:rFonts w:asciiTheme="minorHAnsi" w:hAnsiTheme="minorHAnsi" w:cstheme="minorHAnsi"/>
    </w:rPr>
  </w:style>
  <w:style w:type="character" w:customStyle="1" w:styleId="hgkelc">
    <w:name w:val="hgkelc"/>
    <w:basedOn w:val="DefaultParagraphFont"/>
    <w:rsid w:val="00F2374D"/>
  </w:style>
  <w:style w:type="paragraph" w:styleId="Footer">
    <w:name w:val="footer"/>
    <w:basedOn w:val="Normal"/>
    <w:link w:val="FooterChar"/>
    <w:uiPriority w:val="99"/>
    <w:unhideWhenUsed/>
    <w:rsid w:val="00B14F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F3E"/>
  </w:style>
  <w:style w:type="character" w:styleId="PageNumber">
    <w:name w:val="page number"/>
    <w:basedOn w:val="DefaultParagraphFont"/>
    <w:uiPriority w:val="99"/>
    <w:semiHidden/>
    <w:unhideWhenUsed/>
    <w:rsid w:val="00B14F3E"/>
  </w:style>
  <w:style w:type="paragraph" w:customStyle="1" w:styleId="FigureCaption">
    <w:name w:val="Figure Caption"/>
    <w:basedOn w:val="Normal"/>
    <w:qFormat/>
    <w:rsid w:val="004177A7"/>
    <w:pPr>
      <w:spacing w:line="288" w:lineRule="auto"/>
    </w:pPr>
    <w:rPr>
      <w:rFonts w:cstheme="minorHAnsi"/>
      <w:color w:val="4472C4" w:themeColor="accent1"/>
      <w:sz w:val="18"/>
    </w:rPr>
  </w:style>
  <w:style w:type="character" w:customStyle="1" w:styleId="Heading5Char">
    <w:name w:val="Heading 5 Char"/>
    <w:basedOn w:val="DefaultParagraphFont"/>
    <w:link w:val="Heading5"/>
    <w:uiPriority w:val="9"/>
    <w:rsid w:val="00344FE7"/>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012210"/>
    <w:pPr>
      <w:keepNext/>
      <w:keepLines/>
      <w:spacing w:before="240" w:after="0" w:line="259" w:lineRule="auto"/>
      <w:jc w:val="left"/>
      <w:outlineLvl w:val="9"/>
    </w:pPr>
    <w:rPr>
      <w:rFonts w:asciiTheme="majorHAnsi" w:eastAsiaTheme="majorEastAsia" w:hAnsiTheme="majorHAnsi" w:cstheme="majorBidi"/>
      <w:color w:val="2F5496" w:themeColor="accent1" w:themeShade="BF"/>
      <w:kern w:val="0"/>
      <w:sz w:val="32"/>
      <w:szCs w:val="32"/>
      <w14:ligatures w14:val="none"/>
    </w:rPr>
  </w:style>
  <w:style w:type="paragraph" w:customStyle="1" w:styleId="TAMainText">
    <w:name w:val="TA_Main_Text"/>
    <w:basedOn w:val="Normal"/>
    <w:link w:val="TAMainTextChar"/>
    <w:autoRedefine/>
    <w:rsid w:val="00666769"/>
    <w:pPr>
      <w:spacing w:after="60"/>
    </w:pPr>
    <w:rPr>
      <w:rFonts w:eastAsia="Times New Roman"/>
      <w:color w:val="0070C0"/>
      <w:kern w:val="21"/>
      <w:lang w:bidi="he-IL"/>
      <w14:ligatures w14:val="none"/>
    </w:rPr>
  </w:style>
  <w:style w:type="character" w:customStyle="1" w:styleId="TAMainTextChar">
    <w:name w:val="TA_Main_Text Char"/>
    <w:basedOn w:val="DefaultParagraphFont"/>
    <w:link w:val="TAMainText"/>
    <w:rsid w:val="00666769"/>
    <w:rPr>
      <w:rFonts w:eastAsia="Times New Roman"/>
      <w:color w:val="0070C0"/>
      <w:kern w:val="21"/>
      <w:lang w:bidi="he-IL"/>
      <w14:ligatures w14:val="none"/>
    </w:rPr>
  </w:style>
  <w:style w:type="paragraph" w:styleId="Caption">
    <w:name w:val="caption"/>
    <w:basedOn w:val="Normal"/>
    <w:next w:val="Normal"/>
    <w:uiPriority w:val="35"/>
    <w:unhideWhenUsed/>
    <w:qFormat/>
    <w:rsid w:val="003D2DB8"/>
    <w:pPr>
      <w:spacing w:after="0" w:line="240" w:lineRule="auto"/>
    </w:pPr>
    <w:rPr>
      <w:rFonts w:eastAsiaTheme="minorEastAsia" w:cs="Calibri"/>
      <w:bCs/>
      <w:color w:val="0070C0"/>
      <w:kern w:val="0"/>
      <w:sz w:val="21"/>
      <w:szCs w:val="18"/>
      <w14:ligatures w14:val="none"/>
    </w:rPr>
  </w:style>
  <w:style w:type="character" w:styleId="PlaceholderText">
    <w:name w:val="Placeholder Text"/>
    <w:basedOn w:val="DefaultParagraphFont"/>
    <w:uiPriority w:val="99"/>
    <w:semiHidden/>
    <w:rsid w:val="0039031A"/>
    <w:rPr>
      <w:color w:val="666666"/>
    </w:rPr>
  </w:style>
  <w:style w:type="paragraph" w:styleId="EndnoteText">
    <w:name w:val="endnote text"/>
    <w:basedOn w:val="Normal"/>
    <w:link w:val="EndnoteTextChar"/>
    <w:uiPriority w:val="99"/>
    <w:semiHidden/>
    <w:unhideWhenUsed/>
    <w:rsid w:val="00AC0EB0"/>
    <w:pPr>
      <w:spacing w:after="0" w:line="240" w:lineRule="auto"/>
    </w:pPr>
  </w:style>
  <w:style w:type="character" w:customStyle="1" w:styleId="EndnoteTextChar">
    <w:name w:val="Endnote Text Char"/>
    <w:basedOn w:val="DefaultParagraphFont"/>
    <w:link w:val="EndnoteText"/>
    <w:uiPriority w:val="99"/>
    <w:semiHidden/>
    <w:rsid w:val="00AC0EB0"/>
  </w:style>
  <w:style w:type="character" w:styleId="EndnoteReference">
    <w:name w:val="endnote reference"/>
    <w:basedOn w:val="DefaultParagraphFont"/>
    <w:uiPriority w:val="99"/>
    <w:semiHidden/>
    <w:unhideWhenUsed/>
    <w:rsid w:val="00AC0EB0"/>
    <w:rPr>
      <w:vertAlign w:val="superscript"/>
    </w:rPr>
  </w:style>
  <w:style w:type="numbering" w:styleId="111111">
    <w:name w:val="Outline List 2"/>
    <w:basedOn w:val="NoList"/>
    <w:uiPriority w:val="99"/>
    <w:semiHidden/>
    <w:unhideWhenUsed/>
    <w:rsid w:val="00D42134"/>
    <w:pPr>
      <w:numPr>
        <w:numId w:val="10"/>
      </w:numPr>
    </w:pPr>
  </w:style>
  <w:style w:type="paragraph" w:styleId="Header">
    <w:name w:val="header"/>
    <w:basedOn w:val="Normal"/>
    <w:link w:val="HeaderChar"/>
    <w:uiPriority w:val="99"/>
    <w:unhideWhenUsed/>
    <w:rsid w:val="00E540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01E"/>
  </w:style>
  <w:style w:type="character" w:styleId="CommentReference">
    <w:name w:val="annotation reference"/>
    <w:basedOn w:val="DefaultParagraphFont"/>
    <w:uiPriority w:val="99"/>
    <w:semiHidden/>
    <w:unhideWhenUsed/>
    <w:rsid w:val="006A5858"/>
    <w:rPr>
      <w:sz w:val="16"/>
      <w:szCs w:val="16"/>
    </w:rPr>
  </w:style>
  <w:style w:type="paragraph" w:styleId="CommentText">
    <w:name w:val="annotation text"/>
    <w:basedOn w:val="Normal"/>
    <w:link w:val="CommentTextChar"/>
    <w:uiPriority w:val="99"/>
    <w:unhideWhenUsed/>
    <w:rsid w:val="006A5858"/>
    <w:pPr>
      <w:spacing w:line="240" w:lineRule="auto"/>
    </w:pPr>
  </w:style>
  <w:style w:type="character" w:customStyle="1" w:styleId="CommentTextChar">
    <w:name w:val="Comment Text Char"/>
    <w:basedOn w:val="DefaultParagraphFont"/>
    <w:link w:val="CommentText"/>
    <w:uiPriority w:val="99"/>
    <w:rsid w:val="006A5858"/>
  </w:style>
  <w:style w:type="paragraph" w:styleId="CommentSubject">
    <w:name w:val="annotation subject"/>
    <w:basedOn w:val="CommentText"/>
    <w:next w:val="CommentText"/>
    <w:link w:val="CommentSubjectChar"/>
    <w:uiPriority w:val="99"/>
    <w:semiHidden/>
    <w:unhideWhenUsed/>
    <w:rsid w:val="006A5858"/>
    <w:rPr>
      <w:b/>
      <w:bCs/>
    </w:rPr>
  </w:style>
  <w:style w:type="character" w:customStyle="1" w:styleId="CommentSubjectChar">
    <w:name w:val="Comment Subject Char"/>
    <w:basedOn w:val="CommentTextChar"/>
    <w:link w:val="CommentSubject"/>
    <w:uiPriority w:val="99"/>
    <w:semiHidden/>
    <w:rsid w:val="006A5858"/>
    <w:rPr>
      <w:b/>
      <w:bCs/>
    </w:rPr>
  </w:style>
  <w:style w:type="paragraph" w:styleId="BalloonText">
    <w:name w:val="Balloon Text"/>
    <w:basedOn w:val="Normal"/>
    <w:link w:val="BalloonTextChar"/>
    <w:uiPriority w:val="99"/>
    <w:semiHidden/>
    <w:unhideWhenUsed/>
    <w:rsid w:val="006A58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858"/>
    <w:rPr>
      <w:rFonts w:ascii="Segoe UI" w:hAnsi="Segoe UI" w:cs="Segoe UI"/>
      <w:sz w:val="18"/>
      <w:szCs w:val="18"/>
    </w:rPr>
  </w:style>
  <w:style w:type="character" w:styleId="Emphasis">
    <w:name w:val="Emphasis"/>
    <w:basedOn w:val="DefaultParagraphFont"/>
    <w:uiPriority w:val="20"/>
    <w:qFormat/>
    <w:rsid w:val="00C26838"/>
    <w:rPr>
      <w:i/>
      <w:iCs/>
    </w:rPr>
  </w:style>
  <w:style w:type="paragraph" w:styleId="Revision">
    <w:name w:val="Revision"/>
    <w:hidden/>
    <w:uiPriority w:val="99"/>
    <w:semiHidden/>
    <w:rsid w:val="005C5405"/>
    <w:pPr>
      <w:spacing w:after="0" w:line="240" w:lineRule="auto"/>
    </w:pPr>
  </w:style>
  <w:style w:type="paragraph" w:customStyle="1" w:styleId="authorstag">
    <w:name w:val="authorstag"/>
    <w:basedOn w:val="Normal"/>
    <w:rsid w:val="00134565"/>
    <w:pPr>
      <w:spacing w:before="100" w:beforeAutospacing="1" w:after="100" w:afterAutospacing="1" w:line="240" w:lineRule="auto"/>
      <w:jc w:val="left"/>
    </w:pPr>
    <w:rPr>
      <w:rFonts w:ascii="Times New Roman" w:eastAsia="Times New Roman" w:hAnsi="Times New Roman" w:cs="Times New Roman"/>
      <w:kern w:val="0"/>
      <w:sz w:val="24"/>
      <w:szCs w:val="24"/>
      <w:lang w:bidi="he-IL"/>
      <w14:ligatures w14:val="none"/>
    </w:rPr>
  </w:style>
  <w:style w:type="character" w:customStyle="1" w:styleId="nudge-left">
    <w:name w:val="nudge-left"/>
    <w:basedOn w:val="DefaultParagraphFont"/>
    <w:rsid w:val="001345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718167">
      <w:bodyDiv w:val="1"/>
      <w:marLeft w:val="0"/>
      <w:marRight w:val="0"/>
      <w:marTop w:val="0"/>
      <w:marBottom w:val="0"/>
      <w:divBdr>
        <w:top w:val="none" w:sz="0" w:space="0" w:color="auto"/>
        <w:left w:val="none" w:sz="0" w:space="0" w:color="auto"/>
        <w:bottom w:val="none" w:sz="0" w:space="0" w:color="auto"/>
        <w:right w:val="none" w:sz="0" w:space="0" w:color="auto"/>
      </w:divBdr>
    </w:div>
    <w:div w:id="185024966">
      <w:bodyDiv w:val="1"/>
      <w:marLeft w:val="0"/>
      <w:marRight w:val="0"/>
      <w:marTop w:val="0"/>
      <w:marBottom w:val="0"/>
      <w:divBdr>
        <w:top w:val="none" w:sz="0" w:space="0" w:color="auto"/>
        <w:left w:val="none" w:sz="0" w:space="0" w:color="auto"/>
        <w:bottom w:val="none" w:sz="0" w:space="0" w:color="auto"/>
        <w:right w:val="none" w:sz="0" w:space="0" w:color="auto"/>
      </w:divBdr>
    </w:div>
    <w:div w:id="192570892">
      <w:bodyDiv w:val="1"/>
      <w:marLeft w:val="0"/>
      <w:marRight w:val="0"/>
      <w:marTop w:val="0"/>
      <w:marBottom w:val="0"/>
      <w:divBdr>
        <w:top w:val="none" w:sz="0" w:space="0" w:color="auto"/>
        <w:left w:val="none" w:sz="0" w:space="0" w:color="auto"/>
        <w:bottom w:val="none" w:sz="0" w:space="0" w:color="auto"/>
        <w:right w:val="none" w:sz="0" w:space="0" w:color="auto"/>
      </w:divBdr>
    </w:div>
    <w:div w:id="318076876">
      <w:bodyDiv w:val="1"/>
      <w:marLeft w:val="0"/>
      <w:marRight w:val="0"/>
      <w:marTop w:val="0"/>
      <w:marBottom w:val="0"/>
      <w:divBdr>
        <w:top w:val="none" w:sz="0" w:space="0" w:color="auto"/>
        <w:left w:val="none" w:sz="0" w:space="0" w:color="auto"/>
        <w:bottom w:val="none" w:sz="0" w:space="0" w:color="auto"/>
        <w:right w:val="none" w:sz="0" w:space="0" w:color="auto"/>
      </w:divBdr>
    </w:div>
    <w:div w:id="361127654">
      <w:bodyDiv w:val="1"/>
      <w:marLeft w:val="0"/>
      <w:marRight w:val="0"/>
      <w:marTop w:val="0"/>
      <w:marBottom w:val="0"/>
      <w:divBdr>
        <w:top w:val="none" w:sz="0" w:space="0" w:color="auto"/>
        <w:left w:val="none" w:sz="0" w:space="0" w:color="auto"/>
        <w:bottom w:val="none" w:sz="0" w:space="0" w:color="auto"/>
        <w:right w:val="none" w:sz="0" w:space="0" w:color="auto"/>
      </w:divBdr>
      <w:divsChild>
        <w:div w:id="431319706">
          <w:marLeft w:val="0"/>
          <w:marRight w:val="0"/>
          <w:marTop w:val="0"/>
          <w:marBottom w:val="0"/>
          <w:divBdr>
            <w:top w:val="none" w:sz="0" w:space="0" w:color="auto"/>
            <w:left w:val="none" w:sz="0" w:space="0" w:color="auto"/>
            <w:bottom w:val="none" w:sz="0" w:space="0" w:color="auto"/>
            <w:right w:val="none" w:sz="0" w:space="0" w:color="auto"/>
          </w:divBdr>
        </w:div>
        <w:div w:id="914706208">
          <w:marLeft w:val="0"/>
          <w:marRight w:val="0"/>
          <w:marTop w:val="0"/>
          <w:marBottom w:val="0"/>
          <w:divBdr>
            <w:top w:val="none" w:sz="0" w:space="0" w:color="auto"/>
            <w:left w:val="none" w:sz="0" w:space="0" w:color="auto"/>
            <w:bottom w:val="none" w:sz="0" w:space="0" w:color="auto"/>
            <w:right w:val="none" w:sz="0" w:space="0" w:color="auto"/>
          </w:divBdr>
        </w:div>
      </w:divsChild>
    </w:div>
    <w:div w:id="379792429">
      <w:bodyDiv w:val="1"/>
      <w:marLeft w:val="0"/>
      <w:marRight w:val="0"/>
      <w:marTop w:val="0"/>
      <w:marBottom w:val="0"/>
      <w:divBdr>
        <w:top w:val="none" w:sz="0" w:space="0" w:color="auto"/>
        <w:left w:val="none" w:sz="0" w:space="0" w:color="auto"/>
        <w:bottom w:val="none" w:sz="0" w:space="0" w:color="auto"/>
        <w:right w:val="none" w:sz="0" w:space="0" w:color="auto"/>
      </w:divBdr>
    </w:div>
    <w:div w:id="499200182">
      <w:bodyDiv w:val="1"/>
      <w:marLeft w:val="0"/>
      <w:marRight w:val="0"/>
      <w:marTop w:val="0"/>
      <w:marBottom w:val="0"/>
      <w:divBdr>
        <w:top w:val="none" w:sz="0" w:space="0" w:color="auto"/>
        <w:left w:val="none" w:sz="0" w:space="0" w:color="auto"/>
        <w:bottom w:val="none" w:sz="0" w:space="0" w:color="auto"/>
        <w:right w:val="none" w:sz="0" w:space="0" w:color="auto"/>
      </w:divBdr>
    </w:div>
    <w:div w:id="518743649">
      <w:bodyDiv w:val="1"/>
      <w:marLeft w:val="0"/>
      <w:marRight w:val="0"/>
      <w:marTop w:val="0"/>
      <w:marBottom w:val="0"/>
      <w:divBdr>
        <w:top w:val="none" w:sz="0" w:space="0" w:color="auto"/>
        <w:left w:val="none" w:sz="0" w:space="0" w:color="auto"/>
        <w:bottom w:val="none" w:sz="0" w:space="0" w:color="auto"/>
        <w:right w:val="none" w:sz="0" w:space="0" w:color="auto"/>
      </w:divBdr>
    </w:div>
    <w:div w:id="545534272">
      <w:bodyDiv w:val="1"/>
      <w:marLeft w:val="0"/>
      <w:marRight w:val="0"/>
      <w:marTop w:val="0"/>
      <w:marBottom w:val="0"/>
      <w:divBdr>
        <w:top w:val="none" w:sz="0" w:space="0" w:color="auto"/>
        <w:left w:val="none" w:sz="0" w:space="0" w:color="auto"/>
        <w:bottom w:val="none" w:sz="0" w:space="0" w:color="auto"/>
        <w:right w:val="none" w:sz="0" w:space="0" w:color="auto"/>
      </w:divBdr>
      <w:divsChild>
        <w:div w:id="1506701016">
          <w:marLeft w:val="0"/>
          <w:marRight w:val="0"/>
          <w:marTop w:val="0"/>
          <w:marBottom w:val="0"/>
          <w:divBdr>
            <w:top w:val="none" w:sz="0" w:space="0" w:color="auto"/>
            <w:left w:val="none" w:sz="0" w:space="0" w:color="auto"/>
            <w:bottom w:val="none" w:sz="0" w:space="0" w:color="auto"/>
            <w:right w:val="none" w:sz="0" w:space="0" w:color="auto"/>
          </w:divBdr>
        </w:div>
        <w:div w:id="2088532951">
          <w:marLeft w:val="0"/>
          <w:marRight w:val="0"/>
          <w:marTop w:val="0"/>
          <w:marBottom w:val="0"/>
          <w:divBdr>
            <w:top w:val="none" w:sz="0" w:space="0" w:color="auto"/>
            <w:left w:val="none" w:sz="0" w:space="0" w:color="auto"/>
            <w:bottom w:val="none" w:sz="0" w:space="0" w:color="auto"/>
            <w:right w:val="none" w:sz="0" w:space="0" w:color="auto"/>
          </w:divBdr>
        </w:div>
      </w:divsChild>
    </w:div>
    <w:div w:id="580022868">
      <w:bodyDiv w:val="1"/>
      <w:marLeft w:val="0"/>
      <w:marRight w:val="0"/>
      <w:marTop w:val="0"/>
      <w:marBottom w:val="0"/>
      <w:divBdr>
        <w:top w:val="none" w:sz="0" w:space="0" w:color="auto"/>
        <w:left w:val="none" w:sz="0" w:space="0" w:color="auto"/>
        <w:bottom w:val="none" w:sz="0" w:space="0" w:color="auto"/>
        <w:right w:val="none" w:sz="0" w:space="0" w:color="auto"/>
      </w:divBdr>
      <w:divsChild>
        <w:div w:id="1916433517">
          <w:marLeft w:val="0"/>
          <w:marRight w:val="0"/>
          <w:marTop w:val="0"/>
          <w:marBottom w:val="0"/>
          <w:divBdr>
            <w:top w:val="none" w:sz="0" w:space="0" w:color="auto"/>
            <w:left w:val="none" w:sz="0" w:space="0" w:color="auto"/>
            <w:bottom w:val="none" w:sz="0" w:space="0" w:color="auto"/>
            <w:right w:val="none" w:sz="0" w:space="0" w:color="auto"/>
          </w:divBdr>
        </w:div>
      </w:divsChild>
    </w:div>
    <w:div w:id="673262668">
      <w:bodyDiv w:val="1"/>
      <w:marLeft w:val="0"/>
      <w:marRight w:val="0"/>
      <w:marTop w:val="0"/>
      <w:marBottom w:val="0"/>
      <w:divBdr>
        <w:top w:val="none" w:sz="0" w:space="0" w:color="auto"/>
        <w:left w:val="none" w:sz="0" w:space="0" w:color="auto"/>
        <w:bottom w:val="none" w:sz="0" w:space="0" w:color="auto"/>
        <w:right w:val="none" w:sz="0" w:space="0" w:color="auto"/>
      </w:divBdr>
      <w:divsChild>
        <w:div w:id="1115556602">
          <w:marLeft w:val="0"/>
          <w:marRight w:val="0"/>
          <w:marTop w:val="0"/>
          <w:marBottom w:val="0"/>
          <w:divBdr>
            <w:top w:val="none" w:sz="0" w:space="0" w:color="auto"/>
            <w:left w:val="none" w:sz="0" w:space="0" w:color="auto"/>
            <w:bottom w:val="none" w:sz="0" w:space="0" w:color="auto"/>
            <w:right w:val="none" w:sz="0" w:space="0" w:color="auto"/>
          </w:divBdr>
        </w:div>
      </w:divsChild>
    </w:div>
    <w:div w:id="1052268755">
      <w:bodyDiv w:val="1"/>
      <w:marLeft w:val="0"/>
      <w:marRight w:val="0"/>
      <w:marTop w:val="0"/>
      <w:marBottom w:val="0"/>
      <w:divBdr>
        <w:top w:val="none" w:sz="0" w:space="0" w:color="auto"/>
        <w:left w:val="none" w:sz="0" w:space="0" w:color="auto"/>
        <w:bottom w:val="none" w:sz="0" w:space="0" w:color="auto"/>
        <w:right w:val="none" w:sz="0" w:space="0" w:color="auto"/>
      </w:divBdr>
    </w:div>
    <w:div w:id="1133907154">
      <w:bodyDiv w:val="1"/>
      <w:marLeft w:val="0"/>
      <w:marRight w:val="0"/>
      <w:marTop w:val="0"/>
      <w:marBottom w:val="0"/>
      <w:divBdr>
        <w:top w:val="none" w:sz="0" w:space="0" w:color="auto"/>
        <w:left w:val="none" w:sz="0" w:space="0" w:color="auto"/>
        <w:bottom w:val="none" w:sz="0" w:space="0" w:color="auto"/>
        <w:right w:val="none" w:sz="0" w:space="0" w:color="auto"/>
      </w:divBdr>
    </w:div>
    <w:div w:id="1174413643">
      <w:bodyDiv w:val="1"/>
      <w:marLeft w:val="0"/>
      <w:marRight w:val="0"/>
      <w:marTop w:val="0"/>
      <w:marBottom w:val="0"/>
      <w:divBdr>
        <w:top w:val="none" w:sz="0" w:space="0" w:color="auto"/>
        <w:left w:val="none" w:sz="0" w:space="0" w:color="auto"/>
        <w:bottom w:val="none" w:sz="0" w:space="0" w:color="auto"/>
        <w:right w:val="none" w:sz="0" w:space="0" w:color="auto"/>
      </w:divBdr>
      <w:divsChild>
        <w:div w:id="263465434">
          <w:marLeft w:val="0"/>
          <w:marRight w:val="0"/>
          <w:marTop w:val="0"/>
          <w:marBottom w:val="0"/>
          <w:divBdr>
            <w:top w:val="none" w:sz="0" w:space="0" w:color="auto"/>
            <w:left w:val="none" w:sz="0" w:space="0" w:color="auto"/>
            <w:bottom w:val="none" w:sz="0" w:space="0" w:color="auto"/>
            <w:right w:val="none" w:sz="0" w:space="0" w:color="auto"/>
          </w:divBdr>
        </w:div>
        <w:div w:id="2140493305">
          <w:marLeft w:val="0"/>
          <w:marRight w:val="0"/>
          <w:marTop w:val="0"/>
          <w:marBottom w:val="0"/>
          <w:divBdr>
            <w:top w:val="none" w:sz="0" w:space="0" w:color="auto"/>
            <w:left w:val="none" w:sz="0" w:space="0" w:color="auto"/>
            <w:bottom w:val="none" w:sz="0" w:space="0" w:color="auto"/>
            <w:right w:val="none" w:sz="0" w:space="0" w:color="auto"/>
          </w:divBdr>
          <w:divsChild>
            <w:div w:id="765224734">
              <w:marLeft w:val="0"/>
              <w:marRight w:val="0"/>
              <w:marTop w:val="0"/>
              <w:marBottom w:val="0"/>
              <w:divBdr>
                <w:top w:val="none" w:sz="0" w:space="0" w:color="auto"/>
                <w:left w:val="none" w:sz="0" w:space="0" w:color="auto"/>
                <w:bottom w:val="none" w:sz="0" w:space="0" w:color="auto"/>
                <w:right w:val="none" w:sz="0" w:space="0" w:color="auto"/>
              </w:divBdr>
              <w:divsChild>
                <w:div w:id="85531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125498">
      <w:bodyDiv w:val="1"/>
      <w:marLeft w:val="0"/>
      <w:marRight w:val="0"/>
      <w:marTop w:val="0"/>
      <w:marBottom w:val="0"/>
      <w:divBdr>
        <w:top w:val="none" w:sz="0" w:space="0" w:color="auto"/>
        <w:left w:val="none" w:sz="0" w:space="0" w:color="auto"/>
        <w:bottom w:val="none" w:sz="0" w:space="0" w:color="auto"/>
        <w:right w:val="none" w:sz="0" w:space="0" w:color="auto"/>
      </w:divBdr>
    </w:div>
    <w:div w:id="1524901640">
      <w:bodyDiv w:val="1"/>
      <w:marLeft w:val="0"/>
      <w:marRight w:val="0"/>
      <w:marTop w:val="0"/>
      <w:marBottom w:val="0"/>
      <w:divBdr>
        <w:top w:val="none" w:sz="0" w:space="0" w:color="auto"/>
        <w:left w:val="none" w:sz="0" w:space="0" w:color="auto"/>
        <w:bottom w:val="none" w:sz="0" w:space="0" w:color="auto"/>
        <w:right w:val="none" w:sz="0" w:space="0" w:color="auto"/>
      </w:divBdr>
    </w:div>
    <w:div w:id="1658454903">
      <w:bodyDiv w:val="1"/>
      <w:marLeft w:val="0"/>
      <w:marRight w:val="0"/>
      <w:marTop w:val="0"/>
      <w:marBottom w:val="0"/>
      <w:divBdr>
        <w:top w:val="none" w:sz="0" w:space="0" w:color="auto"/>
        <w:left w:val="none" w:sz="0" w:space="0" w:color="auto"/>
        <w:bottom w:val="none" w:sz="0" w:space="0" w:color="auto"/>
        <w:right w:val="none" w:sz="0" w:space="0" w:color="auto"/>
      </w:divBdr>
    </w:div>
    <w:div w:id="1728216648">
      <w:bodyDiv w:val="1"/>
      <w:marLeft w:val="0"/>
      <w:marRight w:val="0"/>
      <w:marTop w:val="0"/>
      <w:marBottom w:val="0"/>
      <w:divBdr>
        <w:top w:val="none" w:sz="0" w:space="0" w:color="auto"/>
        <w:left w:val="none" w:sz="0" w:space="0" w:color="auto"/>
        <w:bottom w:val="none" w:sz="0" w:space="0" w:color="auto"/>
        <w:right w:val="none" w:sz="0" w:space="0" w:color="auto"/>
      </w:divBdr>
    </w:div>
    <w:div w:id="1834638281">
      <w:bodyDiv w:val="1"/>
      <w:marLeft w:val="0"/>
      <w:marRight w:val="0"/>
      <w:marTop w:val="0"/>
      <w:marBottom w:val="0"/>
      <w:divBdr>
        <w:top w:val="none" w:sz="0" w:space="0" w:color="auto"/>
        <w:left w:val="none" w:sz="0" w:space="0" w:color="auto"/>
        <w:bottom w:val="none" w:sz="0" w:space="0" w:color="auto"/>
        <w:right w:val="none" w:sz="0" w:space="0" w:color="auto"/>
      </w:divBdr>
    </w:div>
    <w:div w:id="1855610000">
      <w:bodyDiv w:val="1"/>
      <w:marLeft w:val="0"/>
      <w:marRight w:val="0"/>
      <w:marTop w:val="0"/>
      <w:marBottom w:val="0"/>
      <w:divBdr>
        <w:top w:val="none" w:sz="0" w:space="0" w:color="auto"/>
        <w:left w:val="none" w:sz="0" w:space="0" w:color="auto"/>
        <w:bottom w:val="none" w:sz="0" w:space="0" w:color="auto"/>
        <w:right w:val="none" w:sz="0" w:space="0" w:color="auto"/>
      </w:divBdr>
    </w:div>
    <w:div w:id="1987314444">
      <w:bodyDiv w:val="1"/>
      <w:marLeft w:val="0"/>
      <w:marRight w:val="0"/>
      <w:marTop w:val="0"/>
      <w:marBottom w:val="0"/>
      <w:divBdr>
        <w:top w:val="none" w:sz="0" w:space="0" w:color="auto"/>
        <w:left w:val="none" w:sz="0" w:space="0" w:color="auto"/>
        <w:bottom w:val="none" w:sz="0" w:space="0" w:color="auto"/>
        <w:right w:val="none" w:sz="0" w:space="0" w:color="auto"/>
      </w:divBdr>
    </w:div>
    <w:div w:id="2083402476">
      <w:bodyDiv w:val="1"/>
      <w:marLeft w:val="0"/>
      <w:marRight w:val="0"/>
      <w:marTop w:val="0"/>
      <w:marBottom w:val="0"/>
      <w:divBdr>
        <w:top w:val="none" w:sz="0" w:space="0" w:color="auto"/>
        <w:left w:val="none" w:sz="0" w:space="0" w:color="auto"/>
        <w:bottom w:val="none" w:sz="0" w:space="0" w:color="auto"/>
        <w:right w:val="none" w:sz="0" w:space="0" w:color="auto"/>
      </w:divBdr>
      <w:divsChild>
        <w:div w:id="914121528">
          <w:marLeft w:val="0"/>
          <w:marRight w:val="0"/>
          <w:marTop w:val="0"/>
          <w:marBottom w:val="0"/>
          <w:divBdr>
            <w:top w:val="none" w:sz="0" w:space="0" w:color="auto"/>
            <w:left w:val="none" w:sz="0" w:space="0" w:color="auto"/>
            <w:bottom w:val="none" w:sz="0" w:space="0" w:color="auto"/>
            <w:right w:val="none" w:sz="0" w:space="0" w:color="auto"/>
          </w:divBdr>
          <w:divsChild>
            <w:div w:id="1686248254">
              <w:marLeft w:val="0"/>
              <w:marRight w:val="0"/>
              <w:marTop w:val="0"/>
              <w:marBottom w:val="0"/>
              <w:divBdr>
                <w:top w:val="none" w:sz="0" w:space="0" w:color="auto"/>
                <w:left w:val="none" w:sz="0" w:space="0" w:color="auto"/>
                <w:bottom w:val="none" w:sz="0" w:space="0" w:color="auto"/>
                <w:right w:val="none" w:sz="0" w:space="0" w:color="auto"/>
              </w:divBdr>
              <w:divsChild>
                <w:div w:id="1018119219">
                  <w:marLeft w:val="0"/>
                  <w:marRight w:val="0"/>
                  <w:marTop w:val="0"/>
                  <w:marBottom w:val="0"/>
                  <w:divBdr>
                    <w:top w:val="none" w:sz="0" w:space="0" w:color="auto"/>
                    <w:left w:val="none" w:sz="0" w:space="0" w:color="auto"/>
                    <w:bottom w:val="none" w:sz="0" w:space="0" w:color="auto"/>
                    <w:right w:val="none" w:sz="0" w:space="0" w:color="auto"/>
                  </w:divBdr>
                  <w:divsChild>
                    <w:div w:id="50281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180499">
      <w:bodyDiv w:val="1"/>
      <w:marLeft w:val="0"/>
      <w:marRight w:val="0"/>
      <w:marTop w:val="0"/>
      <w:marBottom w:val="0"/>
      <w:divBdr>
        <w:top w:val="none" w:sz="0" w:space="0" w:color="auto"/>
        <w:left w:val="none" w:sz="0" w:space="0" w:color="auto"/>
        <w:bottom w:val="none" w:sz="0" w:space="0" w:color="auto"/>
        <w:right w:val="none" w:sz="0" w:space="0" w:color="auto"/>
      </w:divBdr>
    </w:div>
    <w:div w:id="2138718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2F2C17-D02F-9B4A-9123-110A5B8F19D6}">
  <we:reference id="4b785c87-866c-4bad-85d8-5d1ae467ac9a" version="3.14.0.0" store="EXCatalog" storeType="EXCatalog"/>
  <we:alternateReferences>
    <we:reference id="WA104381909" version="3.14.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56073-3985-45B9-A8B3-B7E17ACF0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2</Pages>
  <Words>5571</Words>
  <Characters>32918</Characters>
  <Application>Microsoft Office Word</Application>
  <DocSecurity>0</DocSecurity>
  <Lines>462</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ge, Kavita R</dc:creator>
  <cp:keywords/>
  <dc:description/>
  <cp:lastModifiedBy>Williams, Loren D</cp:lastModifiedBy>
  <cp:revision>40</cp:revision>
  <cp:lastPrinted>2025-01-13T10:10:00Z</cp:lastPrinted>
  <dcterms:created xsi:type="dcterms:W3CDTF">2025-01-13T21:33:00Z</dcterms:created>
  <dcterms:modified xsi:type="dcterms:W3CDTF">2026-01-05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8ac5c37755196a0d12bb1b68c06995e9c35c7dbf0e9d10c33ea14644a0a0cf</vt:lpwstr>
  </property>
</Properties>
</file>